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826548" w14:textId="4A12CCDC" w:rsidR="00C84820" w:rsidRPr="007422DE" w:rsidRDefault="00C84820" w:rsidP="00C84820">
      <w:pPr>
        <w:spacing w:line="360" w:lineRule="auto"/>
        <w:jc w:val="center"/>
      </w:pPr>
      <w:r w:rsidRPr="007422DE">
        <w:t xml:space="preserve">The RUTI trial: a feasibility study exploring Chinese herbal medicine for the treatment of </w:t>
      </w:r>
      <w:r w:rsidRPr="007422DE">
        <w:rPr>
          <w:u w:val="single"/>
        </w:rPr>
        <w:t>R</w:t>
      </w:r>
      <w:r w:rsidRPr="007422DE">
        <w:t xml:space="preserve">ecurrent </w:t>
      </w:r>
      <w:r w:rsidRPr="007422DE">
        <w:rPr>
          <w:u w:val="single"/>
        </w:rPr>
        <w:t>U</w:t>
      </w:r>
      <w:r w:rsidRPr="007422DE">
        <w:t xml:space="preserve">rinary </w:t>
      </w:r>
      <w:r w:rsidRPr="007422DE">
        <w:rPr>
          <w:u w:val="single"/>
        </w:rPr>
        <w:t>T</w:t>
      </w:r>
      <w:r w:rsidRPr="007422DE">
        <w:t xml:space="preserve">ract </w:t>
      </w:r>
      <w:r w:rsidRPr="007422DE">
        <w:rPr>
          <w:u w:val="single"/>
        </w:rPr>
        <w:t>I</w:t>
      </w:r>
      <w:r w:rsidRPr="007422DE">
        <w:t>nfections.</w:t>
      </w:r>
    </w:p>
    <w:p w14:paraId="007448B6" w14:textId="77777777" w:rsidR="00C84820" w:rsidRPr="007422DE" w:rsidRDefault="00C84820" w:rsidP="00C84820">
      <w:pPr>
        <w:spacing w:line="360" w:lineRule="auto"/>
      </w:pPr>
    </w:p>
    <w:p w14:paraId="08162186" w14:textId="6700C41B" w:rsidR="00C84820" w:rsidRPr="007422DE" w:rsidRDefault="00C84820" w:rsidP="00853985">
      <w:pPr>
        <w:spacing w:line="360" w:lineRule="auto"/>
        <w:rPr>
          <w:vertAlign w:val="superscript"/>
        </w:rPr>
      </w:pPr>
      <w:r w:rsidRPr="007422DE">
        <w:t xml:space="preserve">Andrew </w:t>
      </w:r>
      <w:proofErr w:type="spellStart"/>
      <w:r w:rsidRPr="007422DE">
        <w:t>Flower</w:t>
      </w:r>
      <w:r w:rsidR="00853985" w:rsidRPr="007422DE">
        <w:rPr>
          <w:vertAlign w:val="superscript"/>
        </w:rPr>
        <w:t>a</w:t>
      </w:r>
      <w:proofErr w:type="spellEnd"/>
      <w:r w:rsidRPr="007422DE">
        <w:t xml:space="preserve">   Kim </w:t>
      </w:r>
      <w:proofErr w:type="spellStart"/>
      <w:r w:rsidRPr="007422DE">
        <w:t>Harman</w:t>
      </w:r>
      <w:r w:rsidR="00853985" w:rsidRPr="007422DE">
        <w:rPr>
          <w:vertAlign w:val="superscript"/>
        </w:rPr>
        <w:t>a</w:t>
      </w:r>
      <w:proofErr w:type="spellEnd"/>
      <w:r w:rsidRPr="007422DE">
        <w:t xml:space="preserve">   Merlin </w:t>
      </w:r>
      <w:proofErr w:type="spellStart"/>
      <w:r w:rsidRPr="007422DE">
        <w:t>Willcox</w:t>
      </w:r>
      <w:r w:rsidR="00853985" w:rsidRPr="007422DE">
        <w:rPr>
          <w:vertAlign w:val="superscript"/>
        </w:rPr>
        <w:t>a</w:t>
      </w:r>
      <w:proofErr w:type="spellEnd"/>
      <w:r w:rsidRPr="007422DE">
        <w:t xml:space="preserve">   Beth </w:t>
      </w:r>
      <w:proofErr w:type="spellStart"/>
      <w:proofErr w:type="gramStart"/>
      <w:r w:rsidRPr="007422DE">
        <w:t>Stuart</w:t>
      </w:r>
      <w:r w:rsidR="00853985" w:rsidRPr="007422DE">
        <w:rPr>
          <w:vertAlign w:val="superscript"/>
        </w:rPr>
        <w:t>a</w:t>
      </w:r>
      <w:proofErr w:type="spellEnd"/>
      <w:r w:rsidR="004A5506" w:rsidRPr="007422DE">
        <w:t xml:space="preserve">  Michael</w:t>
      </w:r>
      <w:proofErr w:type="gramEnd"/>
      <w:r w:rsidR="004A5506" w:rsidRPr="007422DE">
        <w:t xml:space="preserve"> Moore</w:t>
      </w:r>
      <w:r w:rsidR="004A5506" w:rsidRPr="007422DE">
        <w:rPr>
          <w:vertAlign w:val="superscript"/>
        </w:rPr>
        <w:t>a</w:t>
      </w:r>
      <w:r w:rsidR="004A5506" w:rsidRPr="007422DE">
        <w:t xml:space="preserve">   </w:t>
      </w:r>
    </w:p>
    <w:p w14:paraId="6CF9D744" w14:textId="77777777" w:rsidR="00853985" w:rsidRPr="007422DE" w:rsidRDefault="00853985" w:rsidP="00853985">
      <w:pPr>
        <w:spacing w:line="360" w:lineRule="auto"/>
      </w:pPr>
    </w:p>
    <w:p w14:paraId="47C42FBB" w14:textId="04601437" w:rsidR="00853985" w:rsidRPr="007422DE" w:rsidRDefault="00853985" w:rsidP="00853985">
      <w:pPr>
        <w:spacing w:line="360" w:lineRule="auto"/>
      </w:pPr>
      <w:proofErr w:type="spellStart"/>
      <w:r w:rsidRPr="007422DE">
        <w:rPr>
          <w:vertAlign w:val="superscript"/>
        </w:rPr>
        <w:t>a</w:t>
      </w:r>
      <w:r w:rsidRPr="007422DE">
        <w:t>Primary</w:t>
      </w:r>
      <w:proofErr w:type="spellEnd"/>
      <w:r w:rsidRPr="007422DE">
        <w:t xml:space="preserve"> Care &amp; Population Science, </w:t>
      </w:r>
      <w:r w:rsidR="00EA62F3" w:rsidRPr="007422DE">
        <w:t xml:space="preserve">Faculty of Medicine, </w:t>
      </w:r>
      <w:r w:rsidRPr="007422DE">
        <w:t>University of Southampton, UK</w:t>
      </w:r>
    </w:p>
    <w:p w14:paraId="3FCDF559" w14:textId="19531BE4" w:rsidR="00853985" w:rsidRPr="007422DE" w:rsidRDefault="007422DE" w:rsidP="00853985">
      <w:pPr>
        <w:spacing w:line="360" w:lineRule="auto"/>
      </w:pPr>
      <w:hyperlink r:id="rId9" w:history="1">
        <w:r w:rsidR="00102CA5" w:rsidRPr="007422DE">
          <w:rPr>
            <w:rStyle w:val="Hyperlink"/>
            <w:color w:val="auto"/>
          </w:rPr>
          <w:t>andrewflower24@gmail.com</w:t>
        </w:r>
      </w:hyperlink>
      <w:r w:rsidR="00853985" w:rsidRPr="007422DE">
        <w:t xml:space="preserve">, </w:t>
      </w:r>
      <w:hyperlink r:id="rId10" w:history="1">
        <w:r w:rsidR="00853985" w:rsidRPr="007422DE">
          <w:rPr>
            <w:rStyle w:val="Hyperlink"/>
            <w:color w:val="auto"/>
          </w:rPr>
          <w:t>k.harman@soton.ac.uk</w:t>
        </w:r>
      </w:hyperlink>
      <w:r w:rsidR="00853985" w:rsidRPr="007422DE">
        <w:t xml:space="preserve">, </w:t>
      </w:r>
      <w:hyperlink r:id="rId11" w:history="1">
        <w:r w:rsidR="00853985" w:rsidRPr="007422DE">
          <w:rPr>
            <w:rStyle w:val="Hyperlink"/>
            <w:color w:val="auto"/>
          </w:rPr>
          <w:t>m.l.willcox@soton.ac.uk</w:t>
        </w:r>
      </w:hyperlink>
      <w:r w:rsidR="00853985" w:rsidRPr="007422DE">
        <w:t xml:space="preserve">, </w:t>
      </w:r>
      <w:hyperlink r:id="rId12" w:history="1">
        <w:r w:rsidR="00853985" w:rsidRPr="007422DE">
          <w:rPr>
            <w:rStyle w:val="Hyperlink"/>
            <w:color w:val="auto"/>
          </w:rPr>
          <w:t>mvm198@soton.ac.uk</w:t>
        </w:r>
      </w:hyperlink>
      <w:r w:rsidR="00853985" w:rsidRPr="007422DE">
        <w:t xml:space="preserve">, </w:t>
      </w:r>
      <w:hyperlink r:id="rId13" w:history="1">
        <w:r w:rsidR="00853985" w:rsidRPr="007422DE">
          <w:rPr>
            <w:rStyle w:val="Hyperlink"/>
            <w:color w:val="auto"/>
          </w:rPr>
          <w:t>bls1@soton.ac.uk</w:t>
        </w:r>
      </w:hyperlink>
      <w:r w:rsidR="00853985" w:rsidRPr="007422DE">
        <w:t xml:space="preserve"> </w:t>
      </w:r>
    </w:p>
    <w:p w14:paraId="08AB210E" w14:textId="77777777" w:rsidR="00853985" w:rsidRPr="007422DE" w:rsidRDefault="00853985" w:rsidP="00853985">
      <w:pPr>
        <w:spacing w:line="360" w:lineRule="auto"/>
      </w:pPr>
      <w:bookmarkStart w:id="0" w:name="_GoBack"/>
      <w:bookmarkEnd w:id="0"/>
    </w:p>
    <w:p w14:paraId="222193BD" w14:textId="2461B925" w:rsidR="003C0452" w:rsidRPr="007422DE" w:rsidRDefault="00853985" w:rsidP="003C0452">
      <w:pPr>
        <w:spacing w:line="360" w:lineRule="auto"/>
      </w:pPr>
      <w:r w:rsidRPr="007422DE">
        <w:t>Corresponding author: Andrew Flower (</w:t>
      </w:r>
      <w:hyperlink r:id="rId14" w:history="1">
        <w:r w:rsidR="00102CA5" w:rsidRPr="007422DE">
          <w:rPr>
            <w:rStyle w:val="Hyperlink"/>
            <w:color w:val="auto"/>
          </w:rPr>
          <w:t>andrewflower24@gmail.com</w:t>
        </w:r>
      </w:hyperlink>
      <w:r w:rsidRPr="007422DE">
        <w:t xml:space="preserve">) </w:t>
      </w:r>
      <w:r w:rsidR="003C0452" w:rsidRPr="007422DE">
        <w:t xml:space="preserve">, Primary Care &amp; Population Science, Faculty of Medicine, University of Southampton, UK SO16 5ST </w:t>
      </w:r>
      <w:r w:rsidR="00A754B6" w:rsidRPr="007422DE">
        <w:t>Tel: 01273 813352.</w:t>
      </w:r>
    </w:p>
    <w:p w14:paraId="281FBDCD" w14:textId="3E35699D" w:rsidR="00853985" w:rsidRPr="007422DE" w:rsidRDefault="00853985" w:rsidP="00853985">
      <w:pPr>
        <w:spacing w:line="360" w:lineRule="auto"/>
      </w:pPr>
    </w:p>
    <w:p w14:paraId="4859B469" w14:textId="1AB410F6" w:rsidR="00944C9D" w:rsidRPr="007422DE" w:rsidRDefault="00A9136C" w:rsidP="00853985">
      <w:pPr>
        <w:spacing w:line="360" w:lineRule="auto"/>
      </w:pPr>
      <w:r w:rsidRPr="007422DE">
        <w:t>Declarations of interest: none</w:t>
      </w:r>
    </w:p>
    <w:p w14:paraId="29BEDABE" w14:textId="74163A9B" w:rsidR="00944C9D" w:rsidRPr="007422DE" w:rsidRDefault="00944C9D" w:rsidP="00853985">
      <w:pPr>
        <w:spacing w:line="360" w:lineRule="auto"/>
      </w:pPr>
      <w:r w:rsidRPr="007422DE">
        <w:t>Classifications: Clinical studies, Infections, Obstetrics, gynaecology, and urinary-tract disorder</w:t>
      </w:r>
      <w:r w:rsidRPr="007422DE">
        <w:cr/>
        <w:t xml:space="preserve"> </w:t>
      </w:r>
    </w:p>
    <w:p w14:paraId="346B0AB2" w14:textId="640F7575" w:rsidR="00944C9D" w:rsidRPr="007422DE" w:rsidRDefault="00944C9D" w:rsidP="00853985">
      <w:pPr>
        <w:spacing w:line="360" w:lineRule="auto"/>
        <w:rPr>
          <w:b/>
        </w:rPr>
      </w:pPr>
      <w:r w:rsidRPr="007422DE">
        <w:t>Key words</w:t>
      </w:r>
      <w:r w:rsidRPr="007422DE">
        <w:rPr>
          <w:b/>
        </w:rPr>
        <w:t xml:space="preserve">: </w:t>
      </w:r>
    </w:p>
    <w:p w14:paraId="46700248" w14:textId="4CBA83E8" w:rsidR="00992C85" w:rsidRPr="007422DE" w:rsidRDefault="00B9408C" w:rsidP="00992C85">
      <w:pPr>
        <w:rPr>
          <w:rFonts w:eastAsia="Times New Roman"/>
        </w:rPr>
      </w:pPr>
      <w:r w:rsidRPr="007422DE">
        <w:rPr>
          <w:rFonts w:eastAsia="Times New Roman"/>
        </w:rPr>
        <w:t xml:space="preserve">Antimicrobial, </w:t>
      </w:r>
      <w:r w:rsidR="00992C85" w:rsidRPr="007422DE">
        <w:rPr>
          <w:rFonts w:eastAsia="Times New Roman"/>
        </w:rPr>
        <w:t>clinical trial, Traditional Chinese Medicine</w:t>
      </w:r>
    </w:p>
    <w:p w14:paraId="09577572" w14:textId="69194D9C" w:rsidR="00A754B6" w:rsidRPr="007422DE" w:rsidRDefault="00A754B6" w:rsidP="00853985">
      <w:pPr>
        <w:spacing w:line="360" w:lineRule="auto"/>
      </w:pPr>
    </w:p>
    <w:p w14:paraId="1A583BBC" w14:textId="64197AFD" w:rsidR="008177EA" w:rsidRPr="007422DE" w:rsidRDefault="00274D21" w:rsidP="00C84820">
      <w:pPr>
        <w:spacing w:line="360" w:lineRule="auto"/>
        <w:rPr>
          <w:b/>
        </w:rPr>
      </w:pPr>
      <w:r w:rsidRPr="007422DE">
        <w:rPr>
          <w:b/>
        </w:rPr>
        <w:t>Abbreviations</w:t>
      </w:r>
    </w:p>
    <w:tbl>
      <w:tblPr>
        <w:tblStyle w:val="TableGrid"/>
        <w:tblW w:w="0" w:type="auto"/>
        <w:tblLook w:val="04A0" w:firstRow="1" w:lastRow="0" w:firstColumn="1" w:lastColumn="0" w:noHBand="0" w:noVBand="1"/>
      </w:tblPr>
      <w:tblGrid>
        <w:gridCol w:w="1555"/>
        <w:gridCol w:w="6735"/>
      </w:tblGrid>
      <w:tr w:rsidR="007422DE" w:rsidRPr="007422DE" w14:paraId="02EBC448" w14:textId="77777777" w:rsidTr="00274D21">
        <w:tc>
          <w:tcPr>
            <w:tcW w:w="1555" w:type="dxa"/>
          </w:tcPr>
          <w:p w14:paraId="00E5B126" w14:textId="0B6A1969" w:rsidR="00274D21" w:rsidRPr="007422DE" w:rsidRDefault="00274D21" w:rsidP="00C84820">
            <w:pPr>
              <w:spacing w:line="360" w:lineRule="auto"/>
            </w:pPr>
            <w:r w:rsidRPr="007422DE">
              <w:t>CHM</w:t>
            </w:r>
          </w:p>
        </w:tc>
        <w:tc>
          <w:tcPr>
            <w:tcW w:w="6735" w:type="dxa"/>
          </w:tcPr>
          <w:p w14:paraId="06C9B32F" w14:textId="29B09AA6" w:rsidR="00274D21" w:rsidRPr="007422DE" w:rsidRDefault="00274D21" w:rsidP="00C84820">
            <w:pPr>
              <w:spacing w:line="360" w:lineRule="auto"/>
            </w:pPr>
            <w:r w:rsidRPr="007422DE">
              <w:t>Chinese Herbal Medicine</w:t>
            </w:r>
          </w:p>
        </w:tc>
      </w:tr>
      <w:tr w:rsidR="007422DE" w:rsidRPr="007422DE" w14:paraId="47576848" w14:textId="77777777" w:rsidTr="00274D21">
        <w:tc>
          <w:tcPr>
            <w:tcW w:w="1555" w:type="dxa"/>
          </w:tcPr>
          <w:p w14:paraId="09499935" w14:textId="7F486B18" w:rsidR="00274D21" w:rsidRPr="007422DE" w:rsidRDefault="00274D21" w:rsidP="00C84820">
            <w:pPr>
              <w:spacing w:line="360" w:lineRule="auto"/>
            </w:pPr>
            <w:r w:rsidRPr="007422DE">
              <w:t>CRN</w:t>
            </w:r>
          </w:p>
        </w:tc>
        <w:tc>
          <w:tcPr>
            <w:tcW w:w="6735" w:type="dxa"/>
          </w:tcPr>
          <w:p w14:paraId="678729B1" w14:textId="7729ADB7" w:rsidR="00274D21" w:rsidRPr="007422DE" w:rsidRDefault="00274D21" w:rsidP="00C84820">
            <w:pPr>
              <w:spacing w:line="360" w:lineRule="auto"/>
            </w:pPr>
            <w:r w:rsidRPr="007422DE">
              <w:t>Clinical Research Network</w:t>
            </w:r>
          </w:p>
        </w:tc>
      </w:tr>
      <w:tr w:rsidR="007422DE" w:rsidRPr="007422DE" w14:paraId="0FD73841" w14:textId="77777777" w:rsidTr="00274D21">
        <w:tc>
          <w:tcPr>
            <w:tcW w:w="1555" w:type="dxa"/>
          </w:tcPr>
          <w:p w14:paraId="278D1FAC" w14:textId="4E95CCAF" w:rsidR="00274D21" w:rsidRPr="007422DE" w:rsidRDefault="00274D21" w:rsidP="00C84820">
            <w:pPr>
              <w:spacing w:line="360" w:lineRule="auto"/>
            </w:pPr>
            <w:r w:rsidRPr="007422DE">
              <w:t>CTIMP</w:t>
            </w:r>
          </w:p>
        </w:tc>
        <w:tc>
          <w:tcPr>
            <w:tcW w:w="6735" w:type="dxa"/>
          </w:tcPr>
          <w:p w14:paraId="6C04D11D" w14:textId="14FA3666" w:rsidR="00274D21" w:rsidRPr="007422DE" w:rsidRDefault="00274D21" w:rsidP="00C84820">
            <w:pPr>
              <w:spacing w:line="360" w:lineRule="auto"/>
            </w:pPr>
            <w:r w:rsidRPr="007422DE">
              <w:t>Controlled Trial of an Investigational Medicinal Product</w:t>
            </w:r>
          </w:p>
        </w:tc>
      </w:tr>
      <w:tr w:rsidR="007422DE" w:rsidRPr="007422DE" w14:paraId="35828ECF" w14:textId="77777777" w:rsidTr="00274D21">
        <w:tc>
          <w:tcPr>
            <w:tcW w:w="1555" w:type="dxa"/>
          </w:tcPr>
          <w:p w14:paraId="54782AC8" w14:textId="6CAD62E7" w:rsidR="00274D21" w:rsidRPr="007422DE" w:rsidRDefault="00274D21" w:rsidP="00C84820">
            <w:pPr>
              <w:spacing w:line="360" w:lineRule="auto"/>
            </w:pPr>
            <w:r w:rsidRPr="007422DE">
              <w:t>GMP</w:t>
            </w:r>
          </w:p>
        </w:tc>
        <w:tc>
          <w:tcPr>
            <w:tcW w:w="6735" w:type="dxa"/>
          </w:tcPr>
          <w:p w14:paraId="210E1D30" w14:textId="5E05B6B4" w:rsidR="00274D21" w:rsidRPr="007422DE" w:rsidRDefault="00274D21" w:rsidP="00C84820">
            <w:pPr>
              <w:spacing w:line="360" w:lineRule="auto"/>
            </w:pPr>
            <w:r w:rsidRPr="007422DE">
              <w:t>Good Manufacturing Practice</w:t>
            </w:r>
          </w:p>
        </w:tc>
      </w:tr>
      <w:tr w:rsidR="007422DE" w:rsidRPr="007422DE" w14:paraId="6D7C8120" w14:textId="77777777" w:rsidTr="00274D21">
        <w:tc>
          <w:tcPr>
            <w:tcW w:w="1555" w:type="dxa"/>
          </w:tcPr>
          <w:p w14:paraId="29D5B199" w14:textId="106EF2ED" w:rsidR="00274D21" w:rsidRPr="007422DE" w:rsidRDefault="00274D21" w:rsidP="00C84820">
            <w:pPr>
              <w:spacing w:line="360" w:lineRule="auto"/>
            </w:pPr>
            <w:r w:rsidRPr="007422DE">
              <w:t>GP</w:t>
            </w:r>
          </w:p>
        </w:tc>
        <w:tc>
          <w:tcPr>
            <w:tcW w:w="6735" w:type="dxa"/>
          </w:tcPr>
          <w:p w14:paraId="060AF598" w14:textId="570FD99A" w:rsidR="00274D21" w:rsidRPr="007422DE" w:rsidRDefault="00274D21" w:rsidP="00C84820">
            <w:pPr>
              <w:spacing w:line="360" w:lineRule="auto"/>
            </w:pPr>
            <w:r w:rsidRPr="007422DE">
              <w:t>General Practitioner</w:t>
            </w:r>
          </w:p>
        </w:tc>
      </w:tr>
      <w:tr w:rsidR="007422DE" w:rsidRPr="007422DE" w14:paraId="4BCF6570" w14:textId="77777777" w:rsidTr="00274D21">
        <w:tc>
          <w:tcPr>
            <w:tcW w:w="1555" w:type="dxa"/>
          </w:tcPr>
          <w:p w14:paraId="752BB2AD" w14:textId="6E734CDB" w:rsidR="00274D21" w:rsidRPr="007422DE" w:rsidRDefault="00274D21" w:rsidP="00C84820">
            <w:pPr>
              <w:spacing w:line="360" w:lineRule="auto"/>
            </w:pPr>
            <w:r w:rsidRPr="007422DE">
              <w:t>HPGC</w:t>
            </w:r>
          </w:p>
        </w:tc>
        <w:tc>
          <w:tcPr>
            <w:tcW w:w="6735" w:type="dxa"/>
          </w:tcPr>
          <w:p w14:paraId="28728119" w14:textId="56B42950" w:rsidR="00274D21" w:rsidRPr="007422DE" w:rsidRDefault="00274D21" w:rsidP="00274D21">
            <w:pPr>
              <w:spacing w:line="360" w:lineRule="auto"/>
            </w:pPr>
            <w:r w:rsidRPr="007422DE">
              <w:t xml:space="preserve">High Pressure Gas </w:t>
            </w:r>
            <w:r w:rsidR="00040333" w:rsidRPr="007422DE">
              <w:t>Chromatography</w:t>
            </w:r>
          </w:p>
        </w:tc>
      </w:tr>
      <w:tr w:rsidR="007422DE" w:rsidRPr="007422DE" w14:paraId="53E33DE7" w14:textId="77777777" w:rsidTr="00274D21">
        <w:tc>
          <w:tcPr>
            <w:tcW w:w="1555" w:type="dxa"/>
          </w:tcPr>
          <w:p w14:paraId="61F64792" w14:textId="4FCA9C7C" w:rsidR="00274D21" w:rsidRPr="007422DE" w:rsidRDefault="00274D21" w:rsidP="00C84820">
            <w:pPr>
              <w:spacing w:line="360" w:lineRule="auto"/>
            </w:pPr>
            <w:r w:rsidRPr="007422DE">
              <w:t>HRA</w:t>
            </w:r>
          </w:p>
        </w:tc>
        <w:tc>
          <w:tcPr>
            <w:tcW w:w="6735" w:type="dxa"/>
          </w:tcPr>
          <w:p w14:paraId="402483DB" w14:textId="68D57675" w:rsidR="00274D21" w:rsidRPr="007422DE" w:rsidRDefault="00040333" w:rsidP="00040333">
            <w:pPr>
              <w:spacing w:line="360" w:lineRule="auto"/>
            </w:pPr>
            <w:r w:rsidRPr="007422DE">
              <w:t>Health Research Authority</w:t>
            </w:r>
          </w:p>
        </w:tc>
      </w:tr>
      <w:tr w:rsidR="007422DE" w:rsidRPr="007422DE" w14:paraId="5A82E90E" w14:textId="77777777" w:rsidTr="00274D21">
        <w:tc>
          <w:tcPr>
            <w:tcW w:w="1555" w:type="dxa"/>
          </w:tcPr>
          <w:p w14:paraId="37BA3B7B" w14:textId="6B3396B9" w:rsidR="00400B0A" w:rsidRPr="007422DE" w:rsidRDefault="00400B0A" w:rsidP="00C84820">
            <w:pPr>
              <w:spacing w:line="360" w:lineRule="auto"/>
            </w:pPr>
            <w:r w:rsidRPr="007422DE">
              <w:t>IMP</w:t>
            </w:r>
          </w:p>
        </w:tc>
        <w:tc>
          <w:tcPr>
            <w:tcW w:w="6735" w:type="dxa"/>
          </w:tcPr>
          <w:p w14:paraId="7E88A084" w14:textId="13460950" w:rsidR="00400B0A" w:rsidRPr="007422DE" w:rsidRDefault="00400B0A" w:rsidP="00040333">
            <w:pPr>
              <w:spacing w:line="360" w:lineRule="auto"/>
            </w:pPr>
            <w:r w:rsidRPr="007422DE">
              <w:t>Investigational Medicinal Product</w:t>
            </w:r>
          </w:p>
        </w:tc>
      </w:tr>
      <w:tr w:rsidR="007422DE" w:rsidRPr="007422DE" w14:paraId="32CC6877" w14:textId="77777777" w:rsidTr="00274D21">
        <w:tc>
          <w:tcPr>
            <w:tcW w:w="1555" w:type="dxa"/>
          </w:tcPr>
          <w:p w14:paraId="22259560" w14:textId="66D059C5" w:rsidR="00274D21" w:rsidRPr="007422DE" w:rsidRDefault="00274D21" w:rsidP="00C84820">
            <w:pPr>
              <w:spacing w:line="360" w:lineRule="auto"/>
            </w:pPr>
            <w:r w:rsidRPr="007422DE">
              <w:t>MHRA</w:t>
            </w:r>
          </w:p>
        </w:tc>
        <w:tc>
          <w:tcPr>
            <w:tcW w:w="6735" w:type="dxa"/>
          </w:tcPr>
          <w:p w14:paraId="16E037E1" w14:textId="6B8C48F0" w:rsidR="00274D21" w:rsidRPr="007422DE" w:rsidRDefault="00040333" w:rsidP="00C84820">
            <w:pPr>
              <w:spacing w:line="360" w:lineRule="auto"/>
            </w:pPr>
            <w:r w:rsidRPr="007422DE">
              <w:t>Medicines Healthcare Regulatory Authority</w:t>
            </w:r>
          </w:p>
        </w:tc>
      </w:tr>
      <w:tr w:rsidR="007422DE" w:rsidRPr="007422DE" w14:paraId="6C4043C0" w14:textId="77777777" w:rsidTr="00274D21">
        <w:tc>
          <w:tcPr>
            <w:tcW w:w="1555" w:type="dxa"/>
          </w:tcPr>
          <w:p w14:paraId="39B09A9C" w14:textId="1C4D2254" w:rsidR="00787737" w:rsidRPr="007422DE" w:rsidRDefault="00787737" w:rsidP="00787737">
            <w:pPr>
              <w:spacing w:line="360" w:lineRule="auto"/>
            </w:pPr>
            <w:r w:rsidRPr="007422DE">
              <w:t>NIHR CRN</w:t>
            </w:r>
          </w:p>
        </w:tc>
        <w:tc>
          <w:tcPr>
            <w:tcW w:w="6735" w:type="dxa"/>
          </w:tcPr>
          <w:p w14:paraId="4728332E" w14:textId="00788CF7" w:rsidR="00787737" w:rsidRPr="007422DE" w:rsidRDefault="00787737" w:rsidP="00374D8E">
            <w:pPr>
              <w:spacing w:line="360" w:lineRule="auto"/>
            </w:pPr>
            <w:r w:rsidRPr="007422DE">
              <w:t>National Institute for Health Research C</w:t>
            </w:r>
            <w:r w:rsidR="00374D8E" w:rsidRPr="007422DE">
              <w:t>linical</w:t>
            </w:r>
            <w:r w:rsidRPr="007422DE">
              <w:t xml:space="preserve"> Research Network</w:t>
            </w:r>
          </w:p>
        </w:tc>
      </w:tr>
      <w:tr w:rsidR="007422DE" w:rsidRPr="007422DE" w14:paraId="2AD6B19C" w14:textId="77777777" w:rsidTr="00274D21">
        <w:tc>
          <w:tcPr>
            <w:tcW w:w="1555" w:type="dxa"/>
          </w:tcPr>
          <w:p w14:paraId="36958CE4" w14:textId="09687109" w:rsidR="00274D21" w:rsidRPr="007422DE" w:rsidRDefault="00274D21" w:rsidP="00C84820">
            <w:pPr>
              <w:spacing w:line="360" w:lineRule="auto"/>
            </w:pPr>
            <w:r w:rsidRPr="007422DE">
              <w:t>NRES</w:t>
            </w:r>
          </w:p>
        </w:tc>
        <w:tc>
          <w:tcPr>
            <w:tcW w:w="6735" w:type="dxa"/>
          </w:tcPr>
          <w:p w14:paraId="224ACE3D" w14:textId="2AFAEE19" w:rsidR="00274D21" w:rsidRPr="007422DE" w:rsidRDefault="00040333" w:rsidP="00C84820">
            <w:pPr>
              <w:spacing w:line="360" w:lineRule="auto"/>
            </w:pPr>
            <w:r w:rsidRPr="007422DE">
              <w:t>National Research Ethics Service</w:t>
            </w:r>
          </w:p>
        </w:tc>
      </w:tr>
      <w:tr w:rsidR="007422DE" w:rsidRPr="007422DE" w14:paraId="3515BC96" w14:textId="77777777" w:rsidTr="00274D21">
        <w:tc>
          <w:tcPr>
            <w:tcW w:w="1555" w:type="dxa"/>
          </w:tcPr>
          <w:p w14:paraId="5C7293F5" w14:textId="720E3D4B" w:rsidR="00274D21" w:rsidRPr="007422DE" w:rsidRDefault="00274D21" w:rsidP="00C84820">
            <w:pPr>
              <w:spacing w:line="360" w:lineRule="auto"/>
            </w:pPr>
            <w:r w:rsidRPr="007422DE">
              <w:lastRenderedPageBreak/>
              <w:t>RUTI(s)</w:t>
            </w:r>
          </w:p>
        </w:tc>
        <w:tc>
          <w:tcPr>
            <w:tcW w:w="6735" w:type="dxa"/>
          </w:tcPr>
          <w:p w14:paraId="32A312D1" w14:textId="39DB5B2E" w:rsidR="00274D21" w:rsidRPr="007422DE" w:rsidRDefault="00040333" w:rsidP="00040333">
            <w:pPr>
              <w:spacing w:line="360" w:lineRule="auto"/>
            </w:pPr>
            <w:r w:rsidRPr="007422DE">
              <w:t>Recurrent UTI(s)</w:t>
            </w:r>
          </w:p>
        </w:tc>
      </w:tr>
      <w:tr w:rsidR="007422DE" w:rsidRPr="007422DE" w14:paraId="7D9220F7" w14:textId="77777777" w:rsidTr="00274D21">
        <w:tc>
          <w:tcPr>
            <w:tcW w:w="1555" w:type="dxa"/>
          </w:tcPr>
          <w:p w14:paraId="15D7E14F" w14:textId="6A07A13C" w:rsidR="00400B0A" w:rsidRPr="007422DE" w:rsidRDefault="00400B0A" w:rsidP="00C84820">
            <w:pPr>
              <w:spacing w:line="360" w:lineRule="auto"/>
            </w:pPr>
            <w:proofErr w:type="spellStart"/>
            <w:r w:rsidRPr="007422DE">
              <w:t>SmPC</w:t>
            </w:r>
            <w:proofErr w:type="spellEnd"/>
          </w:p>
        </w:tc>
        <w:tc>
          <w:tcPr>
            <w:tcW w:w="6735" w:type="dxa"/>
          </w:tcPr>
          <w:p w14:paraId="15EB43BB" w14:textId="5C40E1EF" w:rsidR="00400B0A" w:rsidRPr="007422DE" w:rsidRDefault="00400B0A" w:rsidP="00040333">
            <w:pPr>
              <w:spacing w:line="360" w:lineRule="auto"/>
            </w:pPr>
            <w:r w:rsidRPr="007422DE">
              <w:t>Summary of Product Characteristics (of an IMP)</w:t>
            </w:r>
          </w:p>
        </w:tc>
      </w:tr>
      <w:tr w:rsidR="007422DE" w:rsidRPr="007422DE" w14:paraId="38DFC43C" w14:textId="77777777" w:rsidTr="00274D21">
        <w:tc>
          <w:tcPr>
            <w:tcW w:w="1555" w:type="dxa"/>
          </w:tcPr>
          <w:p w14:paraId="39AD7F4E" w14:textId="7B780C28" w:rsidR="00C55826" w:rsidRPr="007422DE" w:rsidRDefault="00C55826" w:rsidP="00C84820">
            <w:pPr>
              <w:spacing w:line="360" w:lineRule="auto"/>
            </w:pPr>
            <w:r w:rsidRPr="007422DE">
              <w:t>TCM</w:t>
            </w:r>
          </w:p>
        </w:tc>
        <w:tc>
          <w:tcPr>
            <w:tcW w:w="6735" w:type="dxa"/>
          </w:tcPr>
          <w:p w14:paraId="4FF9AFF2" w14:textId="48B46C25" w:rsidR="00C55826" w:rsidRPr="007422DE" w:rsidRDefault="00C55826" w:rsidP="00040333">
            <w:pPr>
              <w:spacing w:line="360" w:lineRule="auto"/>
            </w:pPr>
            <w:r w:rsidRPr="007422DE">
              <w:t>Traditional Chinese Medicine</w:t>
            </w:r>
          </w:p>
        </w:tc>
      </w:tr>
      <w:tr w:rsidR="00274D21" w:rsidRPr="007422DE" w14:paraId="02476AE2" w14:textId="77777777" w:rsidTr="00274D21">
        <w:tc>
          <w:tcPr>
            <w:tcW w:w="1555" w:type="dxa"/>
          </w:tcPr>
          <w:p w14:paraId="1DF0861C" w14:textId="047BF819" w:rsidR="00274D21" w:rsidRPr="007422DE" w:rsidRDefault="00274D21" w:rsidP="00C84820">
            <w:pPr>
              <w:spacing w:line="360" w:lineRule="auto"/>
            </w:pPr>
            <w:r w:rsidRPr="007422DE">
              <w:t>UTI</w:t>
            </w:r>
          </w:p>
        </w:tc>
        <w:tc>
          <w:tcPr>
            <w:tcW w:w="6735" w:type="dxa"/>
          </w:tcPr>
          <w:p w14:paraId="2F559BD1" w14:textId="2F45D68B" w:rsidR="00274D21" w:rsidRPr="007422DE" w:rsidRDefault="00040333" w:rsidP="00C84820">
            <w:pPr>
              <w:spacing w:line="360" w:lineRule="auto"/>
            </w:pPr>
            <w:r w:rsidRPr="007422DE">
              <w:t>Urinary Tract Infection</w:t>
            </w:r>
          </w:p>
        </w:tc>
      </w:tr>
    </w:tbl>
    <w:p w14:paraId="4893AB25" w14:textId="77777777" w:rsidR="00274D21" w:rsidRPr="007422DE" w:rsidRDefault="00274D21" w:rsidP="00C84820">
      <w:pPr>
        <w:spacing w:line="360" w:lineRule="auto"/>
        <w:rPr>
          <w:b/>
        </w:rPr>
      </w:pPr>
    </w:p>
    <w:p w14:paraId="54D7B9E3" w14:textId="77777777" w:rsidR="004954C3" w:rsidRPr="007422DE" w:rsidRDefault="004954C3" w:rsidP="00CD1AEF">
      <w:pPr>
        <w:spacing w:line="360" w:lineRule="auto"/>
        <w:rPr>
          <w:b/>
        </w:rPr>
      </w:pPr>
      <w:r w:rsidRPr="007422DE">
        <w:rPr>
          <w:b/>
        </w:rPr>
        <w:t>Abstract</w:t>
      </w:r>
    </w:p>
    <w:p w14:paraId="73032FA0" w14:textId="77777777" w:rsidR="004954C3" w:rsidRPr="007422DE" w:rsidRDefault="004954C3" w:rsidP="00CD1AEF">
      <w:pPr>
        <w:spacing w:line="360" w:lineRule="auto"/>
        <w:rPr>
          <w:b/>
        </w:rPr>
      </w:pPr>
    </w:p>
    <w:p w14:paraId="5C46F81F" w14:textId="77777777" w:rsidR="004954C3" w:rsidRPr="007422DE" w:rsidRDefault="004954C3" w:rsidP="00CD1AEF">
      <w:pPr>
        <w:spacing w:line="360" w:lineRule="auto"/>
        <w:rPr>
          <w:b/>
        </w:rPr>
      </w:pPr>
      <w:r w:rsidRPr="007422DE">
        <w:rPr>
          <w:b/>
        </w:rPr>
        <w:t>Ethnopharmacological relevance</w:t>
      </w:r>
    </w:p>
    <w:p w14:paraId="29A9A5CA" w14:textId="77777777" w:rsidR="004954C3" w:rsidRPr="007422DE" w:rsidRDefault="004954C3" w:rsidP="00CD1AEF">
      <w:pPr>
        <w:spacing w:line="360" w:lineRule="auto"/>
      </w:pPr>
    </w:p>
    <w:p w14:paraId="6C49F8C4" w14:textId="77777777" w:rsidR="004954C3" w:rsidRPr="007422DE" w:rsidRDefault="004954C3" w:rsidP="00CD1AEF">
      <w:pPr>
        <w:spacing w:line="360" w:lineRule="auto"/>
      </w:pPr>
      <w:r w:rsidRPr="007422DE">
        <w:t xml:space="preserve">Chinese herbal medicine (CHM) is a widely used traditional intervention that may have a role to play in addressing the global problem of antimicrobial resistance in conditions such as recurrent urinary tract infections (RUTIs). </w:t>
      </w:r>
    </w:p>
    <w:p w14:paraId="6CD974DB" w14:textId="77777777" w:rsidR="004954C3" w:rsidRPr="007422DE" w:rsidRDefault="004954C3" w:rsidP="00CD1AEF">
      <w:pPr>
        <w:spacing w:line="360" w:lineRule="auto"/>
      </w:pPr>
    </w:p>
    <w:p w14:paraId="6D64E6EC" w14:textId="77777777" w:rsidR="004954C3" w:rsidRPr="007422DE" w:rsidRDefault="004954C3" w:rsidP="00CD1AEF">
      <w:pPr>
        <w:spacing w:line="360" w:lineRule="auto"/>
      </w:pPr>
      <w:r w:rsidRPr="007422DE">
        <w:rPr>
          <w:b/>
        </w:rPr>
        <w:t>Aim of the study</w:t>
      </w:r>
    </w:p>
    <w:p w14:paraId="52FBE531" w14:textId="77777777" w:rsidR="004954C3" w:rsidRPr="007422DE" w:rsidRDefault="004954C3" w:rsidP="00CD1AEF">
      <w:pPr>
        <w:spacing w:line="360" w:lineRule="auto"/>
      </w:pPr>
    </w:p>
    <w:p w14:paraId="24947393" w14:textId="77777777" w:rsidR="004954C3" w:rsidRPr="007422DE" w:rsidRDefault="004954C3" w:rsidP="00CD1AEF">
      <w:pPr>
        <w:spacing w:line="360" w:lineRule="auto"/>
      </w:pPr>
      <w:r w:rsidRPr="007422DE">
        <w:t>To evaluate the feasibility of administering standardised and individualised formulations of CHM for RUTIs as a Clinical Trial of an Investigational Medicinal Product (CTIMP) within primary care of the UKs National Health Service (NHS).</w:t>
      </w:r>
    </w:p>
    <w:p w14:paraId="6E22A205" w14:textId="77777777" w:rsidR="004954C3" w:rsidRPr="007422DE" w:rsidRDefault="004954C3" w:rsidP="00CD1AEF">
      <w:pPr>
        <w:spacing w:line="360" w:lineRule="auto"/>
      </w:pPr>
    </w:p>
    <w:p w14:paraId="41AE8EEE" w14:textId="77777777" w:rsidR="004954C3" w:rsidRPr="007422DE" w:rsidRDefault="004954C3" w:rsidP="00CD1AEF">
      <w:pPr>
        <w:spacing w:line="360" w:lineRule="auto"/>
        <w:rPr>
          <w:b/>
        </w:rPr>
      </w:pPr>
      <w:r w:rsidRPr="007422DE">
        <w:rPr>
          <w:b/>
        </w:rPr>
        <w:t>Materials and methods</w:t>
      </w:r>
    </w:p>
    <w:p w14:paraId="60AE16B4" w14:textId="77777777" w:rsidR="004954C3" w:rsidRPr="007422DE" w:rsidRDefault="004954C3" w:rsidP="00CD1AEF">
      <w:pPr>
        <w:spacing w:line="360" w:lineRule="auto"/>
        <w:rPr>
          <w:b/>
        </w:rPr>
      </w:pPr>
    </w:p>
    <w:p w14:paraId="11A9D3DB" w14:textId="77777777" w:rsidR="004954C3" w:rsidRPr="007422DE" w:rsidRDefault="004954C3" w:rsidP="00CD1AEF">
      <w:pPr>
        <w:spacing w:line="360" w:lineRule="auto"/>
      </w:pPr>
      <w:r w:rsidRPr="007422DE">
        <w:t xml:space="preserve">Regulatory approval was applied for a placebo controlled, double blinded randomised controlled feasibility trial comparing a) standardised CHM vs placebo administered via General practitioners, and b) individualised CHM vs placebo administered by an experienced CHM practitioner. Primary feasibility outcomes included: gaining regulatory approval, recruitment, randomisation, retention, safety and the relevance of outcomes measures. </w:t>
      </w:r>
    </w:p>
    <w:p w14:paraId="3B313194" w14:textId="77777777" w:rsidR="004954C3" w:rsidRPr="007422DE" w:rsidRDefault="004954C3" w:rsidP="00CD1AEF">
      <w:pPr>
        <w:spacing w:line="360" w:lineRule="auto"/>
      </w:pPr>
    </w:p>
    <w:p w14:paraId="6947DD5E" w14:textId="77777777" w:rsidR="004954C3" w:rsidRPr="007422DE" w:rsidRDefault="004954C3" w:rsidP="00CD1AEF">
      <w:pPr>
        <w:spacing w:line="360" w:lineRule="auto"/>
        <w:rPr>
          <w:b/>
        </w:rPr>
      </w:pPr>
      <w:r w:rsidRPr="007422DE">
        <w:rPr>
          <w:b/>
        </w:rPr>
        <w:t>Results</w:t>
      </w:r>
    </w:p>
    <w:p w14:paraId="050460DA" w14:textId="77777777" w:rsidR="004954C3" w:rsidRPr="007422DE" w:rsidRDefault="004954C3" w:rsidP="00CD1AEF">
      <w:pPr>
        <w:spacing w:line="360" w:lineRule="auto"/>
        <w:jc w:val="center"/>
      </w:pPr>
    </w:p>
    <w:p w14:paraId="14044EC9" w14:textId="5B21FADA" w:rsidR="004954C3" w:rsidRPr="007422DE" w:rsidRDefault="004954C3" w:rsidP="00CD1AEF">
      <w:pPr>
        <w:spacing w:line="360" w:lineRule="auto"/>
      </w:pPr>
      <w:r w:rsidRPr="007422DE">
        <w:t>Regulatory approval for testing CHM as a CTIMP was successfully obtained. Recruitment to the trial was slow and non-NHS self</w:t>
      </w:r>
      <w:r w:rsidR="00CC2FD9" w:rsidRPr="007422DE">
        <w:t>-</w:t>
      </w:r>
      <w:r w:rsidRPr="007422DE">
        <w:t xml:space="preserve">help networks </w:t>
      </w:r>
      <w:r w:rsidR="00EF708C" w:rsidRPr="007422DE">
        <w:t>were required</w:t>
      </w:r>
      <w:r w:rsidRPr="007422DE">
        <w:t xml:space="preserve"> to find participants for the individualised arm (n=31). Retention and data collection in </w:t>
      </w:r>
      <w:r w:rsidRPr="007422DE">
        <w:lastRenderedPageBreak/>
        <w:t>the standardised arm (n</w:t>
      </w:r>
      <w:r w:rsidR="00C37CD6" w:rsidRPr="007422DE">
        <w:t xml:space="preserve">= </w:t>
      </w:r>
      <w:r w:rsidRPr="007422DE">
        <w:t>30) were problematic, but these were acceptable in the individualised arm. The use of a daily symptom diary was not a suitable outcome measure for women with continuous infection. Other measures showed promising preliminary data for the individualised arm on improvement in symptoms, and reduction in antibiotic use during and after the trial.</w:t>
      </w:r>
    </w:p>
    <w:p w14:paraId="044F225B" w14:textId="77777777" w:rsidR="004954C3" w:rsidRPr="007422DE" w:rsidRDefault="004954C3" w:rsidP="00CD1AEF">
      <w:pPr>
        <w:spacing w:line="360" w:lineRule="auto"/>
      </w:pPr>
    </w:p>
    <w:p w14:paraId="6AE5AC69" w14:textId="77777777" w:rsidR="004954C3" w:rsidRPr="007422DE" w:rsidRDefault="004954C3" w:rsidP="00CD1AEF">
      <w:pPr>
        <w:spacing w:line="360" w:lineRule="auto"/>
        <w:rPr>
          <w:b/>
        </w:rPr>
      </w:pPr>
      <w:r w:rsidRPr="007422DE">
        <w:rPr>
          <w:b/>
        </w:rPr>
        <w:t>Conclusion</w:t>
      </w:r>
    </w:p>
    <w:p w14:paraId="0814308F" w14:textId="77777777" w:rsidR="004954C3" w:rsidRPr="007422DE" w:rsidRDefault="004954C3" w:rsidP="00CD1AEF">
      <w:pPr>
        <w:spacing w:line="360" w:lineRule="auto"/>
        <w:rPr>
          <w:b/>
        </w:rPr>
      </w:pPr>
    </w:p>
    <w:p w14:paraId="09978D88" w14:textId="77777777" w:rsidR="004954C3" w:rsidRPr="007422DE" w:rsidRDefault="004954C3" w:rsidP="00CD1AEF">
      <w:pPr>
        <w:spacing w:line="360" w:lineRule="auto"/>
      </w:pPr>
      <w:r w:rsidRPr="007422DE">
        <w:t>CHM can fulfil the demanding requirements of a CTIMP study but it may not be feasible at this point in time to recruit and treat via NHS primary care. However acceptable rates of recruitment and retention via self-help groups and promising preliminary results in the individualised arm suggest it would be worth testing this approach in a full trial.</w:t>
      </w:r>
    </w:p>
    <w:p w14:paraId="161D5AFF" w14:textId="77777777" w:rsidR="004954C3" w:rsidRPr="007422DE" w:rsidRDefault="004954C3" w:rsidP="00CD1AEF">
      <w:pPr>
        <w:spacing w:line="360" w:lineRule="auto"/>
      </w:pPr>
    </w:p>
    <w:p w14:paraId="7F38B223" w14:textId="77777777" w:rsidR="004954C3" w:rsidRPr="007422DE" w:rsidRDefault="004954C3" w:rsidP="004954C3"/>
    <w:p w14:paraId="45F855F7" w14:textId="77777777" w:rsidR="008177EA" w:rsidRPr="007422DE" w:rsidRDefault="008177EA" w:rsidP="00C84820">
      <w:pPr>
        <w:spacing w:line="360" w:lineRule="auto"/>
        <w:rPr>
          <w:b/>
        </w:rPr>
      </w:pPr>
    </w:p>
    <w:p w14:paraId="64B9D1BB" w14:textId="77777777" w:rsidR="00CD1AEF" w:rsidRPr="007422DE" w:rsidRDefault="00CD1AEF" w:rsidP="00C84820">
      <w:pPr>
        <w:spacing w:line="360" w:lineRule="auto"/>
        <w:rPr>
          <w:b/>
        </w:rPr>
      </w:pPr>
    </w:p>
    <w:p w14:paraId="47AFEE7D" w14:textId="77777777" w:rsidR="00CD1AEF" w:rsidRPr="007422DE" w:rsidRDefault="00CD1AEF" w:rsidP="00C84820">
      <w:pPr>
        <w:spacing w:line="360" w:lineRule="auto"/>
        <w:rPr>
          <w:b/>
        </w:rPr>
      </w:pPr>
    </w:p>
    <w:p w14:paraId="435D1F68" w14:textId="77777777" w:rsidR="00CD1AEF" w:rsidRPr="007422DE" w:rsidRDefault="00CD1AEF" w:rsidP="00C84820">
      <w:pPr>
        <w:spacing w:line="360" w:lineRule="auto"/>
        <w:rPr>
          <w:b/>
        </w:rPr>
      </w:pPr>
    </w:p>
    <w:p w14:paraId="668AA522" w14:textId="77777777" w:rsidR="00CD1AEF" w:rsidRPr="007422DE" w:rsidRDefault="00CD1AEF" w:rsidP="00C84820">
      <w:pPr>
        <w:spacing w:line="360" w:lineRule="auto"/>
        <w:rPr>
          <w:b/>
        </w:rPr>
      </w:pPr>
    </w:p>
    <w:p w14:paraId="6FEDE6B6" w14:textId="77777777" w:rsidR="00CD1AEF" w:rsidRPr="007422DE" w:rsidRDefault="00CD1AEF" w:rsidP="00C84820">
      <w:pPr>
        <w:spacing w:line="360" w:lineRule="auto"/>
        <w:rPr>
          <w:b/>
        </w:rPr>
      </w:pPr>
    </w:p>
    <w:p w14:paraId="14B8BA66" w14:textId="77777777" w:rsidR="00CD1AEF" w:rsidRPr="007422DE" w:rsidRDefault="00CD1AEF" w:rsidP="00C84820">
      <w:pPr>
        <w:spacing w:line="360" w:lineRule="auto"/>
        <w:rPr>
          <w:b/>
        </w:rPr>
      </w:pPr>
    </w:p>
    <w:p w14:paraId="0DD38C49" w14:textId="77777777" w:rsidR="00CD1AEF" w:rsidRPr="007422DE" w:rsidRDefault="00CD1AEF" w:rsidP="00C84820">
      <w:pPr>
        <w:spacing w:line="360" w:lineRule="auto"/>
        <w:rPr>
          <w:b/>
        </w:rPr>
      </w:pPr>
    </w:p>
    <w:p w14:paraId="07B98CF6" w14:textId="77777777" w:rsidR="00CD1AEF" w:rsidRPr="007422DE" w:rsidRDefault="00CD1AEF" w:rsidP="00C84820">
      <w:pPr>
        <w:spacing w:line="360" w:lineRule="auto"/>
        <w:rPr>
          <w:b/>
        </w:rPr>
      </w:pPr>
    </w:p>
    <w:p w14:paraId="746174EF" w14:textId="77777777" w:rsidR="00CD1AEF" w:rsidRPr="007422DE" w:rsidRDefault="00CD1AEF" w:rsidP="00C84820">
      <w:pPr>
        <w:spacing w:line="360" w:lineRule="auto"/>
        <w:rPr>
          <w:b/>
        </w:rPr>
      </w:pPr>
    </w:p>
    <w:p w14:paraId="59CFDE2C" w14:textId="77777777" w:rsidR="00CD1AEF" w:rsidRPr="007422DE" w:rsidRDefault="00CD1AEF" w:rsidP="00C84820">
      <w:pPr>
        <w:spacing w:line="360" w:lineRule="auto"/>
        <w:rPr>
          <w:b/>
        </w:rPr>
      </w:pPr>
    </w:p>
    <w:p w14:paraId="168B26D0" w14:textId="77777777" w:rsidR="00CD1AEF" w:rsidRPr="007422DE" w:rsidRDefault="00CD1AEF" w:rsidP="00C84820">
      <w:pPr>
        <w:spacing w:line="360" w:lineRule="auto"/>
        <w:rPr>
          <w:b/>
        </w:rPr>
      </w:pPr>
    </w:p>
    <w:p w14:paraId="735CB175" w14:textId="77777777" w:rsidR="00CD1AEF" w:rsidRPr="007422DE" w:rsidRDefault="00CD1AEF" w:rsidP="00C84820">
      <w:pPr>
        <w:spacing w:line="360" w:lineRule="auto"/>
        <w:rPr>
          <w:b/>
        </w:rPr>
      </w:pPr>
    </w:p>
    <w:p w14:paraId="4610C2AD" w14:textId="77777777" w:rsidR="00CD1AEF" w:rsidRPr="007422DE" w:rsidRDefault="00CD1AEF" w:rsidP="00C84820">
      <w:pPr>
        <w:spacing w:line="360" w:lineRule="auto"/>
        <w:rPr>
          <w:b/>
        </w:rPr>
      </w:pPr>
    </w:p>
    <w:p w14:paraId="0C09335A" w14:textId="77777777" w:rsidR="00CD1AEF" w:rsidRPr="007422DE" w:rsidRDefault="00CD1AEF" w:rsidP="00C84820">
      <w:pPr>
        <w:spacing w:line="360" w:lineRule="auto"/>
        <w:rPr>
          <w:b/>
        </w:rPr>
      </w:pPr>
    </w:p>
    <w:p w14:paraId="5803C8A1" w14:textId="77777777" w:rsidR="00CD1AEF" w:rsidRPr="007422DE" w:rsidRDefault="00CD1AEF" w:rsidP="00C84820">
      <w:pPr>
        <w:spacing w:line="360" w:lineRule="auto"/>
        <w:rPr>
          <w:b/>
        </w:rPr>
      </w:pPr>
    </w:p>
    <w:p w14:paraId="2434A686" w14:textId="77777777" w:rsidR="00CD1AEF" w:rsidRPr="007422DE" w:rsidRDefault="00CD1AEF" w:rsidP="00C84820">
      <w:pPr>
        <w:spacing w:line="360" w:lineRule="auto"/>
        <w:rPr>
          <w:b/>
        </w:rPr>
      </w:pPr>
    </w:p>
    <w:p w14:paraId="12E53AF3" w14:textId="77777777" w:rsidR="00CD1AEF" w:rsidRPr="007422DE" w:rsidRDefault="00CD1AEF" w:rsidP="00C84820">
      <w:pPr>
        <w:spacing w:line="360" w:lineRule="auto"/>
        <w:rPr>
          <w:b/>
        </w:rPr>
      </w:pPr>
    </w:p>
    <w:p w14:paraId="7F132EB3" w14:textId="77777777" w:rsidR="00CD1AEF" w:rsidRPr="007422DE" w:rsidRDefault="00CD1AEF" w:rsidP="00C84820">
      <w:pPr>
        <w:spacing w:line="360" w:lineRule="auto"/>
        <w:rPr>
          <w:b/>
        </w:rPr>
      </w:pPr>
    </w:p>
    <w:p w14:paraId="2023C6D5" w14:textId="35ADCAE8" w:rsidR="00C84820" w:rsidRPr="007422DE" w:rsidRDefault="009C5929" w:rsidP="009C5929">
      <w:pPr>
        <w:pStyle w:val="ListParagraph"/>
        <w:numPr>
          <w:ilvl w:val="0"/>
          <w:numId w:val="17"/>
        </w:numPr>
        <w:spacing w:line="360" w:lineRule="auto"/>
        <w:rPr>
          <w:b/>
        </w:rPr>
      </w:pPr>
      <w:r w:rsidRPr="007422DE">
        <w:rPr>
          <w:b/>
        </w:rPr>
        <w:lastRenderedPageBreak/>
        <w:t>Introduction</w:t>
      </w:r>
    </w:p>
    <w:p w14:paraId="178F8F7B" w14:textId="71908EFF" w:rsidR="00C84820" w:rsidRPr="007422DE" w:rsidRDefault="00C84820" w:rsidP="00C84820">
      <w:pPr>
        <w:spacing w:before="100" w:beforeAutospacing="1" w:after="100" w:afterAutospacing="1" w:line="360" w:lineRule="auto"/>
      </w:pPr>
      <w:r w:rsidRPr="007422DE">
        <w:t>Acute lower urinary tract infection (also known as UTI, or cystitis), is a bacterial infection of the bladder mucosa characterised by symptoms of burning on urination, urinary frequency including nocturia, and urgency. The most common pathogens causing UTI</w:t>
      </w:r>
      <w:r w:rsidR="001605D9" w:rsidRPr="007422DE">
        <w:t>s</w:t>
      </w:r>
      <w:r w:rsidRPr="007422DE">
        <w:t xml:space="preserve"> are </w:t>
      </w:r>
      <w:r w:rsidRPr="007422DE">
        <w:rPr>
          <w:i/>
          <w:iCs/>
        </w:rPr>
        <w:t xml:space="preserve">Escherichia coli </w:t>
      </w:r>
      <w:r w:rsidRPr="007422DE">
        <w:t>(80% to 90%)</w:t>
      </w:r>
      <w:r w:rsidR="001605D9" w:rsidRPr="007422DE">
        <w:t xml:space="preserve"> and </w:t>
      </w:r>
      <w:r w:rsidRPr="007422DE">
        <w:rPr>
          <w:i/>
          <w:iCs/>
        </w:rPr>
        <w:t xml:space="preserve">Staphylococcus saprophyticus </w:t>
      </w:r>
      <w:r w:rsidRPr="007422DE">
        <w:t>(5% to 10%)</w:t>
      </w:r>
      <w:r w:rsidR="002642F5" w:rsidRPr="007422DE">
        <w:t xml:space="preserve">. </w:t>
      </w:r>
      <w:r w:rsidR="002642F5" w:rsidRPr="007422DE">
        <w:fldChar w:fldCharType="begin"/>
      </w:r>
      <w:r w:rsidR="00274D21" w:rsidRPr="007422DE">
        <w:instrText xml:space="preserve"> ADDIN EN.CITE &lt;EndNote&gt;&lt;Cite&gt;&lt;Author&gt;Milo&lt;/Author&gt;&lt;Year&gt;2005&lt;/Year&gt;&lt;RecNum&gt;149&lt;/RecNum&gt;&lt;DisplayText&gt;(Milo 2005)&lt;/DisplayText&gt;&lt;record&gt;&lt;rec-number&gt;149&lt;/rec-number&gt;&lt;foreign-keys&gt;&lt;key app="EN" db-id="e5txp0f5f550wler20n55fw1stpwsdv9v5xr" timestamp="0"&gt;149&lt;/key&gt;&lt;/foreign-keys&gt;&lt;ref-type name="Journal Article"&gt;17&lt;/ref-type&gt;&lt;contributors&gt;&lt;authors&gt;&lt;author&gt;Milo, Gai; Katchman, Eugene; Paul, Mical; Christiaens, Thierry; Baerheim, Anders; Leibovici, Leonard&lt;/author&gt;&lt;/authors&gt;&lt;/contributors&gt;&lt;titles&gt;&lt;title&gt;Duration of antibacterial treatment for uncomplicated urinary tract infection in women&lt;/title&gt;&lt;secondary-title&gt;Cochrane Database of Systematic Reviews&lt;/secondary-title&gt;&lt;/titles&gt;&lt;number&gt;2&lt;/number&gt;&lt;keywords&gt;&lt;keyword&gt;Female[checkword]&lt;/keyword&gt;&lt;keyword&gt;Humans[checkword]&lt;/keyword&gt;&lt;keyword&gt;Anti-Infective Agents, Urinary [therapeutic use]&lt;/keyword&gt;&lt;keyword&gt;Randomized Controlled Trials as Topic&lt;/keyword&gt;&lt;keyword&gt;Urinary Tract Infections [drug therapy]&lt;/keyword&gt;&lt;/keywords&gt;&lt;dates&gt;&lt;year&gt;2005&lt;/year&gt;&lt;/dates&gt;&lt;publisher&gt;John Wiley &amp;amp; Sons, Ltd&lt;/publisher&gt;&lt;isbn&gt;1465-1858&lt;/isbn&gt;&lt;accession-num&gt;CD004682&lt;/accession-num&gt;&lt;urls&gt;&lt;related-urls&gt;&lt;url&gt;http://dx.doi.org/10.1002/14651858.CD004682.pub2&lt;/url&gt;&lt;/related-urls&gt;&lt;/urls&gt;&lt;electronic-resource-num&gt;10.1002/14651858.CD004682.pub2&lt;/electronic-resource-num&gt;&lt;/record&gt;&lt;/Cite&gt;&lt;/EndNote&gt;</w:instrText>
      </w:r>
      <w:r w:rsidR="002642F5" w:rsidRPr="007422DE">
        <w:fldChar w:fldCharType="separate"/>
      </w:r>
      <w:r w:rsidR="002642F5" w:rsidRPr="007422DE">
        <w:rPr>
          <w:noProof/>
        </w:rPr>
        <w:t>(Milo 2005)</w:t>
      </w:r>
      <w:r w:rsidR="002642F5" w:rsidRPr="007422DE">
        <w:fldChar w:fldCharType="end"/>
      </w:r>
      <w:r w:rsidR="006878FD" w:rsidRPr="007422DE">
        <w:t xml:space="preserve"> </w:t>
      </w:r>
    </w:p>
    <w:p w14:paraId="79801AB3" w14:textId="66ECB417" w:rsidR="00C84820" w:rsidRPr="007422DE" w:rsidRDefault="00C84820" w:rsidP="00C84820">
      <w:pPr>
        <w:spacing w:before="100" w:beforeAutospacing="1" w:after="100" w:afterAutospacing="1" w:line="360" w:lineRule="auto"/>
      </w:pPr>
      <w:r w:rsidRPr="007422DE">
        <w:t xml:space="preserve">UTIs are the most </w:t>
      </w:r>
      <w:r w:rsidR="00A754B6" w:rsidRPr="007422DE">
        <w:t xml:space="preserve">frequent </w:t>
      </w:r>
      <w:r w:rsidRPr="007422DE">
        <w:t>bacterial infection presented by women in the primary care setting</w:t>
      </w:r>
      <w:r w:rsidR="00966EC1" w:rsidRPr="007422DE">
        <w:t>.</w:t>
      </w:r>
      <w:r w:rsidR="002642F5" w:rsidRPr="007422DE">
        <w:t xml:space="preserve"> </w:t>
      </w:r>
      <w:r w:rsidR="00966EC1" w:rsidRPr="007422DE">
        <w:fldChar w:fldCharType="begin">
          <w:fldData xml:space="preserve">PEVuZE5vdGU+PENpdGU+PEF1dGhvcj5CdXRsZXI8L0F1dGhvcj48WWVhcj4yMDA2PC9ZZWFyPjxS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</w:fldData>
        </w:fldChar>
      </w:r>
      <w:r w:rsidR="007C0BDF" w:rsidRPr="007422DE">
        <w:instrText xml:space="preserve"> ADDIN EN.CITE </w:instrText>
      </w:r>
      <w:r w:rsidR="007C0BDF" w:rsidRPr="007422DE">
        <w:fldChar w:fldCharType="begin">
          <w:fldData xml:space="preserve">PEVuZE5vdGU+PENpdGU+PEF1dGhvcj5CdXRsZXI8L0F1dGhvcj48WWVhcj4yMDA2PC9ZZWFyPjxS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</w:fldData>
        </w:fldChar>
      </w:r>
      <w:r w:rsidR="007C0BDF" w:rsidRPr="007422DE">
        <w:instrText xml:space="preserve"> ADDIN EN.CITE.DATA </w:instrText>
      </w:r>
      <w:r w:rsidR="007C0BDF" w:rsidRPr="007422DE">
        <w:fldChar w:fldCharType="end"/>
      </w:r>
      <w:r w:rsidR="00966EC1" w:rsidRPr="007422DE">
        <w:fldChar w:fldCharType="separate"/>
      </w:r>
      <w:r w:rsidR="007C0BDF" w:rsidRPr="007422DE">
        <w:rPr>
          <w:noProof/>
        </w:rPr>
        <w:t>(Butler, Hillier et al. 2006, Foxman 2010, Little, Merriman et al. 2010, Aydin, Ahmed et al. 2015)</w:t>
      </w:r>
      <w:r w:rsidR="00966EC1" w:rsidRPr="007422DE">
        <w:fldChar w:fldCharType="end"/>
      </w:r>
      <w:r w:rsidR="00966EC1" w:rsidRPr="007422DE">
        <w:t xml:space="preserve"> </w:t>
      </w:r>
      <w:r w:rsidRPr="007422DE">
        <w:t xml:space="preserve">Up to half of all women experience one UTI during their lives, and at </w:t>
      </w:r>
      <w:r w:rsidR="00CD7204" w:rsidRPr="007422DE">
        <w:t xml:space="preserve">least 11% report UTIs annually. </w:t>
      </w:r>
      <w:r w:rsidR="002642F5" w:rsidRPr="007422DE">
        <w:fldChar w:fldCharType="begin"/>
      </w:r>
      <w:r w:rsidR="007C0BDF" w:rsidRPr="007422DE">
        <w:instrText xml:space="preserve"> ADDIN EN.CITE &lt;EndNote&gt;&lt;Cite&gt;&lt;Author&gt;Kunin&lt;/Author&gt;&lt;Year&gt;1994&lt;/Year&gt;&lt;RecNum&gt;92&lt;/RecNum&gt;&lt;DisplayText&gt;(Kunin 1994, Silverman 2013)&lt;/DisplayText&gt;&lt;record&gt;&lt;rec-number&gt;92&lt;/rec-number&gt;&lt;foreign-keys&gt;&lt;key app="EN" db-id="d5sr20zp8xe0ene2sacxa5pixvpttrrs5zef" timestamp="1453208469"&gt;92&lt;/key&gt;&lt;/foreign-keys&gt;&lt;ref-type name="Journal Article"&gt;17&lt;/ref-type&gt;&lt;contributors&gt;&lt;authors&gt;&lt;author&gt;Kunin, C. M.&lt;/author&gt;&lt;/authors&gt;&lt;/contributors&gt;&lt;titles&gt;&lt;title&gt;Urinary tract infections in females&lt;/title&gt;&lt;secondary-title&gt;Clin Infect Dis&lt;/secondary-title&gt;&lt;/titles&gt;&lt;periodical&gt;&lt;full-title&gt;Clin Infect Dis&lt;/full-title&gt;&lt;/periodical&gt;&lt;pages&gt;10&lt;/pages&gt;&lt;volume&gt;18&lt;/volume&gt;&lt;dates&gt;&lt;year&gt;1994&lt;/year&gt;&lt;/dates&gt;&lt;label&gt;Kunin1994&lt;/label&gt;&lt;urls&gt;&lt;related-urls&gt;&lt;url&gt;http://dx.doi.org/10.1093/clinids/18.1.1&lt;/url&gt;&lt;/related-urls&gt;&lt;/urls&gt;&lt;electronic-resource-num&gt;10.1093/clinids/18.1.1&lt;/electronic-resource-num&gt;&lt;/record&gt;&lt;/Cite&gt;&lt;Cite&gt;&lt;Author&gt;SJ.&lt;/Author&gt;&lt;Year&gt;2013&lt;/Year&gt;&lt;RecNum&gt;151&lt;/RecNum&gt;&lt;record&gt;&lt;rec-number&gt;151&lt;/rec-number&gt;&lt;foreign-keys&gt;&lt;key app="EN" db-id="e5txp0f5f550wler20n55fw1stpwsdv9v5xr" timestamp="0"&gt;151&lt;/key&gt;&lt;/foreign-keys&gt;&lt;ref-type name="Journal Article"&gt;17&lt;/ref-type&gt;&lt;contributors&gt;&lt;authors&gt;&lt;author&gt;Silverman, JA; Schreiber, HL 4th; Hooton, TM; Hultgren, SJ.&lt;/author&gt;&lt;/authors&gt;&lt;/contributors&gt;&lt;titles&gt;&lt;title&gt;From physiology to pharmacy: developments in the pathogenesis and treatment of recurrent urinary tract infection&lt;/title&gt;&lt;secondary-title&gt;Curr Urol Rep&lt;/secondary-title&gt;&lt;/titles&gt;&lt;pages&gt;9&lt;/pages&gt;&lt;volume&gt;Oct;14&lt;/volume&gt;&lt;number&gt;5&lt;/number&gt;&lt;section&gt;448&lt;/section&gt;&lt;dates&gt;&lt;year&gt;2013&lt;/year&gt;&lt;/dates&gt;&lt;urls&gt;&lt;/urls&gt;&lt;electronic-resource-num&gt;10.1007/s11934-013-0354-5&lt;/electronic-resource-num&gt;&lt;/record&gt;&lt;/Cite&gt;&lt;/EndNote&gt;</w:instrText>
      </w:r>
      <w:r w:rsidR="002642F5" w:rsidRPr="007422DE">
        <w:fldChar w:fldCharType="separate"/>
      </w:r>
      <w:r w:rsidR="00CD7204" w:rsidRPr="007422DE">
        <w:rPr>
          <w:noProof/>
        </w:rPr>
        <w:t>(Kunin 1994, Silverman 2013)</w:t>
      </w:r>
      <w:r w:rsidR="002642F5" w:rsidRPr="007422DE">
        <w:fldChar w:fldCharType="end"/>
      </w:r>
      <w:r w:rsidR="00CD7204" w:rsidRPr="007422DE">
        <w:t xml:space="preserve"> </w:t>
      </w:r>
      <w:r w:rsidRPr="007422DE">
        <w:t>UTI treatment has substantial impact on healthcare resources and accounts for 1% to 3% of all general pr</w:t>
      </w:r>
      <w:r w:rsidR="00CD7204" w:rsidRPr="007422DE">
        <w:t>actice consultations in the UK</w:t>
      </w:r>
      <w:r w:rsidRPr="007422DE">
        <w:t xml:space="preserve">. </w:t>
      </w:r>
      <w:r w:rsidR="00CD7204" w:rsidRPr="007422DE">
        <w:fldChar w:fldCharType="begin"/>
      </w:r>
      <w:r w:rsidR="007C0BDF" w:rsidRPr="007422DE">
        <w:instrText xml:space="preserve"> ADDIN EN.CITE &lt;EndNote&gt;&lt;Cite&gt;&lt;Author&gt;Stapleton&lt;/Author&gt;&lt;Year&gt;1999&lt;/Year&gt;&lt;RecNum&gt;71&lt;/RecNum&gt;&lt;DisplayText&gt;(Stapleton 1999)&lt;/DisplayText&gt;&lt;record&gt;&lt;rec-number&gt;71&lt;/rec-number&gt;&lt;foreign-keys&gt;&lt;key app="EN" db-id="d5sr20zp8xe0ene2sacxa5pixvpttrrs5zef" timestamp="1440763419"&gt;71&lt;/key&gt;&lt;/foreign-keys&gt;&lt;ref-type name="Book Section"&gt;5&lt;/ref-type&gt;&lt;contributors&gt;&lt;authors&gt;&lt;author&gt;Stapleton, Ann&lt;/author&gt;&lt;/authors&gt;&lt;/contributors&gt;&lt;titles&gt;&lt;title&gt;Host factors in susceptibility to urinary tract infections&lt;/title&gt;&lt;secondary-title&gt;Advances in Bladder Research&lt;/secondary-title&gt;&lt;/titles&gt;&lt;pages&gt;351-358&lt;/pages&gt;&lt;dates&gt;&lt;year&gt;1999&lt;/year&gt;&lt;/dates&gt;&lt;publisher&gt;Springer&lt;/publisher&gt;&lt;isbn&gt;1461371473&lt;/isbn&gt;&lt;urls&gt;&lt;/urls&gt;&lt;/record&gt;&lt;/Cite&gt;&lt;/EndNote&gt;</w:instrText>
      </w:r>
      <w:r w:rsidR="00CD7204" w:rsidRPr="007422DE">
        <w:fldChar w:fldCharType="separate"/>
      </w:r>
      <w:r w:rsidR="00CD7204" w:rsidRPr="007422DE">
        <w:rPr>
          <w:noProof/>
        </w:rPr>
        <w:t>(Stapleton 1999)</w:t>
      </w:r>
      <w:r w:rsidR="00CD7204" w:rsidRPr="007422DE">
        <w:fldChar w:fldCharType="end"/>
      </w:r>
      <w:r w:rsidR="00CD7204" w:rsidRPr="007422DE">
        <w:t xml:space="preserve"> </w:t>
      </w:r>
      <w:r w:rsidRPr="007422DE">
        <w:t xml:space="preserve">In the US, UTIs result in nearly seven million office visits a year and one million emergency department visits, resulting in 100,000 </w:t>
      </w:r>
      <w:r w:rsidR="001605D9" w:rsidRPr="007422DE">
        <w:t xml:space="preserve">annual </w:t>
      </w:r>
      <w:r w:rsidR="00CD7204" w:rsidRPr="007422DE">
        <w:t>hospitalisation</w:t>
      </w:r>
      <w:r w:rsidRPr="007422DE">
        <w:t xml:space="preserve">. </w:t>
      </w:r>
      <w:r w:rsidR="00CD7204" w:rsidRPr="007422DE">
        <w:fldChar w:fldCharType="begin"/>
      </w:r>
      <w:r w:rsidR="00274D21" w:rsidRPr="007422DE">
        <w:instrText xml:space="preserve"> ADDIN EN.CITE &lt;EndNote&gt;&lt;Cite&gt;&lt;Author&gt;Foxman&lt;/Author&gt;&lt;Year&gt;2010&lt;/Year&gt;&lt;RecNum&gt;156&lt;/RecNum&gt;&lt;DisplayText&gt;(Foxman 2010)&lt;/DisplayText&gt;&lt;record&gt;&lt;rec-number&gt;156&lt;/rec-number&gt;&lt;foreign-keys&gt;&lt;key app="EN" db-id="e5txp0f5f550wler20n55fw1stpwsdv9v5xr" timestamp="0"&gt;156&lt;/key&gt;&lt;/foreign-keys&gt;&lt;ref-type name="Journal Article"&gt;17&lt;/ref-type&gt;&lt;contributors&gt;&lt;authors&gt;&lt;author&gt;Foxman, Betsy&lt;/author&gt;&lt;/authors&gt;&lt;/contributors&gt;&lt;titles&gt;&lt;title&gt;The epidemiology of urinary tract infection&lt;/title&gt;&lt;secondary-title&gt;Nature Reviews Urology&lt;/secondary-title&gt;&lt;/titles&gt;&lt;pages&gt;653&lt;/pages&gt;&lt;volume&gt;7&lt;/volume&gt;&lt;dates&gt;&lt;year&gt;2010&lt;/year&gt;&lt;pub-dates&gt;&lt;date&gt;12/08/online&lt;/date&gt;&lt;/pub-dates&gt;&lt;/dates&gt;&lt;publisher&gt;Nature Publishing Group, a division of Macmillan Publishers Limited. All Rights Reserved.&lt;/publisher&gt;&lt;work-type&gt;Review Article&lt;/work-type&gt;&lt;urls&gt;&lt;related-urls&gt;&lt;url&gt;http://dx.doi.org/10.1038/nrurol.2010.190&lt;/url&gt;&lt;/related-urls&gt;&lt;/urls&gt;&lt;electronic-resource-num&gt;10.1038/nrurol.2010.190&lt;/electronic-resource-num&gt;&lt;/record&gt;&lt;/Cite&gt;&lt;/EndNote&gt;</w:instrText>
      </w:r>
      <w:r w:rsidR="00CD7204" w:rsidRPr="007422DE">
        <w:fldChar w:fldCharType="separate"/>
      </w:r>
      <w:r w:rsidR="00CD7204" w:rsidRPr="007422DE">
        <w:rPr>
          <w:noProof/>
        </w:rPr>
        <w:t>(Foxman 2010)</w:t>
      </w:r>
      <w:r w:rsidR="00CD7204" w:rsidRPr="007422DE">
        <w:fldChar w:fldCharType="end"/>
      </w:r>
    </w:p>
    <w:p w14:paraId="428D4DFF" w14:textId="6CF9C1A3" w:rsidR="00C84820" w:rsidRPr="007422DE" w:rsidRDefault="00C84820" w:rsidP="00C84820">
      <w:pPr>
        <w:spacing w:before="100" w:beforeAutospacing="1" w:after="100" w:afterAutospacing="1" w:line="360" w:lineRule="auto"/>
      </w:pPr>
      <w:r w:rsidRPr="007422DE">
        <w:t>Recurrent UTIs (RUTIs) are widely defined as three UTIs in the previous twelve months or two episodes in the previous</w:t>
      </w:r>
      <w:r w:rsidR="00CD7204" w:rsidRPr="007422DE">
        <w:t xml:space="preserve"> six months</w:t>
      </w:r>
      <w:r w:rsidRPr="007422DE">
        <w:t xml:space="preserve">. </w:t>
      </w:r>
      <w:r w:rsidR="00CD7204" w:rsidRPr="007422DE">
        <w:fldChar w:fldCharType="begin"/>
      </w:r>
      <w:r w:rsidR="007C0BDF" w:rsidRPr="007422DE">
        <w:instrText xml:space="preserve"> ADDIN EN.CITE &lt;EndNote&gt;&lt;Cite&gt;&lt;Author&gt;Albert&lt;/Author&gt;&lt;Year&gt;2004&lt;/Year&gt;&lt;RecNum&gt;45&lt;/RecNum&gt;&lt;DisplayText&gt;(Albert, Huertas et al. 2004)&lt;/DisplayText&gt;&lt;record&gt;&lt;rec-number&gt;45&lt;/rec-number&gt;&lt;foreign-keys&gt;&lt;key app="EN" db-id="d5sr20zp8xe0ene2sacxa5pixvpttrrs5zef" timestamp="1440761511"&gt;45&lt;/key&gt;&lt;/foreign-keys&gt;&lt;ref-type name="Journal Article"&gt;17&lt;/ref-type&gt;&lt;contributors&gt;&lt;authors&gt;&lt;author&gt;Albert, Xavier&lt;/author&gt;&lt;author&gt;Huertas, Isabel&lt;/author&gt;&lt;author&gt;Pereiró, II&lt;/author&gt;&lt;author&gt;Sanfélix, José&lt;/author&gt;&lt;author&gt;Gosalbes, Victoria&lt;/author&gt;&lt;author&gt;Perrota, C&lt;/author&gt;&lt;/authors&gt;&lt;/contributors&gt;&lt;titles&gt;&lt;title&gt;Antibiotics for preventing recurrent urinary tract infection in non-pregnant women&lt;/title&gt;&lt;secondary-title&gt;Cochrane Database Syst Rev&lt;/secondary-title&gt;&lt;/titles&gt;&lt;periodical&gt;&lt;full-title&gt;Cochrane Database Syst Rev&lt;/full-title&gt;&lt;/periodical&gt;&lt;volume&gt;3&lt;/volume&gt;&lt;dates&gt;&lt;year&gt;2004&lt;/year&gt;&lt;/dates&gt;&lt;urls&gt;&lt;/urls&gt;&lt;/record&gt;&lt;/Cite&gt;&lt;/EndNote&gt;</w:instrText>
      </w:r>
      <w:r w:rsidR="00CD7204" w:rsidRPr="007422DE">
        <w:fldChar w:fldCharType="separate"/>
      </w:r>
      <w:r w:rsidR="007C0BDF" w:rsidRPr="007422DE">
        <w:rPr>
          <w:noProof/>
        </w:rPr>
        <w:t>(Albert, Huertas et al. 2004)</w:t>
      </w:r>
      <w:r w:rsidR="00CD7204" w:rsidRPr="007422DE">
        <w:fldChar w:fldCharType="end"/>
      </w:r>
      <w:r w:rsidR="00CD7204" w:rsidRPr="007422DE">
        <w:t xml:space="preserve"> </w:t>
      </w:r>
      <w:r w:rsidRPr="007422DE">
        <w:t xml:space="preserve">Between 20% and 30% of women who have had </w:t>
      </w:r>
      <w:r w:rsidR="00CD7204" w:rsidRPr="007422DE">
        <w:t>one UTI will have a recurrence</w:t>
      </w:r>
      <w:r w:rsidRPr="007422DE">
        <w:t xml:space="preserve">, </w:t>
      </w:r>
      <w:r w:rsidR="00CD7204" w:rsidRPr="007422DE">
        <w:fldChar w:fldCharType="begin"/>
      </w:r>
      <w:r w:rsidR="007C0BDF" w:rsidRPr="007422DE">
        <w:instrText xml:space="preserve"> ADDIN EN.CITE &lt;EndNote&gt;&lt;Cite&gt;&lt;Author&gt;Sanford&lt;/Author&gt;&lt;Year&gt;1975&lt;/Year&gt;&lt;RecNum&gt;68&lt;/RecNum&gt;&lt;DisplayText&gt;(Sanford 1975)&lt;/DisplayText&gt;&lt;record&gt;&lt;rec-number&gt;68&lt;/rec-number&gt;&lt;foreign-keys&gt;&lt;key app="EN" db-id="d5sr20zp8xe0ene2sacxa5pixvpttrrs5zef" timestamp="1440763229"&gt;68&lt;/key&gt;&lt;/foreign-keys&gt;&lt;ref-type name="Journal Article"&gt;17&lt;/ref-type&gt;&lt;contributors&gt;&lt;authors&gt;&lt;author&gt;Sanford, Jay P&lt;/author&gt;&lt;/authors&gt;&lt;/contributors&gt;&lt;titles&gt;&lt;title&gt;Urinary tract symptoms and infections&lt;/title&gt;&lt;secondary-title&gt;Annual review of medicine&lt;/secondary-title&gt;&lt;/titles&gt;&lt;periodical&gt;&lt;full-title&gt;Annual review of medicine&lt;/full-title&gt;&lt;/periodical&gt;&lt;pages&gt;485-498&lt;/pages&gt;&lt;volume&gt;26&lt;/volume&gt;&lt;number&gt;1&lt;/number&gt;&lt;dates&gt;&lt;year&gt;1975&lt;/year&gt;&lt;/dates&gt;&lt;isbn&gt;0066-4219&lt;/isbn&gt;&lt;urls&gt;&lt;/urls&gt;&lt;/record&gt;&lt;/Cite&gt;&lt;/EndNote&gt;</w:instrText>
      </w:r>
      <w:r w:rsidR="00CD7204" w:rsidRPr="007422DE">
        <w:fldChar w:fldCharType="separate"/>
      </w:r>
      <w:r w:rsidR="00CD7204" w:rsidRPr="007422DE">
        <w:rPr>
          <w:noProof/>
        </w:rPr>
        <w:t>(Sanford 1975)</w:t>
      </w:r>
      <w:r w:rsidR="00CD7204" w:rsidRPr="007422DE">
        <w:fldChar w:fldCharType="end"/>
      </w:r>
      <w:r w:rsidR="00CD7204" w:rsidRPr="007422DE">
        <w:t xml:space="preserve"> </w:t>
      </w:r>
      <w:r w:rsidRPr="007422DE">
        <w:t>and around 25% of these will develop</w:t>
      </w:r>
      <w:r w:rsidR="00CD7204" w:rsidRPr="007422DE">
        <w:t xml:space="preserve"> subsequent recurrent episodes</w:t>
      </w:r>
      <w:r w:rsidRPr="007422DE">
        <w:t xml:space="preserve">. </w:t>
      </w:r>
      <w:r w:rsidR="00CD7204" w:rsidRPr="007422DE">
        <w:fldChar w:fldCharType="begin"/>
      </w:r>
      <w:r w:rsidR="00274D21" w:rsidRPr="007422DE">
        <w:instrText xml:space="preserve"> ADDIN EN.CITE &lt;EndNote&gt;&lt;Cite&gt;&lt;Author&gt;Hooton&lt;/Author&gt;&lt;Year&gt;1996&lt;/Year&gt;&lt;RecNum&gt;161&lt;/RecNum&gt;&lt;DisplayText&gt;(Hooton, Scholes et al. 1996)&lt;/DisplayText&gt;&lt;record&gt;&lt;rec-number&gt;161&lt;/rec-number&gt;&lt;foreign-keys&gt;&lt;key app="EN" db-id="e5txp0f5f550wler20n55fw1stpwsdv9v5xr" timestamp="0"&gt;161&lt;/key&gt;&lt;/foreign-keys&gt;&lt;ref-type name="Journal Article"&gt;17&lt;/ref-type&gt;&lt;contributors&gt;&lt;authors&gt;&lt;author&gt;Hooton, T. M.&lt;/author&gt;&lt;author&gt;Scholes, D.&lt;/author&gt;&lt;author&gt;Hughes, J. P.&lt;/author&gt;&lt;author&gt;Winter, C.&lt;/author&gt;&lt;author&gt;Roberts, P. L.&lt;/author&gt;&lt;author&gt;Stapleton, A. E.&lt;/author&gt;&lt;author&gt;Stergachis, A.&lt;/author&gt;&lt;author&gt;Stamm, W. E.&lt;/author&gt;&lt;/authors&gt;&lt;/contributors&gt;&lt;auth-address&gt;Department of Medicine, University of Washington School of Medicine, Seattle, 98122, USA.&lt;/auth-address&gt;&lt;titles&gt;&lt;title&gt;A prospective study of risk factors for symptomatic urinary tract infection in young women&lt;/title&gt;&lt;secondary-title&gt;N Engl J Med&lt;/secondary-title&gt;&lt;alt-title&gt;The New England journal of medicine&lt;/alt-title&gt;&lt;/titles&gt;&lt;pages&gt;468-74&lt;/pages&gt;&lt;volume&gt;335&lt;/volume&gt;&lt;number&gt;7&lt;/number&gt;&lt;edition&gt;1996/08/15&lt;/edition&gt;&lt;keywords&gt;&lt;keyword&gt;Acute Disease&lt;/keyword&gt;&lt;keyword&gt;Adolescent&lt;/keyword&gt;&lt;keyword&gt;Adult&lt;/keyword&gt;&lt;keyword&gt;*Coitus&lt;/keyword&gt;&lt;keyword&gt;Contraceptive Devices, Female/*adverse effects&lt;/keyword&gt;&lt;keyword&gt;Female&lt;/keyword&gt;&lt;keyword&gt;Humans&lt;/keyword&gt;&lt;keyword&gt;Incidence&lt;/keyword&gt;&lt;keyword&gt;Marital Status&lt;/keyword&gt;&lt;keyword&gt;Multivariate Analysis&lt;/keyword&gt;&lt;keyword&gt;Proportional Hazards Models&lt;/keyword&gt;&lt;keyword&gt;Prospective Studies&lt;/keyword&gt;&lt;keyword&gt;Recurrence&lt;/keyword&gt;&lt;keyword&gt;Risk Factors&lt;/keyword&gt;&lt;keyword&gt;Spermatocidal Agents/*adverse effects&lt;/keyword&gt;&lt;keyword&gt;Urinary Tract Infections/epidemiology/*etiology&lt;/keyword&gt;&lt;/keywords&gt;&lt;dates&gt;&lt;year&gt;1996&lt;/year&gt;&lt;pub-dates&gt;&lt;date&gt;Aug 15&lt;/date&gt;&lt;/pub-dates&gt;&lt;/dates&gt;&lt;isbn&gt;0028-4793 (Print)&amp;#xD;0028-4793&lt;/isbn&gt;&lt;accession-num&gt;8672152&lt;/accession-num&gt;&lt;urls&gt;&lt;/urls&gt;&lt;electronic-resource-num&gt;10.1056/nejm199608153350703&lt;/electronic-resource-num&gt;&lt;remote-database-provider&gt;NLM&lt;/remote-database-provider&gt;&lt;language&gt;eng&lt;/language&gt;&lt;/record&gt;&lt;/Cite&gt;&lt;/EndNote&gt;</w:instrText>
      </w:r>
      <w:r w:rsidR="00CD7204" w:rsidRPr="007422DE">
        <w:fldChar w:fldCharType="separate"/>
      </w:r>
      <w:r w:rsidR="00CD7204" w:rsidRPr="007422DE">
        <w:rPr>
          <w:noProof/>
        </w:rPr>
        <w:t>(Hooton, Scholes et al. 1996)</w:t>
      </w:r>
      <w:r w:rsidR="00CD7204" w:rsidRPr="007422DE">
        <w:fldChar w:fldCharType="end"/>
      </w:r>
      <w:r w:rsidR="00CD7204" w:rsidRPr="007422DE">
        <w:t xml:space="preserve"> </w:t>
      </w:r>
      <w:r w:rsidRPr="007422DE">
        <w:t>RUTIs can have a significant negative effect on quality of life</w:t>
      </w:r>
      <w:r w:rsidR="00CD7204" w:rsidRPr="007422DE">
        <w:t xml:space="preserve"> </w:t>
      </w:r>
      <w:r w:rsidR="00CD7204" w:rsidRPr="007422DE">
        <w:fldChar w:fldCharType="begin">
          <w:fldData xml:space="preserve">PEVuZE5vdGU+PENpdGU+PEF1dGhvcj5GbG93ZXI8L0F1dGhvcj48WWVhcj4yMDE0PC9ZZWFyPjxS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=
</w:fldData>
        </w:fldChar>
      </w:r>
      <w:r w:rsidR="007C0BDF" w:rsidRPr="007422DE">
        <w:instrText xml:space="preserve"> ADDIN EN.CITE </w:instrText>
      </w:r>
      <w:r w:rsidR="007C0BDF" w:rsidRPr="007422DE">
        <w:fldChar w:fldCharType="begin">
          <w:fldData xml:space="preserve">PEVuZE5vdGU+PENpdGU+PEF1dGhvcj5GbG93ZXI8L0F1dGhvcj48WWVhcj4yMDE0PC9ZZWFyPjxS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=
</w:fldData>
        </w:fldChar>
      </w:r>
      <w:r w:rsidR="007C0BDF" w:rsidRPr="007422DE">
        <w:instrText xml:space="preserve"> ADDIN EN.CITE.DATA </w:instrText>
      </w:r>
      <w:r w:rsidR="007C0BDF" w:rsidRPr="007422DE">
        <w:fldChar w:fldCharType="end"/>
      </w:r>
      <w:r w:rsidR="00CD7204" w:rsidRPr="007422DE">
        <w:fldChar w:fldCharType="separate"/>
      </w:r>
      <w:r w:rsidR="00CD7204" w:rsidRPr="007422DE">
        <w:rPr>
          <w:noProof/>
        </w:rPr>
        <w:t>(Flower, Bishop et al. 2014, Renard, Ballarini et al. 2014)</w:t>
      </w:r>
      <w:r w:rsidR="00CD7204" w:rsidRPr="007422DE">
        <w:fldChar w:fldCharType="end"/>
      </w:r>
      <w:r w:rsidRPr="007422DE">
        <w:t xml:space="preserve"> and a high impact on healthcare costs as a result of outpatient visits, diagnostic tests and prescriptions. The direct and indirect costs of community-acquired UTIs in the US are estimated at around US</w:t>
      </w:r>
      <w:r w:rsidR="00A754B6" w:rsidRPr="007422DE">
        <w:t xml:space="preserve"> </w:t>
      </w:r>
      <w:r w:rsidRPr="007422DE">
        <w:t>D</w:t>
      </w:r>
      <w:r w:rsidR="00274D21" w:rsidRPr="007422DE">
        <w:t>ollars</w:t>
      </w:r>
      <w:r w:rsidRPr="007422DE">
        <w:t xml:space="preserve"> 2.3 billion</w:t>
      </w:r>
      <w:r w:rsidR="00CD7204" w:rsidRPr="007422DE">
        <w:t xml:space="preserve"> each year</w:t>
      </w:r>
      <w:r w:rsidRPr="007422DE">
        <w:t>.</w:t>
      </w:r>
      <w:r w:rsidR="00CD7204" w:rsidRPr="007422DE">
        <w:t xml:space="preserve"> </w:t>
      </w:r>
      <w:r w:rsidR="00CD7204" w:rsidRPr="007422DE">
        <w:fldChar w:fldCharType="begin"/>
      </w:r>
      <w:r w:rsidR="00274D21" w:rsidRPr="007422DE">
        <w:instrText xml:space="preserve"> ADDIN EN.CITE &lt;EndNote&gt;&lt;Cite&gt;&lt;Author&gt;Foxman&lt;/Author&gt;&lt;Year&gt;2010&lt;/Year&gt;&lt;RecNum&gt;156&lt;/RecNum&gt;&lt;DisplayText&gt;(Foxman 2010)&lt;/DisplayText&gt;&lt;record&gt;&lt;rec-number&gt;156&lt;/rec-number&gt;&lt;foreign-keys&gt;&lt;key app="EN" db-id="e5txp0f5f550wler20n55fw1stpwsdv9v5xr" timestamp="0"&gt;156&lt;/key&gt;&lt;/foreign-keys&gt;&lt;ref-type name="Journal Article"&gt;17&lt;/ref-type&gt;&lt;contributors&gt;&lt;authors&gt;&lt;author&gt;Foxman, Betsy&lt;/author&gt;&lt;/authors&gt;&lt;/contributors&gt;&lt;titles&gt;&lt;title&gt;The epidemiology of urinary tract infection&lt;/title&gt;&lt;secondary-title&gt;Nature Reviews Urology&lt;/secondary-title&gt;&lt;/titles&gt;&lt;pages&gt;653&lt;/pages&gt;&lt;volume&gt;7&lt;/volume&gt;&lt;dates&gt;&lt;year&gt;2010&lt;/year&gt;&lt;pub-dates&gt;&lt;date&gt;12/08/online&lt;/date&gt;&lt;/pub-dates&gt;&lt;/dates&gt;&lt;publisher&gt;Nature Publishing Group, a division of Macmillan Publishers Limited. All Rights Reserved.&lt;/publisher&gt;&lt;work-type&gt;Review Article&lt;/work-type&gt;&lt;urls&gt;&lt;related-urls&gt;&lt;url&gt;http://dx.doi.org/10.1038/nrurol.2010.190&lt;/url&gt;&lt;/related-urls&gt;&lt;/urls&gt;&lt;electronic-resource-num&gt;10.1038/nrurol.2010.190&lt;/electronic-resource-num&gt;&lt;/record&gt;&lt;/Cite&gt;&lt;/EndNote&gt;</w:instrText>
      </w:r>
      <w:r w:rsidR="00CD7204" w:rsidRPr="007422DE">
        <w:fldChar w:fldCharType="separate"/>
      </w:r>
      <w:r w:rsidR="00CD7204" w:rsidRPr="007422DE">
        <w:rPr>
          <w:noProof/>
        </w:rPr>
        <w:t>(Foxman 2010)</w:t>
      </w:r>
      <w:r w:rsidR="00CD7204" w:rsidRPr="007422DE">
        <w:fldChar w:fldCharType="end"/>
      </w:r>
    </w:p>
    <w:p w14:paraId="41F60AF9" w14:textId="14CE89F5" w:rsidR="00C84820" w:rsidRPr="007422DE" w:rsidRDefault="00C84820" w:rsidP="006B7AF4">
      <w:pPr>
        <w:spacing w:line="360" w:lineRule="auto"/>
        <w:rPr>
          <w:rFonts w:eastAsia="Times New Roman"/>
        </w:rPr>
      </w:pPr>
      <w:r w:rsidRPr="007422DE">
        <w:t xml:space="preserve">Antibiotics are the mainstay treatment for acute and recurrent UTIs. Although </w:t>
      </w:r>
      <w:r w:rsidR="001605D9" w:rsidRPr="007422DE">
        <w:t xml:space="preserve">they </w:t>
      </w:r>
      <w:r w:rsidRPr="007422DE">
        <w:t>can reduce the duration of severe symptoms in acute episodes</w:t>
      </w:r>
      <w:r w:rsidR="00CD7204" w:rsidRPr="007422DE">
        <w:t>,</w:t>
      </w:r>
      <w:r w:rsidRPr="007422DE">
        <w:t xml:space="preserve"> </w:t>
      </w:r>
      <w:r w:rsidR="00966EC1" w:rsidRPr="007422DE">
        <w:fldChar w:fldCharType="begin"/>
      </w:r>
      <w:r w:rsidR="007C0BDF" w:rsidRPr="007422DE">
        <w:instrText xml:space="preserve"> ADDIN EN.CITE &lt;EndNote&gt;&lt;Cite&gt;&lt;Author&gt;Falagas&lt;/Author&gt;&lt;Year&gt;2008&lt;/Year&gt;&lt;RecNum&gt;53&lt;/RecNum&gt;&lt;DisplayText&gt;(Falagas, Athanasiou et al. 2008)&lt;/DisplayText&gt;&lt;record&gt;&lt;rec-number&gt;53&lt;/rec-number&gt;&lt;foreign-keys&gt;&lt;key app="EN" db-id="d5sr20zp8xe0ene2sacxa5pixvpttrrs5zef" timestamp="1440761952"&gt;53&lt;/key&gt;&lt;/foreign-keys&gt;&lt;ref-type name="Journal Article"&gt;17&lt;/ref-type&gt;&lt;contributors&gt;&lt;authors&gt;&lt;author&gt;Falagas, Matthew E&lt;/author&gt;&lt;author&gt;Athanasiou, Stavros&lt;/author&gt;&lt;author&gt;Iavazzo, Christos&lt;/author&gt;&lt;author&gt;Tokas, Theodoros&lt;/author&gt;&lt;author&gt;Antsaklis, Aris&lt;/author&gt;&lt;/authors&gt;&lt;/contributors&gt;&lt;titles&gt;&lt;title&gt;Urinary tract infections after pelvic floor gynecological surgery: prevalence and effect of antimicrobial prophylaxis. A systematic review&lt;/title&gt;&lt;secondary-title&gt;International Urogynecology Journal&lt;/secondary-title&gt;&lt;/titles&gt;&lt;periodical&gt;&lt;full-title&gt;International Urogynecology Journal&lt;/full-title&gt;&lt;/periodical&gt;&lt;pages&gt;1165-1172&lt;/pages&gt;&lt;volume&gt;19&lt;/volume&gt;&lt;number&gt;8&lt;/number&gt;&lt;dates&gt;&lt;year&gt;2008&lt;/year&gt;&lt;/dates&gt;&lt;isbn&gt;0937-3462&lt;/isbn&gt;&lt;urls&gt;&lt;/urls&gt;&lt;/record&gt;&lt;/Cite&gt;&lt;/EndNote&gt;</w:instrText>
      </w:r>
      <w:r w:rsidR="00966EC1" w:rsidRPr="007422DE">
        <w:fldChar w:fldCharType="separate"/>
      </w:r>
      <w:r w:rsidR="00966EC1" w:rsidRPr="007422DE">
        <w:rPr>
          <w:noProof/>
        </w:rPr>
        <w:t>(Falagas, Athanasiou et al. 2008)</w:t>
      </w:r>
      <w:r w:rsidR="00966EC1" w:rsidRPr="007422DE">
        <w:fldChar w:fldCharType="end"/>
      </w:r>
      <w:r w:rsidR="00966EC1" w:rsidRPr="007422DE">
        <w:t xml:space="preserve"> </w:t>
      </w:r>
      <w:r w:rsidR="00966EC1" w:rsidRPr="007422DE">
        <w:fldChar w:fldCharType="begin"/>
      </w:r>
      <w:r w:rsidR="007C0BDF" w:rsidRPr="007422DE">
        <w:instrText xml:space="preserve"> ADDIN EN.CITE &lt;EndNote&gt;&lt;Cite&gt;&lt;Author&gt;Little&lt;/Author&gt;&lt;Year&gt;2010&lt;/Year&gt;&lt;RecNum&gt;63&lt;/RecNum&gt;&lt;DisplayText&gt;(Little, Moore et al. 2010)&lt;/DisplayText&gt;&lt;record&gt;&lt;rec-number&gt;63&lt;/rec-number&gt;&lt;foreign-keys&gt;&lt;key app="EN" db-id="d5sr20zp8xe0ene2sacxa5pixvpttrrs5zef" timestamp="1440762647"&gt;63&lt;/key&gt;&lt;/foreign-keys&gt;&lt;ref-type name="Journal Article"&gt;17&lt;/ref-type&gt;&lt;contributors&gt;&lt;authors&gt;&lt;author&gt;Little, P&lt;/author&gt;&lt;author&gt;Moore, MV&lt;/author&gt;&lt;author&gt;Turner, S&lt;/author&gt;&lt;author&gt;Rumsby, K&lt;/author&gt;&lt;author&gt;Warner, G&lt;/author&gt;&lt;author&gt;Lowes, JA&lt;/author&gt;&lt;author&gt;Smith, Helen&lt;/author&gt;&lt;author&gt;Hawke, C&lt;/author&gt;&lt;author&gt;Leydon, G&lt;/author&gt;&lt;author&gt;Arscott, A&lt;/author&gt;&lt;/authors&gt;&lt;/contributors&gt;&lt;titles&gt;&lt;title&gt;Effectiveness of five different approaches in management of urinary tract infection: randomised controlled trial&lt;/title&gt;&lt;secondary-title&gt;BMJ&lt;/secondary-title&gt;&lt;/titles&gt;&lt;periodical&gt;&lt;full-title&gt;BMJ&lt;/full-title&gt;&lt;/periodical&gt;&lt;pages&gt;c199&lt;/pages&gt;&lt;volume&gt;340&lt;/volume&gt;&lt;dates&gt;&lt;year&gt;2010&lt;/year&gt;&lt;/dates&gt;&lt;isbn&gt;0959-8138&lt;/isbn&gt;&lt;urls&gt;&lt;/urls&gt;&lt;/record&gt;&lt;/Cite&gt;&lt;/EndNote&gt;</w:instrText>
      </w:r>
      <w:r w:rsidR="00966EC1" w:rsidRPr="007422DE">
        <w:fldChar w:fldCharType="separate"/>
      </w:r>
      <w:r w:rsidR="00966EC1" w:rsidRPr="007422DE">
        <w:rPr>
          <w:noProof/>
        </w:rPr>
        <w:t>(Little, Moore et al. 2010)</w:t>
      </w:r>
      <w:r w:rsidR="00966EC1" w:rsidRPr="007422DE">
        <w:fldChar w:fldCharType="end"/>
      </w:r>
      <w:r w:rsidR="00966EC1" w:rsidRPr="007422DE">
        <w:t xml:space="preserve"> </w:t>
      </w:r>
      <w:r w:rsidR="00321C1E" w:rsidRPr="007422DE">
        <w:t xml:space="preserve">a recent study </w:t>
      </w:r>
      <w:r w:rsidR="000A7222" w:rsidRPr="007422DE">
        <w:t xml:space="preserve">showed </w:t>
      </w:r>
      <w:r w:rsidR="000A7222" w:rsidRPr="007422DE">
        <w:rPr>
          <w:rFonts w:eastAsia="Times New Roman"/>
          <w:shd w:val="clear" w:color="auto" w:fill="FFFFFF"/>
        </w:rPr>
        <w:t>a</w:t>
      </w:r>
      <w:r w:rsidR="00321C1E" w:rsidRPr="007422DE">
        <w:rPr>
          <w:rFonts w:eastAsia="Times New Roman"/>
          <w:shd w:val="clear" w:color="auto" w:fill="FFFFFF"/>
        </w:rPr>
        <w:t>ntibiotic resistance rates of </w:t>
      </w:r>
      <w:r w:rsidR="00321C1E" w:rsidRPr="007422DE">
        <w:rPr>
          <w:rStyle w:val="Emphasis"/>
          <w:rFonts w:eastAsia="Times New Roman"/>
          <w:shd w:val="clear" w:color="auto" w:fill="FFFFFF"/>
        </w:rPr>
        <w:t>E</w:t>
      </w:r>
      <w:r w:rsidR="00321C1E" w:rsidRPr="007422DE">
        <w:rPr>
          <w:rFonts w:eastAsia="Times New Roman"/>
          <w:shd w:val="clear" w:color="auto" w:fill="FFFFFF"/>
        </w:rPr>
        <w:t>. </w:t>
      </w:r>
      <w:r w:rsidR="00321C1E" w:rsidRPr="007422DE">
        <w:rPr>
          <w:rStyle w:val="Emphasis"/>
          <w:rFonts w:eastAsia="Times New Roman"/>
          <w:shd w:val="clear" w:color="auto" w:fill="FFFFFF"/>
        </w:rPr>
        <w:t>coli</w:t>
      </w:r>
      <w:r w:rsidR="00321C1E" w:rsidRPr="007422DE">
        <w:rPr>
          <w:rFonts w:eastAsia="Times New Roman"/>
          <w:shd w:val="clear" w:color="auto" w:fill="FFFFFF"/>
        </w:rPr>
        <w:t> isolates for ampicillin, co-trimoxazole, ciprofloxacin, amoxicillin and nitrofurantoin were 59.8%, 31.8%, 23.4%, 1.9% and 0.9% respectively</w:t>
      </w:r>
      <w:r w:rsidR="00CA2664" w:rsidRPr="007422DE">
        <w:rPr>
          <w:rFonts w:eastAsia="Times New Roman"/>
          <w:shd w:val="clear" w:color="auto" w:fill="FFFFFF"/>
        </w:rPr>
        <w:t>.</w:t>
      </w:r>
      <w:r w:rsidR="000A7222" w:rsidRPr="007422DE">
        <w:rPr>
          <w:rFonts w:eastAsia="Times New Roman"/>
        </w:rPr>
        <w:t xml:space="preserve"> </w:t>
      </w:r>
      <w:r w:rsidR="00CA2664" w:rsidRPr="007422DE">
        <w:rPr>
          <w:rFonts w:eastAsia="Times New Roman"/>
        </w:rPr>
        <w:fldChar w:fldCharType="begin"/>
      </w:r>
      <w:r w:rsidR="00CA2664" w:rsidRPr="007422DE">
        <w:rPr>
          <w:rFonts w:eastAsia="Times New Roman"/>
        </w:rPr>
        <w:instrText xml:space="preserve"> ADDIN EN.CITE &lt;EndNote&gt;&lt;Cite&gt;&lt;Author&gt;Wong&lt;/Author&gt;&lt;Year&gt;2017&lt;/Year&gt;&lt;RecNum&gt;167&lt;/RecNum&gt;&lt;DisplayText&gt;(Wong 2017, Wong 2018)&lt;/DisplayText&gt;&lt;record&gt;&lt;rec-number&gt;167&lt;/rec-number&gt;&lt;foreign-keys&gt;&lt;key app="EN" db-id="e5txp0f5f550wler20n55fw1stpwsdv9v5xr" timestamp="1527873530"&gt;167&lt;/key&gt;&lt;/foreign-keys&gt;&lt;ref-type name="Journal Article"&gt;17&lt;/ref-type&gt;&lt;contributors&gt;&lt;authors&gt;&lt;author&gt;Wong, C.K.M.; Kung, K.; Au-Doung, P.L.W.; Ip, M.; Lee, N.; Fung, N.; Wong, S.Y.S&lt;/author&gt;&lt;/authors&gt;&lt;/contributors&gt;&lt;titles&gt;&lt;title&gt;Antibiotic resistance rates and physician antibiotic prescription patterns of uncomplicated urinary tract infections in southern Chinese primary care&lt;/title&gt;&lt;secondary-title&gt;PLoS ONE&lt;/secondary-title&gt;&lt;/titles&gt;&lt;periodical&gt;&lt;full-title&gt;PLoS ONE&lt;/full-title&gt;&lt;/periodical&gt;&lt;volume&gt;13&lt;/volume&gt;&lt;number&gt;2&lt;/number&gt;&lt;dates&gt;&lt;year&gt;2017&lt;/year&gt;&lt;/dates&gt;&lt;urls&gt;&lt;/urls&gt;&lt;electronic-resource-num&gt;10.1371/journal.pone.0192466&lt;/electronic-resource-num&gt;&lt;/record&gt;&lt;/Cite&gt;&lt;Cite&gt;&lt;Author&gt;Wong&lt;/Author&gt;&lt;Year&gt;2018&lt;/Year&gt;&lt;RecNum&gt;166&lt;/RecNum&gt;&lt;record&gt;&lt;rec-number&gt;166&lt;/rec-number&gt;&lt;foreign-keys&gt;&lt;key app="EN" db-id="e5txp0f5f550wler20n55fw1stpwsdv9v5xr" timestamp="1527873367"&gt;166&lt;/key&gt;&lt;/foreign-keys&gt;&lt;ref-type name="Journal Article"&gt;17&lt;/ref-type&gt;&lt;contributors&gt;&lt;authors&gt;&lt;author&gt;Wong, C.K.M.; Kung, K.; Au-Doung, P.L.W.; Ip, M.; Lee, N.; Fung, N.; Wong, S.Y.S&lt;/author&gt;&lt;/authors&gt;&lt;/contributors&gt;&lt;titles&gt;&lt;title&gt;Correction: Antibiotic resistance rates and physician antibiotic prescription patterns of uncomplicated urinary tract infections in southern Chinese primary care&lt;/title&gt;&lt;secondary-title&gt;PLoS ONE&lt;/secondary-title&gt;&lt;/titles&gt;&lt;periodical&gt;&lt;full-title&gt;PLoS ONE&lt;/full-title&gt;&lt;/periodical&gt;&lt;volume&gt;13&lt;/volume&gt;&lt;number&gt;2&lt;/number&gt;&lt;dates&gt;&lt;year&gt;2018&lt;/year&gt;&lt;/dates&gt;&lt;urls&gt;&lt;/urls&gt;&lt;electronic-resource-num&gt;10.1371/journal.pone.0192466&lt;/electronic-resource-num&gt;&lt;/record&gt;&lt;/Cite&gt;&lt;/EndNote&gt;</w:instrText>
      </w:r>
      <w:r w:rsidR="00CA2664" w:rsidRPr="007422DE">
        <w:rPr>
          <w:rFonts w:eastAsia="Times New Roman"/>
        </w:rPr>
        <w:fldChar w:fldCharType="separate"/>
      </w:r>
      <w:r w:rsidR="00CA2664" w:rsidRPr="007422DE">
        <w:rPr>
          <w:rFonts w:eastAsia="Times New Roman"/>
          <w:noProof/>
        </w:rPr>
        <w:t>(Wong 2017, Wong 2018)</w:t>
      </w:r>
      <w:r w:rsidR="00CA2664" w:rsidRPr="007422DE">
        <w:rPr>
          <w:rFonts w:eastAsia="Times New Roman"/>
        </w:rPr>
        <w:fldChar w:fldCharType="end"/>
      </w:r>
      <w:r w:rsidR="00CA2664" w:rsidRPr="007422DE">
        <w:rPr>
          <w:rFonts w:eastAsia="Times New Roman"/>
        </w:rPr>
        <w:t xml:space="preserve"> </w:t>
      </w:r>
      <w:r w:rsidRPr="007422DE">
        <w:t>It is predicted that antibiotic resist</w:t>
      </w:r>
      <w:r w:rsidR="00CD7204" w:rsidRPr="007422DE">
        <w:t>ance will continue to increase</w:t>
      </w:r>
      <w:r w:rsidRPr="007422DE">
        <w:t>.</w:t>
      </w:r>
      <w:r w:rsidR="00CD7204" w:rsidRPr="007422DE">
        <w:t xml:space="preserve"> </w:t>
      </w:r>
      <w:r w:rsidR="00CD7204" w:rsidRPr="007422DE">
        <w:fldChar w:fldCharType="begin"/>
      </w:r>
      <w:r w:rsidR="007C0BDF" w:rsidRPr="007422DE">
        <w:instrText xml:space="preserve"> ADDIN EN.CITE &lt;EndNote&gt;&lt;Cite&gt;&lt;Author&gt;Kumarasamy&lt;/Author&gt;&lt;Year&gt;2010&lt;/Year&gt;&lt;RecNum&gt;59&lt;/RecNum&gt;&lt;DisplayText&gt;(Kumarasamy, Toleman et al. 2010)&lt;/DisplayText&gt;&lt;record&gt;&lt;rec-number&gt;59&lt;/rec-number&gt;&lt;foreign-keys&gt;&lt;key app="EN" db-id="d5sr20zp8xe0ene2sacxa5pixvpttrrs5zef" timestamp="1440762221"&gt;59&lt;/key&gt;&lt;/foreign-keys&gt;&lt;ref-type name="Journal Article"&gt;17&lt;/ref-type&gt;&lt;contributors&gt;&lt;authors&gt;&lt;author&gt;Kumarasamy, Karthikeyan K&lt;/author&gt;&lt;author&gt;Toleman, Mark A&lt;/author&gt;&lt;author&gt;Walsh, Timothy R&lt;/author&gt;&lt;author&gt;Bagaria, Jay&lt;/author&gt;&lt;author&gt;Butt, Fafhana&lt;/author&gt;&lt;author&gt;Balakrishnan, Ravikumar&lt;/author&gt;&lt;author&gt;Chaudhary, Uma&lt;/author&gt;&lt;author&gt;Doumith, Michel&lt;/author&gt;&lt;author&gt;Giske, Christian G&lt;/author&gt;&lt;author&gt;Irfan, Seema&lt;/author&gt;&lt;/authors&gt;&lt;/contributors&gt;&lt;titles&gt;&lt;title&gt;Emergence of a new antibiotic resistance mechanism in India, Pakistan, and the UK: a molecular, biological, and epidemiological study&lt;/title&gt;&lt;secondary-title&gt;The Lancet infectious diseases&lt;/secondary-title&gt;&lt;/titles&gt;&lt;periodical&gt;&lt;full-title&gt;The Lancet infectious diseases&lt;/full-title&gt;&lt;/periodical&gt;&lt;pages&gt;597-602&lt;/pages&gt;&lt;volume&gt;10&lt;/volume&gt;&lt;number&gt;9&lt;/number&gt;&lt;dates&gt;&lt;year&gt;2010&lt;/year&gt;&lt;/dates&gt;&lt;isbn&gt;1473-3099&lt;/isbn&gt;&lt;urls&gt;&lt;/urls&gt;&lt;/record&gt;&lt;/Cite&gt;&lt;/EndNote&gt;</w:instrText>
      </w:r>
      <w:r w:rsidR="00CD7204" w:rsidRPr="007422DE">
        <w:fldChar w:fldCharType="separate"/>
      </w:r>
      <w:r w:rsidR="007C0BDF" w:rsidRPr="007422DE">
        <w:rPr>
          <w:noProof/>
        </w:rPr>
        <w:t>(Kumarasamy, Toleman et al. 2010)</w:t>
      </w:r>
      <w:r w:rsidR="00CD7204" w:rsidRPr="007422DE">
        <w:fldChar w:fldCharType="end"/>
      </w:r>
    </w:p>
    <w:p w14:paraId="170FDC69" w14:textId="5D092517" w:rsidR="00C84820" w:rsidRPr="007422DE" w:rsidRDefault="00C84820" w:rsidP="00C84820">
      <w:pPr>
        <w:spacing w:before="100" w:beforeAutospacing="1" w:after="100" w:afterAutospacing="1" w:line="360" w:lineRule="auto"/>
      </w:pPr>
      <w:r w:rsidRPr="007422DE">
        <w:lastRenderedPageBreak/>
        <w:t>Antibiotic prophylaxis can be episodic (for example taken post-coitally) or continuous, typically lasting for between six and twelve months</w:t>
      </w:r>
      <w:r w:rsidR="001605D9" w:rsidRPr="007422DE">
        <w:t>,</w:t>
      </w:r>
      <w:r w:rsidRPr="007422DE">
        <w:t xml:space="preserve"> but potentially</w:t>
      </w:r>
      <w:r w:rsidR="00CD7204" w:rsidRPr="007422DE">
        <w:t xml:space="preserve"> extended for up to five years</w:t>
      </w:r>
      <w:r w:rsidRPr="007422DE">
        <w:t xml:space="preserve">. </w:t>
      </w:r>
      <w:r w:rsidR="00CD7204" w:rsidRPr="007422DE">
        <w:fldChar w:fldCharType="begin"/>
      </w:r>
      <w:r w:rsidR="00274D21" w:rsidRPr="007422DE">
        <w:instrText xml:space="preserve"> ADDIN EN.CITE &lt;EndNote&gt;&lt;Cite&gt;&lt;Author&gt;Franco&lt;/Author&gt;&lt;Year&gt;2005&lt;/Year&gt;&lt;RecNum&gt;164&lt;/RecNum&gt;&lt;DisplayText&gt;(Franco 2005)&lt;/DisplayText&gt;&lt;record&gt;&lt;rec-number&gt;164&lt;/rec-number&gt;&lt;foreign-keys&gt;&lt;key app="EN" db-id="e5txp0f5f550wler20n55fw1stpwsdv9v5xr" timestamp="0"&gt;164&lt;/key&gt;&lt;/foreign-keys&gt;&lt;ref-type name="Journal Article"&gt;17&lt;/ref-type&gt;&lt;contributors&gt;&lt;authors&gt;&lt;author&gt;Franco, A. V.&lt;/author&gt;&lt;/authors&gt;&lt;/contributors&gt;&lt;auth-address&gt;Department of Urogynaecology and Pelvic Reconstruction, 4th Floor Lanesborough Wing, St George&amp;apos;s Hospital, Blackshaw Road, London SW17 0QT, UK. avmfranco@yahoo.com&lt;/auth-address&gt;&lt;titles&gt;&lt;title&gt;Recurrent urinary tract infections&lt;/title&gt;&lt;secondary-title&gt;Best Pract Res Clin Obstet Gynaecol&lt;/secondary-title&gt;&lt;alt-title&gt;Best practice &amp;amp; research. Clinical obstetrics &amp;amp; gynaecology&lt;/alt-title&gt;&lt;/titles&gt;&lt;pages&gt;861-73&lt;/pages&gt;&lt;volume&gt;19&lt;/volume&gt;&lt;number&gt;6&lt;/number&gt;&lt;edition&gt;2005/11/22&lt;/edition&gt;&lt;keywords&gt;&lt;keyword&gt;Adult&lt;/keyword&gt;&lt;keyword&gt;Aged&lt;/keyword&gt;&lt;keyword&gt;Anti-Bacterial Agents/adverse effects/therapeutic use&lt;/keyword&gt;&lt;keyword&gt;Beverages&lt;/keyword&gt;&lt;keyword&gt;Coitus&lt;/keyword&gt;&lt;keyword&gt;Contraceptive Agents/adverse effects&lt;/keyword&gt;&lt;keyword&gt;Estrogen Replacement Therapy/methods&lt;/keyword&gt;&lt;keyword&gt;Estrogens/adverse effects&lt;/keyword&gt;&lt;keyword&gt;Female&lt;/keyword&gt;&lt;keyword&gt;Humans&lt;/keyword&gt;&lt;keyword&gt;Middle Aged&lt;/keyword&gt;&lt;keyword&gt;Postmenopause/physiology&lt;/keyword&gt;&lt;keyword&gt;Recurrence&lt;/keyword&gt;&lt;keyword&gt;Risk Factors&lt;/keyword&gt;&lt;keyword&gt;Self Care/methods&lt;/keyword&gt;&lt;keyword&gt;Urethra/pathology&lt;/keyword&gt;&lt;keyword&gt;Urinary Tract Infections/*etiology/microbiology/therapy&lt;/keyword&gt;&lt;keyword&gt;Vaccinium macrocarpon&lt;/keyword&gt;&lt;/keywords&gt;&lt;dates&gt;&lt;year&gt;2005&lt;/year&gt;&lt;pub-dates&gt;&lt;date&gt;Dec&lt;/date&gt;&lt;/pub-dates&gt;&lt;/dates&gt;&lt;isbn&gt;1521-6934 (Print)&amp;#xD;1521-6934&lt;/isbn&gt;&lt;accession-num&gt;16298166&lt;/accession-num&gt;&lt;urls&gt;&lt;/urls&gt;&lt;electronic-resource-num&gt;10.1016/j.bpobgyn.2005.08.003&lt;/electronic-resource-num&gt;&lt;remote-database-provider&gt;NLM&lt;/remote-database-provider&gt;&lt;language&gt;eng&lt;/language&gt;&lt;/record&gt;&lt;/Cite&gt;&lt;/EndNote&gt;</w:instrText>
      </w:r>
      <w:r w:rsidR="00CD7204" w:rsidRPr="007422DE">
        <w:fldChar w:fldCharType="separate"/>
      </w:r>
      <w:r w:rsidR="00CD7204" w:rsidRPr="007422DE">
        <w:rPr>
          <w:noProof/>
        </w:rPr>
        <w:t>(Franco 2005)</w:t>
      </w:r>
      <w:r w:rsidR="00CD7204" w:rsidRPr="007422DE">
        <w:fldChar w:fldCharType="end"/>
      </w:r>
      <w:r w:rsidR="00CD7204" w:rsidRPr="007422DE">
        <w:t xml:space="preserve"> </w:t>
      </w:r>
      <w:r w:rsidRPr="007422DE">
        <w:t>A review of antibiotics for prevention of recurrent UTIs in non-pregnant women found that given continuously for six to twelve months, antibiotics were significantly more effective than placebo in preventing recurrent infection (RR 0.15, 95% CI 0.08 to 0.28; number needed to trea</w:t>
      </w:r>
      <w:r w:rsidR="00CD7204" w:rsidRPr="007422DE">
        <w:t>t = 1.85, 95% CI 1.60 to 2.20)</w:t>
      </w:r>
      <w:r w:rsidRPr="007422DE">
        <w:t xml:space="preserve">. </w:t>
      </w:r>
      <w:r w:rsidR="00CD7204" w:rsidRPr="007422DE">
        <w:fldChar w:fldCharType="begin"/>
      </w:r>
      <w:r w:rsidR="007C0BDF" w:rsidRPr="007422DE">
        <w:instrText xml:space="preserve"> ADDIN EN.CITE &lt;EndNote&gt;&lt;Cite&gt;&lt;Author&gt;Albert&lt;/Author&gt;&lt;Year&gt;2004&lt;/Year&gt;&lt;RecNum&gt;45&lt;/RecNum&gt;&lt;DisplayText&gt;(Albert, Huertas et al. 2004)&lt;/DisplayText&gt;&lt;record&gt;&lt;rec-number&gt;45&lt;/rec-number&gt;&lt;foreign-keys&gt;&lt;key app="EN" db-id="d5sr20zp8xe0ene2sacxa5pixvpttrrs5zef" timestamp="1440761511"&gt;45&lt;/key&gt;&lt;/foreign-keys&gt;&lt;ref-type name="Journal Article"&gt;17&lt;/ref-type&gt;&lt;contributors&gt;&lt;authors&gt;&lt;author&gt;Albert, Xavier&lt;/author&gt;&lt;author&gt;Huertas, Isabel&lt;/author&gt;&lt;author&gt;Pereiró, II&lt;/author&gt;&lt;author&gt;Sanfélix, José&lt;/author&gt;&lt;author&gt;Gosalbes, Victoria&lt;/author&gt;&lt;author&gt;Perrota, C&lt;/author&gt;&lt;/authors&gt;&lt;/contributors&gt;&lt;titles&gt;&lt;title&gt;Antibiotics for preventing recurrent urinary tract infection in non-pregnant women&lt;/title&gt;&lt;secondary-title&gt;Cochrane Database Syst Rev&lt;/secondary-title&gt;&lt;/titles&gt;&lt;periodical&gt;&lt;full-title&gt;Cochrane Database Syst Rev&lt;/full-title&gt;&lt;/periodical&gt;&lt;volume&gt;3&lt;/volume&gt;&lt;dates&gt;&lt;year&gt;2004&lt;/year&gt;&lt;/dates&gt;&lt;urls&gt;&lt;/urls&gt;&lt;/record&gt;&lt;/Cite&gt;&lt;/EndNote&gt;</w:instrText>
      </w:r>
      <w:r w:rsidR="00CD7204" w:rsidRPr="007422DE">
        <w:fldChar w:fldCharType="separate"/>
      </w:r>
      <w:r w:rsidR="007C0BDF" w:rsidRPr="007422DE">
        <w:rPr>
          <w:noProof/>
        </w:rPr>
        <w:t>(Albert, Huertas et al. 2004)</w:t>
      </w:r>
      <w:r w:rsidR="00CD7204" w:rsidRPr="007422DE">
        <w:fldChar w:fldCharType="end"/>
      </w:r>
      <w:r w:rsidR="00274D21" w:rsidRPr="007422DE">
        <w:t xml:space="preserve"> </w:t>
      </w:r>
      <w:r w:rsidRPr="007422DE">
        <w:t>However once prophylaxis is discontinued, even after extended periods of therapy, 50% to 60% of women become r</w:t>
      </w:r>
      <w:r w:rsidR="00CD7204" w:rsidRPr="007422DE">
        <w:t>e-infected within three months</w:t>
      </w:r>
      <w:r w:rsidR="001605D9" w:rsidRPr="007422DE">
        <w:t>.</w:t>
      </w:r>
      <w:r w:rsidRPr="007422DE">
        <w:t xml:space="preserve"> </w:t>
      </w:r>
      <w:r w:rsidR="00CD7204" w:rsidRPr="007422DE">
        <w:fldChar w:fldCharType="begin">
          <w:fldData xml:space="preserve">PEVuZE5vdGU+PENpdGU+PEF1dGhvcj5IYXJkaW5nPC9BdXRob3I+PFllYXI+MTk4MjwvWWVhcj48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</w:fldData>
        </w:fldChar>
      </w:r>
      <w:r w:rsidR="007C0BDF" w:rsidRPr="007422DE">
        <w:instrText xml:space="preserve"> ADDIN EN.CITE </w:instrText>
      </w:r>
      <w:r w:rsidR="007C0BDF" w:rsidRPr="007422DE">
        <w:fldChar w:fldCharType="begin">
          <w:fldData xml:space="preserve">PEVuZE5vdGU+PENpdGU+PEF1dGhvcj5IYXJkaW5nPC9BdXRob3I+PFllYXI+MTk4MjwvWWVhcj48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</w:fldData>
        </w:fldChar>
      </w:r>
      <w:r w:rsidR="007C0BDF" w:rsidRPr="007422DE">
        <w:instrText xml:space="preserve"> ADDIN EN.CITE.DATA </w:instrText>
      </w:r>
      <w:r w:rsidR="007C0BDF" w:rsidRPr="007422DE">
        <w:fldChar w:fldCharType="end"/>
      </w:r>
      <w:r w:rsidR="00CD7204" w:rsidRPr="007422DE">
        <w:fldChar w:fldCharType="separate"/>
      </w:r>
      <w:r w:rsidR="007C0BDF" w:rsidRPr="007422DE">
        <w:rPr>
          <w:noProof/>
        </w:rPr>
        <w:t>(Harding, Ronald et al. 1982, Car and Sheikh 2003)</w:t>
      </w:r>
      <w:r w:rsidR="00CD7204" w:rsidRPr="007422DE">
        <w:fldChar w:fldCharType="end"/>
      </w:r>
      <w:r w:rsidR="00CD7204" w:rsidRPr="007422DE">
        <w:t xml:space="preserve"> </w:t>
      </w:r>
      <w:r w:rsidR="001605D9" w:rsidRPr="007422DE">
        <w:t>S</w:t>
      </w:r>
      <w:r w:rsidRPr="007422DE">
        <w:t xml:space="preserve">ide effects </w:t>
      </w:r>
      <w:r w:rsidR="001605D9" w:rsidRPr="007422DE">
        <w:t xml:space="preserve">such as urticarial, nausea, diarrhoea and candidiasis </w:t>
      </w:r>
      <w:r w:rsidRPr="007422DE">
        <w:t xml:space="preserve">can cause considerable discomfort </w:t>
      </w:r>
      <w:r w:rsidR="001605D9" w:rsidRPr="007422DE">
        <w:t xml:space="preserve">requiring treatment to be withdrawn </w:t>
      </w:r>
      <w:r w:rsidRPr="007422DE">
        <w:t>and may contribute to some women’s expressed prefere</w:t>
      </w:r>
      <w:r w:rsidR="00CD7204" w:rsidRPr="007422DE">
        <w:t>nce to avoid using antibiotics</w:t>
      </w:r>
      <w:r w:rsidRPr="007422DE">
        <w:t>.</w:t>
      </w:r>
      <w:r w:rsidR="00CD7204" w:rsidRPr="007422DE">
        <w:t xml:space="preserve"> </w:t>
      </w:r>
      <w:r w:rsidR="00CD7204" w:rsidRPr="007422DE">
        <w:fldChar w:fldCharType="begin"/>
      </w:r>
      <w:r w:rsidR="007C0BDF" w:rsidRPr="007422DE">
        <w:instrText xml:space="preserve"> ADDIN EN.CITE &lt;EndNote&gt;&lt;Cite&gt;&lt;Author&gt;Leydon&lt;/Author&gt;&lt;Year&gt;2010&lt;/Year&gt;&lt;RecNum&gt;61&lt;/RecNum&gt;&lt;DisplayText&gt;(Leydon, Turner et al. 2010)&lt;/DisplayText&gt;&lt;record&gt;&lt;rec-number&gt;61&lt;/rec-number&gt;&lt;foreign-keys&gt;&lt;key app="EN" db-id="d5sr20zp8xe0ene2sacxa5pixvpttrrs5zef" timestamp="1440762299"&gt;61&lt;/key&gt;&lt;/foreign-keys&gt;&lt;ref-type name="Journal Article"&gt;17&lt;/ref-type&gt;&lt;contributors&gt;&lt;authors&gt;&lt;author&gt;Leydon, GM&lt;/author&gt;&lt;author&gt;Turner, S&lt;/author&gt;&lt;author&gt;Smith, Helen&lt;/author&gt;&lt;author&gt;Little, P&lt;/author&gt;&lt;/authors&gt;&lt;/contributors&gt;&lt;titles&gt;&lt;title&gt;Women’s views about management and cause of urinary tract infection: qualitative interview study&lt;/title&gt;&lt;secondary-title&gt;BMj&lt;/secondary-title&gt;&lt;/titles&gt;&lt;periodical&gt;&lt;full-title&gt;BMJ&lt;/full-title&gt;&lt;/periodical&gt;&lt;volume&gt;340&lt;/volume&gt;&lt;dates&gt;&lt;year&gt;2010&lt;/year&gt;&lt;/dates&gt;&lt;isbn&gt;0959-8138&lt;/isbn&gt;&lt;urls&gt;&lt;/urls&gt;&lt;/record&gt;&lt;/Cite&gt;&lt;/EndNote&gt;</w:instrText>
      </w:r>
      <w:r w:rsidR="00CD7204" w:rsidRPr="007422DE">
        <w:fldChar w:fldCharType="separate"/>
      </w:r>
      <w:r w:rsidR="007C0BDF" w:rsidRPr="007422DE">
        <w:rPr>
          <w:noProof/>
        </w:rPr>
        <w:t>(Leydon, Turner et al. 2010)</w:t>
      </w:r>
      <w:r w:rsidR="00CD7204" w:rsidRPr="007422DE">
        <w:fldChar w:fldCharType="end"/>
      </w:r>
    </w:p>
    <w:p w14:paraId="5687557A" w14:textId="61ED6AA0" w:rsidR="00C84820" w:rsidRPr="007422DE" w:rsidRDefault="00274D21" w:rsidP="006B7AF4">
      <w:pPr>
        <w:widowControl w:val="0"/>
        <w:autoSpaceDE w:val="0"/>
        <w:autoSpaceDN w:val="0"/>
        <w:adjustRightInd w:val="0"/>
        <w:spacing w:line="360" w:lineRule="auto"/>
        <w:rPr>
          <w:lang w:eastAsia="ja-JP"/>
        </w:rPr>
      </w:pPr>
      <w:r w:rsidRPr="007422DE">
        <w:t>Chinese herbal medicine (</w:t>
      </w:r>
      <w:r w:rsidR="00C84820" w:rsidRPr="007422DE">
        <w:t>CHM</w:t>
      </w:r>
      <w:r w:rsidRPr="007422DE">
        <w:t>)</w:t>
      </w:r>
      <w:r w:rsidR="00C84820" w:rsidRPr="007422DE">
        <w:t xml:space="preserve"> has been used to treat </w:t>
      </w:r>
      <w:r w:rsidR="001605D9" w:rsidRPr="007422DE">
        <w:t>the</w:t>
      </w:r>
      <w:r w:rsidR="00C84820" w:rsidRPr="007422DE">
        <w:t xml:space="preserve"> symptoms</w:t>
      </w:r>
      <w:r w:rsidR="001605D9" w:rsidRPr="007422DE">
        <w:t xml:space="preserve"> of UTI</w:t>
      </w:r>
      <w:r w:rsidR="00CD7204" w:rsidRPr="007422DE">
        <w:t xml:space="preserve"> for over 2000 years</w:t>
      </w:r>
      <w:r w:rsidR="00C84820" w:rsidRPr="007422DE">
        <w:t xml:space="preserve">. </w:t>
      </w:r>
      <w:r w:rsidR="00CD7204" w:rsidRPr="007422DE">
        <w:fldChar w:fldCharType="begin"/>
      </w:r>
      <w:r w:rsidRPr="007422DE">
        <w:instrText xml:space="preserve"> ADDIN EN.CITE &lt;EndNote&gt;&lt;Cite&gt;&lt;Author&gt;Maciocia&lt;/Author&gt;&lt;Year&gt;1994&lt;/Year&gt;&lt;RecNum&gt;148&lt;/RecNum&gt;&lt;DisplayText&gt;(Maciocia 1994)&lt;/DisplayText&gt;&lt;record&gt;&lt;rec-number&gt;148&lt;/rec-number&gt;&lt;foreign-keys&gt;&lt;key app="EN" db-id="e5txp0f5f550wler20n55fw1stpwsdv9v5xr" timestamp="0"&gt;148&lt;/key&gt;&lt;/foreign-keys&gt;&lt;ref-type name="Book"&gt;6&lt;/ref-type&gt;&lt;contributors&gt;&lt;authors&gt;&lt;author&gt;Maciocia, G.&lt;/author&gt;&lt;/authors&gt;&lt;/contributors&gt;&lt;titles&gt;&lt;title&gt;The practice of Chinese medicine&lt;/title&gt;&lt;/titles&gt;&lt;edition&gt;1&lt;/edition&gt;&lt;dates&gt;&lt;year&gt;1994&lt;/year&gt;&lt;/dates&gt;&lt;publisher&gt;Churchill Livingstone&lt;/publisher&gt;&lt;urls&gt;&lt;/urls&gt;&lt;/record&gt;&lt;/Cite&gt;&lt;/EndNote&gt;</w:instrText>
      </w:r>
      <w:r w:rsidR="00CD7204" w:rsidRPr="007422DE">
        <w:fldChar w:fldCharType="separate"/>
      </w:r>
      <w:r w:rsidR="00CD7204" w:rsidRPr="007422DE">
        <w:rPr>
          <w:noProof/>
        </w:rPr>
        <w:t>(Maciocia 1994)</w:t>
      </w:r>
      <w:r w:rsidR="00CD7204" w:rsidRPr="007422DE">
        <w:fldChar w:fldCharType="end"/>
      </w:r>
      <w:r w:rsidR="00CD7204" w:rsidRPr="007422DE">
        <w:t xml:space="preserve"> </w:t>
      </w:r>
      <w:r w:rsidR="001605D9" w:rsidRPr="007422DE">
        <w:t>A Cochrane Review</w:t>
      </w:r>
      <w:r w:rsidR="00E06F9A" w:rsidRPr="007422DE">
        <w:t xml:space="preserve"> </w:t>
      </w:r>
      <w:r w:rsidR="00E06F9A" w:rsidRPr="007422DE">
        <w:fldChar w:fldCharType="begin"/>
      </w:r>
      <w:r w:rsidR="007C0BDF" w:rsidRPr="007422DE">
        <w:instrText xml:space="preserve"> ADDIN EN.CITE &lt;EndNote&gt;&lt;Cite&gt;&lt;Author&gt;Flower&lt;/Author&gt;&lt;Year&gt;2015&lt;/Year&gt;&lt;RecNum&gt;126&lt;/RecNum&gt;&lt;DisplayText&gt;(Flower A 2015)&lt;/DisplayText&gt;&lt;record&gt;&lt;rec-number&gt;126&lt;/rec-number&gt;&lt;foreign-keys&gt;&lt;key app="EN" db-id="d5sr20zp8xe0ene2sacxa5pixvpttrrs5zef" timestamp="1470294380"&gt;126&lt;/key&gt;&lt;/foreign-keys&gt;&lt;ref-type name="Online Database"&gt;45&lt;/ref-type&gt;&lt;contributors&gt;&lt;authors&gt;&lt;author&gt;Flower A, Wang L, Lewith G, Liu J, Li Q&lt;/author&gt;&lt;/authors&gt;&lt;/contributors&gt;&lt;titles&gt;&lt;title&gt;Chinese herbal medicine for treating recureent urinary tract infections&lt;/title&gt;&lt;secondary-title&gt;Cochrane Database of Systematic Reviews&lt;/secondary-title&gt;&lt;/titles&gt;&lt;dates&gt;&lt;year&gt;2015&lt;/year&gt;&lt;pub-dates&gt;&lt;date&gt;04/08/2016&lt;/date&gt;&lt;/pub-dates&gt;&lt;/dates&gt;&lt;urls&gt;&lt;/urls&gt;&lt;electronic-resource-num&gt;10.1002/146518585.CD10446.pub2&lt;/electronic-resource-num&gt;&lt;remote-database-name&gt;Cocharne Datbase of Systematic Reviews&lt;/remote-database-name&gt;&lt;/record&gt;&lt;/Cite&gt;&lt;/EndNote&gt;</w:instrText>
      </w:r>
      <w:r w:rsidR="00E06F9A" w:rsidRPr="007422DE">
        <w:fldChar w:fldCharType="separate"/>
      </w:r>
      <w:r w:rsidR="007C0BDF" w:rsidRPr="007422DE">
        <w:rPr>
          <w:noProof/>
        </w:rPr>
        <w:t>(Flower A 2015)</w:t>
      </w:r>
      <w:r w:rsidR="00E06F9A" w:rsidRPr="007422DE">
        <w:fldChar w:fldCharType="end"/>
      </w:r>
      <w:r w:rsidR="00E06F9A" w:rsidRPr="007422DE">
        <w:t xml:space="preserve"> </w:t>
      </w:r>
      <w:r w:rsidR="001605D9" w:rsidRPr="007422DE">
        <w:t xml:space="preserve"> </w:t>
      </w:r>
      <w:r w:rsidR="009C5929" w:rsidRPr="007422DE">
        <w:t xml:space="preserve">of studies conducted in China </w:t>
      </w:r>
      <w:r w:rsidR="001605D9" w:rsidRPr="007422DE">
        <w:rPr>
          <w:lang w:eastAsia="ja-JP"/>
        </w:rPr>
        <w:t xml:space="preserve">suggested that CHM used either on its own, or with antibiotic treatment, may be more effective than antibiotics alone for relieving acute UTIs and preventing recurrent episodes. </w:t>
      </w:r>
      <w:r w:rsidR="00C84820" w:rsidRPr="007422DE">
        <w:t>A small prospective case series of fifteen women receiving CHM treatment for RUTIs conducted in the UK showed encouraging results with all fourteen of the women who completed the study reporting an improvement in their condition (Flower 2012).</w:t>
      </w:r>
    </w:p>
    <w:p w14:paraId="20E6FF0A" w14:textId="5147B3E3" w:rsidR="00C84820" w:rsidRPr="007422DE" w:rsidRDefault="00C84820" w:rsidP="00C84820">
      <w:pPr>
        <w:spacing w:before="100" w:beforeAutospacing="1" w:after="100" w:afterAutospacing="1" w:line="360" w:lineRule="auto"/>
      </w:pPr>
      <w:r w:rsidRPr="007422DE">
        <w:t xml:space="preserve">The biological plausibility of CHM for recurrent UTI is supported by </w:t>
      </w:r>
      <w:r w:rsidRPr="007422DE">
        <w:rPr>
          <w:i/>
        </w:rPr>
        <w:t>in vitro</w:t>
      </w:r>
      <w:r w:rsidRPr="007422DE">
        <w:t xml:space="preserve"> research suggesting that some commonly used Chinese herbs may </w:t>
      </w:r>
      <w:r w:rsidR="009C5929" w:rsidRPr="007422DE">
        <w:t>have</w:t>
      </w:r>
      <w:r w:rsidRPr="007422DE">
        <w:t xml:space="preserve"> diuretic, antibiotic, immune enhancing, antipyretic, anti-inflammatory and pain relieving activities for treatmen</w:t>
      </w:r>
      <w:r w:rsidR="00E06F9A" w:rsidRPr="007422DE">
        <w:t>t of recurrent UTIs</w:t>
      </w:r>
      <w:r w:rsidRPr="007422DE">
        <w:t xml:space="preserve">. </w:t>
      </w:r>
      <w:r w:rsidR="00E06F9A" w:rsidRPr="007422DE">
        <w:fldChar w:fldCharType="begin">
          <w:fldData xml:space="preserve">PEVuZE5vdGU+PENpdGU+PEF1dGhvcj5aaHU8L0F1dGhvcj48WWVhcj4xOTk4PC9ZZWFyPjxSZWNO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</w:fldData>
        </w:fldChar>
      </w:r>
      <w:r w:rsidR="00D55680" w:rsidRPr="007422DE">
        <w:instrText xml:space="preserve"> ADDIN EN.CITE </w:instrText>
      </w:r>
      <w:r w:rsidR="00D55680" w:rsidRPr="007422DE">
        <w:fldChar w:fldCharType="begin">
          <w:fldData xml:space="preserve">PEVuZE5vdGU+PENpdGU+PEF1dGhvcj5aaHU8L0F1dGhvcj48WWVhcj4xOTk4PC9ZZWFyPjxSZWNO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</w:fldData>
        </w:fldChar>
      </w:r>
      <w:r w:rsidR="00D55680" w:rsidRPr="007422DE">
        <w:instrText xml:space="preserve"> ADDIN EN.CITE.DATA </w:instrText>
      </w:r>
      <w:r w:rsidR="00D55680" w:rsidRPr="007422DE">
        <w:fldChar w:fldCharType="end"/>
      </w:r>
      <w:r w:rsidR="00E06F9A" w:rsidRPr="007422DE">
        <w:fldChar w:fldCharType="separate"/>
      </w:r>
      <w:r w:rsidR="00D55680" w:rsidRPr="007422DE">
        <w:rPr>
          <w:noProof/>
        </w:rPr>
        <w:t>(Zhu 1998, Huang 1999, Bensky 2004, Chen 2004)</w:t>
      </w:r>
      <w:r w:rsidR="00E06F9A" w:rsidRPr="007422DE">
        <w:fldChar w:fldCharType="end"/>
      </w:r>
      <w:r w:rsidR="00D55680" w:rsidRPr="007422DE">
        <w:t xml:space="preserve"> </w:t>
      </w:r>
    </w:p>
    <w:p w14:paraId="58D2F4AE" w14:textId="5A021788" w:rsidR="00C84820" w:rsidRPr="007422DE" w:rsidRDefault="00C84820" w:rsidP="00C84820">
      <w:pPr>
        <w:spacing w:line="360" w:lineRule="auto"/>
      </w:pPr>
      <w:r w:rsidRPr="007422DE">
        <w:t xml:space="preserve">In order to investigate the possible role of CHM in the treatment of RUTIs in the UK, we conducted a feasibility study (the RUTI trial) designed to </w:t>
      </w:r>
      <w:r w:rsidR="00394A51" w:rsidRPr="007422DE">
        <w:t xml:space="preserve">explore the practicalities of conducting a clinical trial on CHM within a Primary Care setting and to </w:t>
      </w:r>
      <w:r w:rsidRPr="007422DE">
        <w:t>provide preliminary data on the effect size of CHM treatments</w:t>
      </w:r>
      <w:r w:rsidR="00394A51" w:rsidRPr="007422DE">
        <w:t>. This would enable us</w:t>
      </w:r>
      <w:r w:rsidRPr="007422DE">
        <w:t xml:space="preserve"> to </w:t>
      </w:r>
      <w:r w:rsidR="00394A51" w:rsidRPr="007422DE">
        <w:t>identify</w:t>
      </w:r>
      <w:r w:rsidRPr="007422DE">
        <w:t xml:space="preserve"> </w:t>
      </w:r>
      <w:r w:rsidR="00394A51" w:rsidRPr="007422DE">
        <w:t>some of the</w:t>
      </w:r>
      <w:r w:rsidRPr="007422DE">
        <w:t xml:space="preserve"> differences between delivering CHM as a standardised treatment available via a GP practice compared to individualised treatment administered by a CHM practitioner</w:t>
      </w:r>
      <w:r w:rsidR="00394A51" w:rsidRPr="007422DE">
        <w:t>, and indicate</w:t>
      </w:r>
      <w:r w:rsidRPr="007422DE">
        <w:t xml:space="preserve"> how changing the mode of CHM administration to </w:t>
      </w:r>
      <w:r w:rsidRPr="007422DE">
        <w:lastRenderedPageBreak/>
        <w:t xml:space="preserve">suit the demands of a Primary Care setting affected participant compliance and response to routine herbal treatment.  </w:t>
      </w:r>
    </w:p>
    <w:p w14:paraId="30018D14" w14:textId="77777777" w:rsidR="00C84820" w:rsidRPr="007422DE" w:rsidRDefault="00C84820" w:rsidP="00C84820">
      <w:pPr>
        <w:spacing w:line="360" w:lineRule="auto"/>
      </w:pPr>
    </w:p>
    <w:p w14:paraId="468E1840" w14:textId="1214BE25" w:rsidR="00C84820" w:rsidRPr="007422DE" w:rsidRDefault="00C84820" w:rsidP="00E311AA">
      <w:pPr>
        <w:spacing w:line="360" w:lineRule="auto"/>
        <w:outlineLvl w:val="0"/>
        <w:rPr>
          <w:b/>
        </w:rPr>
      </w:pPr>
      <w:r w:rsidRPr="007422DE">
        <w:rPr>
          <w:b/>
        </w:rPr>
        <w:t>2</w:t>
      </w:r>
      <w:r w:rsidR="00966EC1" w:rsidRPr="007422DE">
        <w:rPr>
          <w:b/>
        </w:rPr>
        <w:t>.</w:t>
      </w:r>
      <w:r w:rsidRPr="007422DE">
        <w:rPr>
          <w:b/>
        </w:rPr>
        <w:t xml:space="preserve"> </w:t>
      </w:r>
      <w:r w:rsidR="009C5929" w:rsidRPr="007422DE">
        <w:rPr>
          <w:b/>
        </w:rPr>
        <w:t xml:space="preserve">Materials and </w:t>
      </w:r>
      <w:r w:rsidRPr="007422DE">
        <w:rPr>
          <w:b/>
        </w:rPr>
        <w:t>Methods:</w:t>
      </w:r>
    </w:p>
    <w:p w14:paraId="54451CE0" w14:textId="77777777" w:rsidR="00C84820" w:rsidRPr="007422DE" w:rsidRDefault="00C84820" w:rsidP="00C84820">
      <w:pPr>
        <w:spacing w:line="360" w:lineRule="auto"/>
        <w:rPr>
          <w:b/>
        </w:rPr>
      </w:pPr>
    </w:p>
    <w:p w14:paraId="7A719E1B" w14:textId="77777777" w:rsidR="00C84820" w:rsidRPr="007422DE" w:rsidRDefault="00C84820" w:rsidP="00C84820">
      <w:pPr>
        <w:spacing w:line="360" w:lineRule="auto"/>
        <w:rPr>
          <w:b/>
        </w:rPr>
      </w:pPr>
      <w:r w:rsidRPr="007422DE">
        <w:rPr>
          <w:b/>
        </w:rPr>
        <w:t>2.1 Design</w:t>
      </w:r>
    </w:p>
    <w:p w14:paraId="73CB5EC0" w14:textId="77777777" w:rsidR="00C84820" w:rsidRPr="007422DE" w:rsidRDefault="00C84820" w:rsidP="00C84820">
      <w:pPr>
        <w:spacing w:line="360" w:lineRule="auto"/>
        <w:rPr>
          <w:b/>
        </w:rPr>
      </w:pPr>
    </w:p>
    <w:p w14:paraId="5BFEF026" w14:textId="537557FF" w:rsidR="00C84820" w:rsidRPr="007422DE" w:rsidRDefault="00C84820" w:rsidP="00C84820">
      <w:pPr>
        <w:spacing w:line="360" w:lineRule="auto"/>
      </w:pPr>
      <w:r w:rsidRPr="007422DE">
        <w:t>The RUTI trial was planned as a multi-centred, double blind, randomised, placebo controlled feasibility study comparing standardised Chinese herbal treatment versus placebo, delivered by GP practice nurses, with individualised herbal treatment versus placebo delivered by CHM practitioners, over 16 weeks. We aimed to recruit 80 women with RUTIs aged between 18-65 years</w:t>
      </w:r>
      <w:r w:rsidR="009C5929" w:rsidRPr="007422DE">
        <w:t xml:space="preserve">. Full details of the trial protocol, including entry and exclusion criteria, method of randomisation and outcomes measures can be found in </w:t>
      </w:r>
      <w:r w:rsidR="00DF549F" w:rsidRPr="007422DE">
        <w:t>Trials</w:t>
      </w:r>
      <w:r w:rsidR="006878FD" w:rsidRPr="007422DE">
        <w:t>.</w:t>
      </w:r>
      <w:r w:rsidR="00DF549F" w:rsidRPr="007422DE">
        <w:t xml:space="preserve"> </w:t>
      </w:r>
      <w:r w:rsidR="00E06F9A" w:rsidRPr="007422DE">
        <w:fldChar w:fldCharType="begin"/>
      </w:r>
      <w:r w:rsidR="00274D21" w:rsidRPr="007422DE">
        <w:instrText xml:space="preserve"> ADDIN EN.CITE &lt;EndNote&gt;&lt;Cite&gt;&lt;Author&gt;Flower&lt;/Author&gt;&lt;Year&gt;2016&lt;/Year&gt;&lt;RecNum&gt;147&lt;/RecNum&gt;&lt;DisplayText&gt;(Flower 2016)&lt;/DisplayText&gt;&lt;record&gt;&lt;rec-number&gt;147&lt;/rec-number&gt;&lt;foreign-keys&gt;&lt;key app="EN" db-id="e5txp0f5f550wler20n55fw1stpwsdv9v5xr" timestamp="0"&gt;147&lt;/key&gt;&lt;/foreign-keys&gt;&lt;ref-type name="Journal Article"&gt;17&lt;/ref-type&gt;&lt;contributors&gt;&lt;authors&gt;&lt;author&gt;Flower, Andrew; Harman, Kim; Lewith, George; Moore, Michael; Bishop, Felecity; Stuart, Beth; Lampard, Nicholas&lt;/author&gt;&lt;/authors&gt;&lt;/contributors&gt;&lt;titles&gt;&lt;title&gt;Standardised Chinese herbal treatment delivered by GPs compared with individualised treatment administered by practitioners of Chinese herbal medicine for women with recurrent urinary tract infections (RUTI): study protocol for a randomised controlled trial&lt;/title&gt;&lt;secondary-title&gt;Trials&lt;/secondary-title&gt;&lt;/titles&gt;&lt;volume&gt;17&lt;/volume&gt;&lt;number&gt;358&lt;/number&gt;&lt;dates&gt;&lt;year&gt;2016&lt;/year&gt;&lt;/dates&gt;&lt;urls&gt;&lt;/urls&gt;&lt;electronic-resource-num&gt;10.1186/s13063-016-1471-5&lt;/electronic-resource-num&gt;&lt;/record&gt;&lt;/Cite&gt;&lt;/EndNote&gt;</w:instrText>
      </w:r>
      <w:r w:rsidR="00E06F9A" w:rsidRPr="007422DE">
        <w:fldChar w:fldCharType="separate"/>
      </w:r>
      <w:r w:rsidR="00E06F9A" w:rsidRPr="007422DE">
        <w:rPr>
          <w:noProof/>
        </w:rPr>
        <w:t>(Flower 2016)</w:t>
      </w:r>
      <w:r w:rsidR="00E06F9A" w:rsidRPr="007422DE">
        <w:fldChar w:fldCharType="end"/>
      </w:r>
    </w:p>
    <w:p w14:paraId="2D1CD3EC" w14:textId="77777777" w:rsidR="009C5929" w:rsidRPr="007422DE" w:rsidRDefault="009C5929" w:rsidP="00C84820">
      <w:pPr>
        <w:spacing w:line="360" w:lineRule="auto"/>
      </w:pPr>
    </w:p>
    <w:p w14:paraId="5B926C9C" w14:textId="0B0BBD83" w:rsidR="00C84820" w:rsidRPr="007422DE" w:rsidRDefault="00C84820" w:rsidP="00C84820">
      <w:pPr>
        <w:spacing w:line="360" w:lineRule="auto"/>
      </w:pPr>
      <w:r w:rsidRPr="007422DE">
        <w:t xml:space="preserve">As both GP and CHM practitioner options were to provide </w:t>
      </w:r>
      <w:r w:rsidR="00FA2132" w:rsidRPr="007422DE">
        <w:t xml:space="preserve">active </w:t>
      </w:r>
      <w:r w:rsidRPr="007422DE">
        <w:t>and placebo treatments it was intended there would be 4 arms to this trial:</w:t>
      </w:r>
    </w:p>
    <w:p w14:paraId="1B5D89C5" w14:textId="77777777" w:rsidR="00C84820" w:rsidRPr="007422DE" w:rsidRDefault="00C84820" w:rsidP="00C84820">
      <w:pPr>
        <w:spacing w:line="360" w:lineRule="auto"/>
      </w:pPr>
    </w:p>
    <w:p w14:paraId="6E7B1006" w14:textId="77777777" w:rsidR="00C84820" w:rsidRPr="007422DE" w:rsidRDefault="00C84820" w:rsidP="00C84820">
      <w:pPr>
        <w:pStyle w:val="ListParagraph"/>
        <w:numPr>
          <w:ilvl w:val="0"/>
          <w:numId w:val="36"/>
        </w:numPr>
        <w:spacing w:line="360" w:lineRule="auto"/>
      </w:pPr>
      <w:r w:rsidRPr="007422DE">
        <w:t>Active standardised CHM treatment delivered via GPs (n=20)</w:t>
      </w:r>
    </w:p>
    <w:p w14:paraId="02229EA2" w14:textId="77777777" w:rsidR="00C84820" w:rsidRPr="007422DE" w:rsidRDefault="00C84820" w:rsidP="00C84820">
      <w:pPr>
        <w:pStyle w:val="ListParagraph"/>
        <w:numPr>
          <w:ilvl w:val="0"/>
          <w:numId w:val="36"/>
        </w:numPr>
        <w:spacing w:line="360" w:lineRule="auto"/>
        <w:jc w:val="both"/>
      </w:pPr>
      <w:r w:rsidRPr="007422DE">
        <w:t>Placebo standardised CHM treatment delivered via GPs (n=20)</w:t>
      </w:r>
    </w:p>
    <w:p w14:paraId="052C686C" w14:textId="77777777" w:rsidR="00C84820" w:rsidRPr="007422DE" w:rsidRDefault="00C84820" w:rsidP="00C84820">
      <w:pPr>
        <w:pStyle w:val="ListParagraph"/>
        <w:numPr>
          <w:ilvl w:val="0"/>
          <w:numId w:val="36"/>
        </w:numPr>
        <w:spacing w:line="360" w:lineRule="auto"/>
        <w:jc w:val="both"/>
      </w:pPr>
      <w:r w:rsidRPr="007422DE">
        <w:t>Active individualised treatment delivered via CHM practitioners (n=20)</w:t>
      </w:r>
    </w:p>
    <w:p w14:paraId="13AEBA3A" w14:textId="77777777" w:rsidR="00C84820" w:rsidRPr="007422DE" w:rsidRDefault="00C84820" w:rsidP="00C84820">
      <w:pPr>
        <w:pStyle w:val="ListParagraph"/>
        <w:numPr>
          <w:ilvl w:val="0"/>
          <w:numId w:val="36"/>
        </w:numPr>
        <w:spacing w:line="360" w:lineRule="auto"/>
        <w:jc w:val="both"/>
      </w:pPr>
      <w:r w:rsidRPr="007422DE">
        <w:t>Placebo individualised treatment delivered via CHM practitioners (n=20)</w:t>
      </w:r>
    </w:p>
    <w:p w14:paraId="312AF603" w14:textId="77777777" w:rsidR="00C84820" w:rsidRPr="007422DE" w:rsidRDefault="00C84820" w:rsidP="00C84820">
      <w:pPr>
        <w:spacing w:line="360" w:lineRule="auto"/>
      </w:pPr>
    </w:p>
    <w:p w14:paraId="582CAF76" w14:textId="77777777" w:rsidR="00C84820" w:rsidRPr="007422DE" w:rsidRDefault="00C84820" w:rsidP="00C84820">
      <w:pPr>
        <w:spacing w:line="360" w:lineRule="auto"/>
      </w:pPr>
      <w:r w:rsidRPr="007422DE">
        <w:t>Analysis of data from these 4 groups was intended to provide preliminary data on:</w:t>
      </w:r>
    </w:p>
    <w:p w14:paraId="4554264F" w14:textId="77777777" w:rsidR="00C84820" w:rsidRPr="007422DE" w:rsidRDefault="00C84820" w:rsidP="00C84820">
      <w:pPr>
        <w:spacing w:line="360" w:lineRule="auto"/>
      </w:pPr>
    </w:p>
    <w:p w14:paraId="484E7E2A" w14:textId="5C71FF6A" w:rsidR="00C84820" w:rsidRPr="007422DE" w:rsidRDefault="00C84820" w:rsidP="00C84820">
      <w:pPr>
        <w:pStyle w:val="ListParagraph"/>
        <w:numPr>
          <w:ilvl w:val="0"/>
          <w:numId w:val="15"/>
        </w:numPr>
        <w:spacing w:line="360" w:lineRule="auto"/>
      </w:pPr>
      <w:r w:rsidRPr="007422DE">
        <w:t>the feasibility of administering CHM as an Investigational Medicinal Product (IMP) via GP practices and as routine practice via a private CHM practitioner</w:t>
      </w:r>
    </w:p>
    <w:p w14:paraId="45D1F348" w14:textId="1C606186" w:rsidR="00C84820" w:rsidRPr="007422DE" w:rsidRDefault="00C84820" w:rsidP="006B7AF4">
      <w:pPr>
        <w:pStyle w:val="ListParagraph"/>
        <w:numPr>
          <w:ilvl w:val="0"/>
          <w:numId w:val="15"/>
        </w:numPr>
        <w:spacing w:line="360" w:lineRule="auto"/>
        <w:rPr>
          <w:b/>
        </w:rPr>
      </w:pPr>
      <w:r w:rsidRPr="007422DE">
        <w:t xml:space="preserve">the </w:t>
      </w:r>
      <w:r w:rsidR="00E311AA" w:rsidRPr="007422DE">
        <w:t xml:space="preserve">estimated </w:t>
      </w:r>
      <w:r w:rsidRPr="007422DE">
        <w:t>effect size of individualised, standardised and placebo treatments in reducing the frequency and severity of recurrent UTIs.</w:t>
      </w:r>
    </w:p>
    <w:p w14:paraId="416C5724" w14:textId="77777777" w:rsidR="000E024F" w:rsidRPr="007422DE" w:rsidRDefault="000E024F" w:rsidP="00C84820">
      <w:pPr>
        <w:spacing w:line="360" w:lineRule="auto"/>
        <w:rPr>
          <w:b/>
        </w:rPr>
      </w:pPr>
    </w:p>
    <w:p w14:paraId="5D83AEAF" w14:textId="64690125" w:rsidR="00C84820" w:rsidRPr="007422DE" w:rsidRDefault="008177EA" w:rsidP="008177EA">
      <w:pPr>
        <w:spacing w:line="360" w:lineRule="auto"/>
        <w:outlineLvl w:val="0"/>
      </w:pPr>
      <w:r w:rsidRPr="007422DE">
        <w:rPr>
          <w:b/>
        </w:rPr>
        <w:t xml:space="preserve">2.2 </w:t>
      </w:r>
      <w:r w:rsidR="00C84820" w:rsidRPr="007422DE">
        <w:rPr>
          <w:b/>
        </w:rPr>
        <w:t>Outcome</w:t>
      </w:r>
      <w:r w:rsidR="00FA2132" w:rsidRPr="007422DE">
        <w:rPr>
          <w:b/>
        </w:rPr>
        <w:t>s</w:t>
      </w:r>
    </w:p>
    <w:p w14:paraId="1FD15421" w14:textId="77777777" w:rsidR="00C84820" w:rsidRPr="007422DE" w:rsidRDefault="00C84820" w:rsidP="006B7AF4">
      <w:pPr>
        <w:spacing w:line="360" w:lineRule="auto"/>
      </w:pPr>
    </w:p>
    <w:p w14:paraId="2067B21A" w14:textId="69DE5E7A" w:rsidR="00FA2132" w:rsidRPr="007422DE" w:rsidRDefault="00FA2132" w:rsidP="006B7AF4">
      <w:pPr>
        <w:spacing w:line="360" w:lineRule="auto"/>
      </w:pPr>
      <w:r w:rsidRPr="007422DE">
        <w:lastRenderedPageBreak/>
        <w:t xml:space="preserve">The primary outcomes of the trial relate to feasibility and include obtaining regulatory approval, recruitment, retention, the practicality and relevance of different outcomes measures, fidelity of trial procedures, and </w:t>
      </w:r>
      <w:r w:rsidR="00C27B49" w:rsidRPr="007422DE">
        <w:t xml:space="preserve">an account of </w:t>
      </w:r>
      <w:r w:rsidRPr="007422DE">
        <w:t>the experience of those providing and receiving the herbal treatment.</w:t>
      </w:r>
    </w:p>
    <w:p w14:paraId="0FCD7D41" w14:textId="77777777" w:rsidR="00FA2132" w:rsidRPr="007422DE" w:rsidRDefault="00FA2132" w:rsidP="006B7AF4">
      <w:pPr>
        <w:spacing w:line="360" w:lineRule="auto"/>
        <w:rPr>
          <w:rFonts w:ascii="Calibri" w:hAnsi="Calibri"/>
          <w:sz w:val="22"/>
          <w:szCs w:val="22"/>
        </w:rPr>
      </w:pPr>
    </w:p>
    <w:p w14:paraId="489D47AA" w14:textId="03AD2AB1" w:rsidR="00C84820" w:rsidRPr="007422DE" w:rsidRDefault="000474FF" w:rsidP="006B7AF4">
      <w:pPr>
        <w:spacing w:line="360" w:lineRule="auto"/>
      </w:pPr>
      <w:r w:rsidRPr="007422DE">
        <w:t>Secondary outcome measures</w:t>
      </w:r>
      <w:r w:rsidR="00C84820" w:rsidRPr="007422DE">
        <w:t xml:space="preserve"> included: </w:t>
      </w:r>
    </w:p>
    <w:p w14:paraId="54D33201" w14:textId="77777777" w:rsidR="00C84820" w:rsidRPr="007422DE" w:rsidRDefault="00C84820" w:rsidP="006B7AF4">
      <w:pPr>
        <w:spacing w:line="360" w:lineRule="auto"/>
        <w:ind w:left="360"/>
      </w:pPr>
    </w:p>
    <w:p w14:paraId="0203EAB9" w14:textId="0A25A50F" w:rsidR="00FA2132" w:rsidRPr="007422DE" w:rsidRDefault="00FA2132" w:rsidP="006B7AF4">
      <w:pPr>
        <w:numPr>
          <w:ilvl w:val="0"/>
          <w:numId w:val="39"/>
        </w:numPr>
        <w:spacing w:line="360" w:lineRule="auto"/>
        <w:ind w:left="720"/>
      </w:pPr>
      <w:r w:rsidRPr="007422DE">
        <w:t>evaluation of the severity of frequency symptoms of UTIs experienced during the trial, as recorded in symptom diaries</w:t>
      </w:r>
    </w:p>
    <w:p w14:paraId="453223C2" w14:textId="254B6C6B" w:rsidR="00C84820" w:rsidRPr="007422DE" w:rsidRDefault="00C84820" w:rsidP="006B7AF4">
      <w:pPr>
        <w:numPr>
          <w:ilvl w:val="0"/>
          <w:numId w:val="39"/>
        </w:numPr>
        <w:spacing w:line="360" w:lineRule="auto"/>
        <w:ind w:left="720"/>
      </w:pPr>
      <w:r w:rsidRPr="007422DE">
        <w:t>participants’ perceptions of the overall change in the frequency and severity of their urinary symptoms taken at the end of the trial and 6 months post trial</w:t>
      </w:r>
      <w:r w:rsidR="00F57A00" w:rsidRPr="007422DE">
        <w:t xml:space="preserve"> (Global Ratings of Change)</w:t>
      </w:r>
      <w:r w:rsidRPr="007422DE">
        <w:t xml:space="preserve">. </w:t>
      </w:r>
    </w:p>
    <w:p w14:paraId="2F92A9B0" w14:textId="77777777" w:rsidR="00C84820" w:rsidRPr="007422DE" w:rsidRDefault="00C84820" w:rsidP="006B7AF4">
      <w:pPr>
        <w:numPr>
          <w:ilvl w:val="0"/>
          <w:numId w:val="38"/>
        </w:numPr>
        <w:spacing w:line="360" w:lineRule="auto"/>
      </w:pPr>
      <w:r w:rsidRPr="007422DE">
        <w:t>Use of antibiotics for acute UTIs during the trial.</w:t>
      </w:r>
    </w:p>
    <w:p w14:paraId="53BB556B" w14:textId="3E42E4EC" w:rsidR="00C84820" w:rsidRPr="007422DE" w:rsidRDefault="00C84820" w:rsidP="006B7AF4">
      <w:pPr>
        <w:numPr>
          <w:ilvl w:val="0"/>
          <w:numId w:val="38"/>
        </w:numPr>
        <w:spacing w:line="360" w:lineRule="auto"/>
      </w:pPr>
      <w:r w:rsidRPr="007422DE">
        <w:t>Economic assessment (EQ5D) to be completed prior to and on completion of the trial.</w:t>
      </w:r>
    </w:p>
    <w:p w14:paraId="54C8BD44" w14:textId="77777777" w:rsidR="00C84820" w:rsidRPr="007422DE" w:rsidRDefault="00C84820" w:rsidP="00C84820">
      <w:pPr>
        <w:numPr>
          <w:ilvl w:val="0"/>
          <w:numId w:val="38"/>
        </w:numPr>
        <w:spacing w:line="360" w:lineRule="auto"/>
      </w:pPr>
      <w:r w:rsidRPr="007422DE">
        <w:t xml:space="preserve">Liver (ALT) and renal function tests (serum creatinine) </w:t>
      </w:r>
    </w:p>
    <w:p w14:paraId="3411B9E9" w14:textId="77777777" w:rsidR="00C84820" w:rsidRPr="007422DE" w:rsidRDefault="00C84820" w:rsidP="006B7AF4">
      <w:pPr>
        <w:numPr>
          <w:ilvl w:val="0"/>
          <w:numId w:val="38"/>
        </w:numPr>
        <w:spacing w:line="360" w:lineRule="auto"/>
        <w:rPr>
          <w:b/>
        </w:rPr>
      </w:pPr>
      <w:r w:rsidRPr="007422DE">
        <w:t xml:space="preserve">Qualitative research: to provide an in depth exploration of participant experience of taking CHM and conventional care during the trial. </w:t>
      </w:r>
    </w:p>
    <w:p w14:paraId="2716022D" w14:textId="77777777" w:rsidR="00C84820" w:rsidRPr="007422DE" w:rsidRDefault="00C84820" w:rsidP="006B7AF4">
      <w:pPr>
        <w:spacing w:line="360" w:lineRule="auto"/>
        <w:ind w:left="720"/>
        <w:rPr>
          <w:b/>
        </w:rPr>
      </w:pPr>
    </w:p>
    <w:p w14:paraId="46B1F68D" w14:textId="493B3A6E" w:rsidR="00C84820" w:rsidRPr="007422DE" w:rsidRDefault="00C84820" w:rsidP="008177EA">
      <w:pPr>
        <w:pStyle w:val="ListParagraph"/>
        <w:numPr>
          <w:ilvl w:val="1"/>
          <w:numId w:val="40"/>
        </w:numPr>
        <w:spacing w:line="360" w:lineRule="auto"/>
        <w:rPr>
          <w:b/>
        </w:rPr>
      </w:pPr>
      <w:r w:rsidRPr="007422DE">
        <w:rPr>
          <w:b/>
        </w:rPr>
        <w:t>Provision of herbal medicines during the RUTI trial.</w:t>
      </w:r>
    </w:p>
    <w:p w14:paraId="344C528B" w14:textId="77777777" w:rsidR="00C84820" w:rsidRPr="007422DE" w:rsidRDefault="00C84820" w:rsidP="00C84820">
      <w:pPr>
        <w:spacing w:line="360" w:lineRule="auto"/>
      </w:pPr>
    </w:p>
    <w:p w14:paraId="6F0777BC" w14:textId="77777777" w:rsidR="00C84820" w:rsidRPr="007422DE" w:rsidRDefault="00C84820" w:rsidP="00C84820">
      <w:pPr>
        <w:pStyle w:val="ListParagraph"/>
        <w:numPr>
          <w:ilvl w:val="0"/>
          <w:numId w:val="19"/>
        </w:numPr>
        <w:spacing w:line="360" w:lineRule="auto"/>
        <w:rPr>
          <w:b/>
        </w:rPr>
      </w:pPr>
      <w:r w:rsidRPr="007422DE">
        <w:rPr>
          <w:b/>
        </w:rPr>
        <w:t>The standardised arm.</w:t>
      </w:r>
    </w:p>
    <w:p w14:paraId="7A4DB3C9" w14:textId="253BD8CB" w:rsidR="00400B0A" w:rsidRPr="007422DE" w:rsidRDefault="00400B0A" w:rsidP="00400B0A">
      <w:pPr>
        <w:spacing w:line="360" w:lineRule="auto"/>
      </w:pPr>
      <w:r w:rsidRPr="007422DE">
        <w:t>The herbs provi</w:t>
      </w:r>
      <w:r w:rsidR="00786BF0" w:rsidRPr="007422DE">
        <w:t>ded in this group were developed from a process of defining best practice that included reflective practise, a systematic review of clinical trials, a selective review of historical sources, and interviews with professional CHM practitioners. This has been described in detail elsewhere</w:t>
      </w:r>
      <w:r w:rsidR="00551D37" w:rsidRPr="007422DE">
        <w:t>.</w:t>
      </w:r>
      <w:r w:rsidR="00EC16D1" w:rsidRPr="007422DE">
        <w:t xml:space="preserve"> </w:t>
      </w:r>
      <w:r w:rsidR="007C0BDF" w:rsidRPr="007422DE">
        <w:fldChar w:fldCharType="begin"/>
      </w:r>
      <w:r w:rsidR="007C0BDF" w:rsidRPr="007422DE">
        <w:instrText xml:space="preserve"> ADDIN EN.CITE &lt;EndNote&gt;&lt;Cite&gt;&lt;Author&gt;Flower&lt;/Author&gt;&lt;Year&gt;2016&lt;/Year&gt;&lt;RecNum&gt;175&lt;/RecNum&gt;&lt;DisplayText&gt;(Flower, Lewith et al. 2016)&lt;/DisplayText&gt;&lt;record&gt;&lt;rec-number&gt;175&lt;/rec-number&gt;&lt;foreign-keys&gt;&lt;key app="EN" db-id="d5sr20zp8xe0ene2sacxa5pixvpttrrs5zef" timestamp="1542550387"&gt;175&lt;/key&gt;&lt;/foreign-keys&gt;&lt;ref-type name="Journal Article"&gt;17&lt;/ref-type&gt;&lt;contributors&gt;&lt;authors&gt;&lt;author&gt;Flower, A.&lt;/author&gt;&lt;author&gt;Lewith, G.&lt;/author&gt;&lt;author&gt;Liu, J. P.&lt;/author&gt;&lt;author&gt;Gibbs, R.&lt;/author&gt;&lt;author&gt;Hicks, J.&lt;/author&gt;&lt;/authors&gt;&lt;/contributors&gt;&lt;titles&gt;&lt;title&gt;Applying the principles of the Five Phase (Wu Xing) model to inform good practice for studies of Chinese herbal medicine&lt;/title&gt;&lt;secondary-title&gt;European Journal of Integrative Medicine&lt;/secondary-title&gt;&lt;/titles&gt;&lt;periodical&gt;&lt;full-title&gt;European Journal of Integrative Medicine&lt;/full-title&gt;&lt;/periodical&gt;&lt;pages&gt;191-197&lt;/pages&gt;&lt;volume&gt;8&lt;/volume&gt;&lt;number&gt;3&lt;/number&gt;&lt;keywords&gt;&lt;keyword&gt;Five Phases&lt;/keyword&gt;&lt;keyword&gt;Chinese medicine&lt;/keyword&gt;&lt;keyword&gt;good practice&lt;/keyword&gt;&lt;/keywords&gt;&lt;dates&gt;&lt;year&gt;2016&lt;/year&gt;&lt;pub-dates&gt;&lt;date&gt;2016/06/01/&lt;/date&gt;&lt;/pub-dates&gt;&lt;/dates&gt;&lt;isbn&gt;1876-3820&lt;/isbn&gt;&lt;urls&gt;&lt;related-urls&gt;&lt;url&gt;http://www.sciencedirect.com/science/article/pii/S1876382015300755&lt;/url&gt;&lt;/related-urls&gt;&lt;/urls&gt;&lt;electronic-resource-num&gt;https://doi.org/10.1016/j.eujim.2015.12.012&lt;/electronic-resource-num&gt;&lt;/record&gt;&lt;/Cite&gt;&lt;/EndNote&gt;</w:instrText>
      </w:r>
      <w:r w:rsidR="007C0BDF" w:rsidRPr="007422DE">
        <w:fldChar w:fldCharType="separate"/>
      </w:r>
      <w:r w:rsidR="007C0BDF" w:rsidRPr="007422DE">
        <w:rPr>
          <w:noProof/>
        </w:rPr>
        <w:t>(Flower, Lewith et al. 2016)</w:t>
      </w:r>
      <w:r w:rsidR="007C0BDF" w:rsidRPr="007422DE">
        <w:fldChar w:fldCharType="end"/>
      </w:r>
      <w:r w:rsidR="004F5682" w:rsidRPr="007422DE">
        <w:t xml:space="preserve"> </w:t>
      </w:r>
      <w:r w:rsidR="007422DE" w:rsidRPr="007422DE">
        <w:fldChar w:fldCharType="begin"/>
      </w:r>
      <w:r w:rsidR="007422DE" w:rsidRPr="007422DE">
        <w:instrText xml:space="preserve"> REF _Ref530376282 </w:instrText>
      </w:r>
      <w:r w:rsidR="007422DE" w:rsidRPr="007422DE">
        <w:fldChar w:fldCharType="separate"/>
      </w:r>
      <w:r w:rsidR="00A82FB2" w:rsidRPr="007422DE">
        <w:t xml:space="preserve">Table </w:t>
      </w:r>
      <w:r w:rsidR="00A82FB2" w:rsidRPr="007422DE">
        <w:rPr>
          <w:noProof/>
        </w:rPr>
        <w:t>1</w:t>
      </w:r>
      <w:r w:rsidR="007422DE" w:rsidRPr="007422DE">
        <w:rPr>
          <w:noProof/>
        </w:rPr>
        <w:fldChar w:fldCharType="end"/>
      </w:r>
      <w:r w:rsidR="004F5682" w:rsidRPr="007422DE">
        <w:t xml:space="preserve">and </w:t>
      </w:r>
      <w:r w:rsidR="00347ADA" w:rsidRPr="007422DE">
        <w:fldChar w:fldCharType="begin"/>
      </w:r>
      <w:r w:rsidR="00347ADA" w:rsidRPr="007422DE">
        <w:instrText xml:space="preserve"> REF _Ref531073890 \h </w:instrText>
      </w:r>
      <w:r w:rsidR="00347ADA" w:rsidRPr="007422DE">
        <w:fldChar w:fldCharType="separate"/>
      </w:r>
      <w:r w:rsidR="00347ADA" w:rsidRPr="007422DE">
        <w:t xml:space="preserve">Table </w:t>
      </w:r>
      <w:r w:rsidR="00347ADA" w:rsidRPr="007422DE">
        <w:rPr>
          <w:noProof/>
        </w:rPr>
        <w:t>2</w:t>
      </w:r>
      <w:r w:rsidR="00347ADA" w:rsidRPr="007422DE">
        <w:fldChar w:fldCharType="end"/>
      </w:r>
      <w:r w:rsidR="00347ADA" w:rsidRPr="007422DE">
        <w:t xml:space="preserve"> </w:t>
      </w:r>
      <w:r w:rsidRPr="007422DE">
        <w:t xml:space="preserve">show the </w:t>
      </w:r>
      <w:r w:rsidR="007422DE" w:rsidRPr="007422DE">
        <w:fldChar w:fldCharType="begin"/>
      </w:r>
      <w:r w:rsidR="007422DE" w:rsidRPr="007422DE">
        <w:instrText xml:space="preserve"> REF _Ref5</w:instrText>
      </w:r>
      <w:r w:rsidR="007422DE" w:rsidRPr="007422DE">
        <w:instrText xml:space="preserve">30376349 </w:instrText>
      </w:r>
      <w:r w:rsidR="007422DE" w:rsidRPr="007422DE">
        <w:fldChar w:fldCharType="separate"/>
      </w:r>
      <w:r w:rsidR="004F5682" w:rsidRPr="007422DE">
        <w:t>RUTI Trial Preventative Formula (RUTI-p)</w:t>
      </w:r>
      <w:r w:rsidR="007422DE" w:rsidRPr="007422DE">
        <w:fldChar w:fldCharType="end"/>
      </w:r>
      <w:r w:rsidR="004F5682" w:rsidRPr="007422DE">
        <w:t xml:space="preserve"> </w:t>
      </w:r>
      <w:r w:rsidRPr="007422DE">
        <w:t xml:space="preserve">and </w:t>
      </w:r>
      <w:r w:rsidR="00347ADA" w:rsidRPr="007422DE">
        <w:fldChar w:fldCharType="begin"/>
      </w:r>
      <w:r w:rsidR="00347ADA" w:rsidRPr="007422DE">
        <w:instrText xml:space="preserve"> REF _Ref531073936 \h </w:instrText>
      </w:r>
      <w:r w:rsidR="00347ADA" w:rsidRPr="007422DE">
        <w:fldChar w:fldCharType="separate"/>
      </w:r>
      <w:r w:rsidR="00347ADA" w:rsidRPr="007422DE">
        <w:t>RUTI Trial Acute Formula (RUTI-a)</w:t>
      </w:r>
      <w:r w:rsidR="00347ADA" w:rsidRPr="007422DE">
        <w:fldChar w:fldCharType="end"/>
      </w:r>
      <w:r w:rsidR="00347ADA" w:rsidRPr="007422DE">
        <w:t xml:space="preserve"> </w:t>
      </w:r>
      <w:r w:rsidRPr="007422DE">
        <w:t xml:space="preserve">with the Herb Name (Botanical, </w:t>
      </w:r>
      <w:proofErr w:type="spellStart"/>
      <w:r w:rsidRPr="007422DE">
        <w:t>PinYin</w:t>
      </w:r>
      <w:proofErr w:type="spellEnd"/>
      <w:r w:rsidRPr="007422DE">
        <w:t>, Common names), Traditional daily dose (grams), Active compounds, Pharmacological effects, summarise Clinical trial data and Adverse effects/Toxicity with their Traditional Use.</w:t>
      </w:r>
    </w:p>
    <w:p w14:paraId="1880F69D" w14:textId="77777777" w:rsidR="004F5682" w:rsidRPr="007422DE" w:rsidRDefault="004F5682" w:rsidP="00400B0A">
      <w:pPr>
        <w:spacing w:line="360" w:lineRule="auto"/>
      </w:pPr>
    </w:p>
    <w:p w14:paraId="080F6CEF" w14:textId="470457C9" w:rsidR="00400B0A" w:rsidRPr="007422DE" w:rsidRDefault="00C84820" w:rsidP="00C84820">
      <w:pPr>
        <w:spacing w:line="360" w:lineRule="auto"/>
      </w:pPr>
      <w:r w:rsidRPr="007422DE">
        <w:lastRenderedPageBreak/>
        <w:t xml:space="preserve">Women enrolled in the standardised arm of the trial received two forms of 400mg herbal capsule (see </w:t>
      </w:r>
      <w:r w:rsidR="007422DE" w:rsidRPr="007422DE">
        <w:fldChar w:fldCharType="begin"/>
      </w:r>
      <w:r w:rsidR="007422DE" w:rsidRPr="007422DE">
        <w:instrText xml:space="preserve"> REF _Ref53037</w:instrText>
      </w:r>
      <w:r w:rsidR="007422DE" w:rsidRPr="007422DE">
        <w:instrText xml:space="preserve">6651 </w:instrText>
      </w:r>
      <w:r w:rsidR="007422DE" w:rsidRPr="007422DE">
        <w:fldChar w:fldCharType="separate"/>
      </w:r>
      <w:r w:rsidR="00A82FB2" w:rsidRPr="007422DE">
        <w:t xml:space="preserve">Table </w:t>
      </w:r>
      <w:r w:rsidR="00A82FB2" w:rsidRPr="007422DE">
        <w:rPr>
          <w:noProof/>
        </w:rPr>
        <w:t>3</w:t>
      </w:r>
      <w:r w:rsidR="007422DE" w:rsidRPr="007422DE">
        <w:rPr>
          <w:noProof/>
        </w:rPr>
        <w:fldChar w:fldCharType="end"/>
      </w:r>
      <w:r w:rsidRPr="007422DE">
        <w:t>). RUTI-a capsule</w:t>
      </w:r>
      <w:r w:rsidR="000474FF" w:rsidRPr="007422DE">
        <w:t xml:space="preserve"> (administered as 4 capsules </w:t>
      </w:r>
      <w:proofErr w:type="spellStart"/>
      <w:r w:rsidR="000474FF" w:rsidRPr="007422DE">
        <w:t>q.d.</w:t>
      </w:r>
      <w:r w:rsidR="00F57A00" w:rsidRPr="007422DE">
        <w:t>s</w:t>
      </w:r>
      <w:proofErr w:type="spellEnd"/>
      <w:r w:rsidR="00F57A00" w:rsidRPr="007422DE">
        <w:t>.</w:t>
      </w:r>
      <w:r w:rsidR="000474FF" w:rsidRPr="007422DE">
        <w:t>)</w:t>
      </w:r>
      <w:r w:rsidRPr="007422DE">
        <w:t xml:space="preserve"> was to be used for acute symptoms of cystitis and RUTI-p capsule </w:t>
      </w:r>
      <w:r w:rsidR="000474FF" w:rsidRPr="007422DE">
        <w:t xml:space="preserve">(4 capsules </w:t>
      </w:r>
      <w:proofErr w:type="spellStart"/>
      <w:r w:rsidR="000474FF" w:rsidRPr="007422DE">
        <w:t>b.d</w:t>
      </w:r>
      <w:proofErr w:type="spellEnd"/>
      <w:r w:rsidR="000474FF" w:rsidRPr="007422DE">
        <w:t xml:space="preserve">.) </w:t>
      </w:r>
      <w:r w:rsidRPr="007422DE">
        <w:t xml:space="preserve">was used in the intervening period between infections, to help prevent acute episodes. This method of herbal administration was selected in order to avoid inappropriate administration of antibacterial herbs, and to approximate the kind of treatment that </w:t>
      </w:r>
    </w:p>
    <w:p w14:paraId="479C6CF5" w14:textId="77777777" w:rsidR="00400B0A" w:rsidRPr="007422DE" w:rsidRDefault="00400B0A" w:rsidP="00C84820">
      <w:pPr>
        <w:spacing w:line="360" w:lineRule="auto"/>
        <w:sectPr w:rsidR="00400B0A" w:rsidRPr="007422DE" w:rsidSect="00741079">
          <w:footerReference w:type="even" r:id="rId15"/>
          <w:footerReference w:type="default" r:id="rId16"/>
          <w:pgSz w:w="11900" w:h="16840"/>
          <w:pgMar w:top="1440" w:right="1800" w:bottom="1440" w:left="1800" w:header="708" w:footer="708" w:gutter="0"/>
          <w:cols w:space="708"/>
        </w:sectPr>
      </w:pPr>
    </w:p>
    <w:p w14:paraId="521E802E" w14:textId="2528DB86" w:rsidR="004F5682" w:rsidRPr="007422DE" w:rsidRDefault="004F5682" w:rsidP="004F5682">
      <w:pPr>
        <w:pStyle w:val="Caption"/>
        <w:keepNext/>
        <w:rPr>
          <w:color w:val="auto"/>
        </w:rPr>
      </w:pPr>
      <w:bookmarkStart w:id="1" w:name="_Ref530376282"/>
      <w:bookmarkStart w:id="2" w:name="_Ref530376260"/>
      <w:r w:rsidRPr="007422DE">
        <w:rPr>
          <w:color w:val="auto"/>
        </w:rPr>
        <w:lastRenderedPageBreak/>
        <w:t xml:space="preserve">Table </w:t>
      </w:r>
      <w:r w:rsidR="007422DE" w:rsidRPr="007422DE">
        <w:rPr>
          <w:color w:val="auto"/>
        </w:rPr>
        <w:fldChar w:fldCharType="begin"/>
      </w:r>
      <w:r w:rsidR="007422DE" w:rsidRPr="007422DE">
        <w:rPr>
          <w:color w:val="auto"/>
        </w:rPr>
        <w:instrText xml:space="preserve"> SEQ Table \* ARABIC </w:instrText>
      </w:r>
      <w:r w:rsidR="007422DE" w:rsidRPr="007422DE">
        <w:rPr>
          <w:color w:val="auto"/>
        </w:rPr>
        <w:fldChar w:fldCharType="separate"/>
      </w:r>
      <w:r w:rsidR="003A4CD4" w:rsidRPr="007422DE">
        <w:rPr>
          <w:noProof/>
          <w:color w:val="auto"/>
        </w:rPr>
        <w:t>1</w:t>
      </w:r>
      <w:r w:rsidR="007422DE" w:rsidRPr="007422DE">
        <w:rPr>
          <w:noProof/>
          <w:color w:val="auto"/>
        </w:rPr>
        <w:fldChar w:fldCharType="end"/>
      </w:r>
      <w:bookmarkStart w:id="3" w:name="_Ref530376349"/>
      <w:bookmarkEnd w:id="1"/>
      <w:r w:rsidRPr="007422DE">
        <w:rPr>
          <w:color w:val="auto"/>
        </w:rPr>
        <w:t>RUTI Trial Preventative Formula (RUTI-p)</w:t>
      </w:r>
      <w:bookmarkEnd w:id="2"/>
      <w:bookmarkEnd w:id="3"/>
    </w:p>
    <w:tbl>
      <w:tblPr>
        <w:tblStyle w:val="TableGrid1"/>
        <w:tblpPr w:leftFromText="180" w:rightFromText="180" w:vertAnchor="page" w:horzAnchor="page" w:tblpX="1450" w:tblpY="3785"/>
        <w:tblW w:w="0" w:type="auto"/>
        <w:tblLook w:val="04A0" w:firstRow="1" w:lastRow="0" w:firstColumn="1" w:lastColumn="0" w:noHBand="0" w:noVBand="1"/>
      </w:tblPr>
      <w:tblGrid>
        <w:gridCol w:w="1656"/>
        <w:gridCol w:w="2630"/>
        <w:gridCol w:w="3608"/>
        <w:gridCol w:w="2110"/>
        <w:gridCol w:w="2065"/>
        <w:gridCol w:w="1881"/>
      </w:tblGrid>
      <w:tr w:rsidR="007422DE" w:rsidRPr="007422DE" w14:paraId="614047CC" w14:textId="77777777" w:rsidTr="004F5682">
        <w:tc>
          <w:tcPr>
            <w:tcW w:w="1656" w:type="dxa"/>
          </w:tcPr>
          <w:p w14:paraId="2AF6793C" w14:textId="77777777" w:rsidR="00400B0A" w:rsidRPr="007422DE" w:rsidRDefault="00400B0A" w:rsidP="00400B0A">
            <w:pPr>
              <w:jc w:val="center"/>
              <w:rPr>
                <w:b/>
                <w:lang w:eastAsia="en-US"/>
              </w:rPr>
            </w:pPr>
            <w:r w:rsidRPr="007422DE">
              <w:rPr>
                <w:b/>
                <w:lang w:eastAsia="en-US"/>
              </w:rPr>
              <w:t xml:space="preserve">Name (Botanical, </w:t>
            </w:r>
            <w:proofErr w:type="spellStart"/>
            <w:r w:rsidRPr="007422DE">
              <w:rPr>
                <w:b/>
                <w:lang w:eastAsia="en-US"/>
              </w:rPr>
              <w:t>PinYin</w:t>
            </w:r>
            <w:proofErr w:type="spellEnd"/>
            <w:r w:rsidRPr="007422DE">
              <w:rPr>
                <w:b/>
                <w:lang w:eastAsia="en-US"/>
              </w:rPr>
              <w:t>, Common names)</w:t>
            </w:r>
          </w:p>
          <w:p w14:paraId="4C95ACB7" w14:textId="77777777" w:rsidR="00400B0A" w:rsidRPr="007422DE" w:rsidRDefault="00400B0A" w:rsidP="00400B0A">
            <w:pPr>
              <w:jc w:val="center"/>
              <w:rPr>
                <w:b/>
                <w:lang w:eastAsia="en-US"/>
              </w:rPr>
            </w:pPr>
          </w:p>
          <w:p w14:paraId="250FD1FB" w14:textId="77777777" w:rsidR="00400B0A" w:rsidRPr="007422DE" w:rsidRDefault="00400B0A" w:rsidP="00400B0A">
            <w:pPr>
              <w:jc w:val="center"/>
              <w:rPr>
                <w:b/>
                <w:lang w:eastAsia="en-US"/>
              </w:rPr>
            </w:pPr>
            <w:r w:rsidRPr="007422DE">
              <w:rPr>
                <w:b/>
                <w:lang w:eastAsia="en-US"/>
              </w:rPr>
              <w:t>Traditional daily dose (grams)</w:t>
            </w:r>
          </w:p>
          <w:p w14:paraId="6AF75A6E" w14:textId="77777777" w:rsidR="00400B0A" w:rsidRPr="007422DE" w:rsidRDefault="00400B0A" w:rsidP="00400B0A">
            <w:pPr>
              <w:jc w:val="center"/>
              <w:rPr>
                <w:b/>
                <w:lang w:eastAsia="en-US"/>
              </w:rPr>
            </w:pPr>
          </w:p>
        </w:tc>
        <w:tc>
          <w:tcPr>
            <w:tcW w:w="2630" w:type="dxa"/>
          </w:tcPr>
          <w:p w14:paraId="2E551C68" w14:textId="77777777" w:rsidR="00400B0A" w:rsidRPr="007422DE" w:rsidRDefault="00400B0A" w:rsidP="00400B0A">
            <w:pPr>
              <w:jc w:val="center"/>
              <w:rPr>
                <w:b/>
                <w:lang w:eastAsia="en-US"/>
              </w:rPr>
            </w:pPr>
            <w:r w:rsidRPr="007422DE">
              <w:rPr>
                <w:b/>
                <w:lang w:eastAsia="en-US"/>
              </w:rPr>
              <w:t>Active compounds</w:t>
            </w:r>
          </w:p>
        </w:tc>
        <w:tc>
          <w:tcPr>
            <w:tcW w:w="3608" w:type="dxa"/>
          </w:tcPr>
          <w:p w14:paraId="122F91BC" w14:textId="77777777" w:rsidR="00400B0A" w:rsidRPr="007422DE" w:rsidRDefault="00400B0A" w:rsidP="00400B0A">
            <w:pPr>
              <w:jc w:val="center"/>
              <w:rPr>
                <w:b/>
                <w:lang w:eastAsia="en-US"/>
              </w:rPr>
            </w:pPr>
            <w:r w:rsidRPr="007422DE">
              <w:rPr>
                <w:b/>
                <w:lang w:eastAsia="en-US"/>
              </w:rPr>
              <w:t>Pharmacological effects</w:t>
            </w:r>
          </w:p>
        </w:tc>
        <w:tc>
          <w:tcPr>
            <w:tcW w:w="2110" w:type="dxa"/>
          </w:tcPr>
          <w:p w14:paraId="45F68581" w14:textId="77777777" w:rsidR="00400B0A" w:rsidRPr="007422DE" w:rsidRDefault="00400B0A" w:rsidP="00400B0A">
            <w:pPr>
              <w:jc w:val="center"/>
              <w:rPr>
                <w:b/>
                <w:lang w:eastAsia="en-US"/>
              </w:rPr>
            </w:pPr>
            <w:r w:rsidRPr="007422DE">
              <w:rPr>
                <w:b/>
                <w:lang w:eastAsia="en-US"/>
              </w:rPr>
              <w:t>Clinical trial data</w:t>
            </w:r>
          </w:p>
        </w:tc>
        <w:tc>
          <w:tcPr>
            <w:tcW w:w="2065" w:type="dxa"/>
          </w:tcPr>
          <w:p w14:paraId="1D6C8626" w14:textId="77777777" w:rsidR="00400B0A" w:rsidRPr="007422DE" w:rsidRDefault="00400B0A" w:rsidP="00400B0A">
            <w:pPr>
              <w:jc w:val="center"/>
              <w:rPr>
                <w:b/>
                <w:lang w:eastAsia="en-US"/>
              </w:rPr>
            </w:pPr>
            <w:r w:rsidRPr="007422DE">
              <w:rPr>
                <w:b/>
                <w:lang w:eastAsia="en-US"/>
              </w:rPr>
              <w:t>Adverse effects/Toxicity</w:t>
            </w:r>
          </w:p>
        </w:tc>
        <w:tc>
          <w:tcPr>
            <w:tcW w:w="1881" w:type="dxa"/>
          </w:tcPr>
          <w:p w14:paraId="676322F0" w14:textId="77777777" w:rsidR="00400B0A" w:rsidRPr="007422DE" w:rsidRDefault="00400B0A" w:rsidP="00400B0A">
            <w:pPr>
              <w:jc w:val="center"/>
              <w:rPr>
                <w:b/>
                <w:lang w:eastAsia="en-US"/>
              </w:rPr>
            </w:pPr>
            <w:r w:rsidRPr="007422DE">
              <w:rPr>
                <w:b/>
                <w:lang w:eastAsia="en-US"/>
              </w:rPr>
              <w:t>Traditional Use</w:t>
            </w:r>
          </w:p>
        </w:tc>
      </w:tr>
      <w:tr w:rsidR="007422DE" w:rsidRPr="007422DE" w14:paraId="541DEE0A" w14:textId="77777777" w:rsidTr="004F5682">
        <w:tc>
          <w:tcPr>
            <w:tcW w:w="1656" w:type="dxa"/>
          </w:tcPr>
          <w:p w14:paraId="7A0F4B8D" w14:textId="00BB4BD2" w:rsidR="00400B0A" w:rsidRPr="007422DE" w:rsidRDefault="00400B0A" w:rsidP="00400B0A">
            <w:pPr>
              <w:rPr>
                <w:lang w:eastAsia="en-US"/>
              </w:rPr>
            </w:pPr>
            <w:proofErr w:type="spellStart"/>
            <w:r w:rsidRPr="007422DE">
              <w:rPr>
                <w:i/>
                <w:lang w:eastAsia="en-US"/>
              </w:rPr>
              <w:t>Astragalus</w:t>
            </w:r>
            <w:proofErr w:type="spellEnd"/>
            <w:r w:rsidRPr="007422DE">
              <w:rPr>
                <w:i/>
                <w:lang w:eastAsia="en-US"/>
              </w:rPr>
              <w:t xml:space="preserve"> </w:t>
            </w:r>
            <w:proofErr w:type="spellStart"/>
            <w:r w:rsidRPr="007422DE">
              <w:rPr>
                <w:i/>
                <w:lang w:eastAsia="en-US"/>
              </w:rPr>
              <w:t>m</w:t>
            </w:r>
            <w:r w:rsidR="007F31E1" w:rsidRPr="007422DE">
              <w:rPr>
                <w:i/>
                <w:lang w:eastAsia="en-US"/>
              </w:rPr>
              <w:t>ongholicus</w:t>
            </w:r>
            <w:proofErr w:type="spellEnd"/>
            <w:r w:rsidR="007F31E1" w:rsidRPr="007422DE">
              <w:rPr>
                <w:i/>
                <w:lang w:eastAsia="en-US"/>
              </w:rPr>
              <w:t xml:space="preserve"> Bunge</w:t>
            </w:r>
            <w:r w:rsidRPr="007422DE">
              <w:rPr>
                <w:lang w:eastAsia="en-US"/>
              </w:rPr>
              <w:t xml:space="preserve"> </w:t>
            </w:r>
            <w:r w:rsidR="0050403E" w:rsidRPr="007422DE">
              <w:rPr>
                <w:lang w:eastAsia="en-US"/>
              </w:rPr>
              <w:t>(</w:t>
            </w:r>
            <w:proofErr w:type="spellStart"/>
            <w:r w:rsidR="0050403E" w:rsidRPr="007422DE">
              <w:rPr>
                <w:lang w:eastAsia="en-US"/>
              </w:rPr>
              <w:t>Fisch</w:t>
            </w:r>
            <w:proofErr w:type="spellEnd"/>
            <w:r w:rsidR="0050403E" w:rsidRPr="007422DE">
              <w:rPr>
                <w:lang w:eastAsia="en-US"/>
              </w:rPr>
              <w:t xml:space="preserve">). </w:t>
            </w:r>
          </w:p>
          <w:p w14:paraId="37D25663" w14:textId="13DB36D6" w:rsidR="00400B0A" w:rsidRPr="007422DE" w:rsidRDefault="00C73F1B" w:rsidP="00400B0A">
            <w:pPr>
              <w:rPr>
                <w:lang w:eastAsia="en-US"/>
              </w:rPr>
            </w:pPr>
            <w:r w:rsidRPr="007422DE">
              <w:rPr>
                <w:lang w:eastAsia="en-US"/>
              </w:rPr>
              <w:t>(Fabaceae)</w:t>
            </w:r>
          </w:p>
          <w:p w14:paraId="1D2D82F7" w14:textId="77777777" w:rsidR="00CC2FD9" w:rsidRPr="007422DE" w:rsidRDefault="00CC2FD9" w:rsidP="00400B0A">
            <w:pPr>
              <w:rPr>
                <w:lang w:eastAsia="en-US"/>
              </w:rPr>
            </w:pPr>
          </w:p>
          <w:p w14:paraId="1B48D8AD" w14:textId="77B606BD" w:rsidR="00400B0A" w:rsidRPr="007422DE" w:rsidRDefault="00400B0A" w:rsidP="00400B0A">
            <w:pPr>
              <w:rPr>
                <w:lang w:eastAsia="en-US"/>
              </w:rPr>
            </w:pPr>
            <w:r w:rsidRPr="007422DE">
              <w:rPr>
                <w:lang w:eastAsia="en-US"/>
              </w:rPr>
              <w:t>Huang Qi</w:t>
            </w:r>
          </w:p>
          <w:p w14:paraId="54AD2DFA" w14:textId="77777777" w:rsidR="00400B0A" w:rsidRPr="007422DE" w:rsidRDefault="00400B0A" w:rsidP="00400B0A">
            <w:pPr>
              <w:rPr>
                <w:lang w:eastAsia="en-US"/>
              </w:rPr>
            </w:pPr>
          </w:p>
          <w:p w14:paraId="12C9B474" w14:textId="77777777" w:rsidR="00400B0A" w:rsidRPr="007422DE" w:rsidRDefault="00400B0A" w:rsidP="00400B0A">
            <w:pPr>
              <w:rPr>
                <w:lang w:eastAsia="en-US"/>
              </w:rPr>
            </w:pPr>
            <w:r w:rsidRPr="007422DE">
              <w:rPr>
                <w:lang w:eastAsia="en-US"/>
              </w:rPr>
              <w:t>Milkvetch root</w:t>
            </w:r>
          </w:p>
          <w:p w14:paraId="5F1C7771" w14:textId="77777777" w:rsidR="00400B0A" w:rsidRPr="007422DE" w:rsidRDefault="00400B0A" w:rsidP="00400B0A">
            <w:pPr>
              <w:rPr>
                <w:lang w:eastAsia="en-US"/>
              </w:rPr>
            </w:pPr>
          </w:p>
          <w:p w14:paraId="621F17D2" w14:textId="77777777" w:rsidR="00400B0A" w:rsidRPr="007422DE" w:rsidRDefault="00400B0A" w:rsidP="00400B0A">
            <w:pPr>
              <w:rPr>
                <w:lang w:eastAsia="en-US"/>
              </w:rPr>
            </w:pPr>
          </w:p>
          <w:p w14:paraId="5DE1B119" w14:textId="77777777" w:rsidR="00400B0A" w:rsidRPr="007422DE" w:rsidRDefault="00400B0A" w:rsidP="00400B0A">
            <w:pPr>
              <w:rPr>
                <w:lang w:eastAsia="en-US"/>
              </w:rPr>
            </w:pPr>
          </w:p>
          <w:p w14:paraId="3653F5CF" w14:textId="77777777" w:rsidR="00400B0A" w:rsidRPr="007422DE" w:rsidRDefault="00400B0A" w:rsidP="00400B0A">
            <w:pPr>
              <w:rPr>
                <w:lang w:eastAsia="en-US"/>
              </w:rPr>
            </w:pPr>
            <w:r w:rsidRPr="007422DE">
              <w:rPr>
                <w:lang w:eastAsia="en-US"/>
              </w:rPr>
              <w:t>15-30g</w:t>
            </w:r>
          </w:p>
        </w:tc>
        <w:tc>
          <w:tcPr>
            <w:tcW w:w="2630" w:type="dxa"/>
          </w:tcPr>
          <w:p w14:paraId="4E09C4FD" w14:textId="4711785E" w:rsidR="00400B0A" w:rsidRPr="007422DE" w:rsidRDefault="00400B0A" w:rsidP="000E4247">
            <w:pPr>
              <w:rPr>
                <w:vertAlign w:val="superscript"/>
                <w:lang w:eastAsia="en-US"/>
              </w:rPr>
            </w:pPr>
            <w:r w:rsidRPr="007422DE">
              <w:rPr>
                <w:lang w:eastAsia="en-US"/>
              </w:rPr>
              <w:t xml:space="preserve">The roots of </w:t>
            </w:r>
            <w:proofErr w:type="spellStart"/>
            <w:r w:rsidRPr="007422DE">
              <w:rPr>
                <w:lang w:eastAsia="en-US"/>
              </w:rPr>
              <w:t>Astragalus</w:t>
            </w:r>
            <w:proofErr w:type="spellEnd"/>
            <w:r w:rsidRPr="007422DE">
              <w:rPr>
                <w:lang w:eastAsia="en-US"/>
              </w:rPr>
              <w:t xml:space="preserve"> </w:t>
            </w:r>
            <w:proofErr w:type="spellStart"/>
            <w:r w:rsidRPr="007422DE">
              <w:rPr>
                <w:lang w:eastAsia="en-US"/>
              </w:rPr>
              <w:t>membranaceus</w:t>
            </w:r>
            <w:proofErr w:type="spellEnd"/>
            <w:r w:rsidRPr="007422DE">
              <w:rPr>
                <w:lang w:eastAsia="en-US"/>
              </w:rPr>
              <w:t xml:space="preserve"> contain biologically active </w:t>
            </w:r>
            <w:proofErr w:type="spellStart"/>
            <w:r w:rsidRPr="007422DE">
              <w:rPr>
                <w:lang w:eastAsia="en-US"/>
              </w:rPr>
              <w:t>saponins</w:t>
            </w:r>
            <w:proofErr w:type="spellEnd"/>
            <w:r w:rsidRPr="007422DE">
              <w:rPr>
                <w:lang w:eastAsia="en-US"/>
              </w:rPr>
              <w:t xml:space="preserve"> (including 11 </w:t>
            </w:r>
            <w:proofErr w:type="spellStart"/>
            <w:r w:rsidRPr="007422DE">
              <w:rPr>
                <w:lang w:eastAsia="en-US"/>
              </w:rPr>
              <w:t>astragalosides</w:t>
            </w:r>
            <w:proofErr w:type="spellEnd"/>
            <w:r w:rsidRPr="007422DE">
              <w:rPr>
                <w:lang w:eastAsia="en-US"/>
              </w:rPr>
              <w:t xml:space="preserve"> and one </w:t>
            </w:r>
            <w:proofErr w:type="spellStart"/>
            <w:r w:rsidRPr="007422DE">
              <w:rPr>
                <w:lang w:eastAsia="en-US"/>
              </w:rPr>
              <w:t>soyasaponin</w:t>
            </w:r>
            <w:proofErr w:type="spellEnd"/>
            <w:r w:rsidRPr="007422DE">
              <w:rPr>
                <w:lang w:eastAsia="en-US"/>
              </w:rPr>
              <w:t xml:space="preserve">), flavones including kaempferol, quercetin); and polysaccharides (including </w:t>
            </w:r>
            <w:proofErr w:type="spellStart"/>
            <w:r w:rsidRPr="007422DE">
              <w:rPr>
                <w:lang w:eastAsia="en-US"/>
              </w:rPr>
              <w:t>Astragalans</w:t>
            </w:r>
            <w:proofErr w:type="spellEnd"/>
            <w:r w:rsidRPr="007422DE">
              <w:rPr>
                <w:lang w:eastAsia="en-US"/>
              </w:rPr>
              <w:t xml:space="preserve"> I,II and III.</w:t>
            </w:r>
            <w:r w:rsidR="000E4247" w:rsidRPr="007422DE">
              <w:rPr>
                <w:lang w:eastAsia="en-US"/>
              </w:rPr>
              <w:fldChar w:fldCharType="begin"/>
            </w:r>
            <w:r w:rsidR="000E4247" w:rsidRPr="007422DE">
              <w:rPr>
                <w:lang w:eastAsia="en-US"/>
              </w:rPr>
              <w:instrText xml:space="preserve"> ADDIN EN.CITE &lt;EndNote&gt;&lt;Cite&gt;&lt;Author&gt;Zhu&lt;/Author&gt;&lt;Year&gt;1998&lt;/Year&gt;&lt;RecNum&gt;153&lt;/RecNum&gt;&lt;DisplayText&gt;(Zhu 1998, Bensky 2004, Chen 2004)&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Cite&gt;&lt;Author&gt;Chen&lt;/Author&gt;&lt;Year&gt;2004&lt;/Year&gt;&lt;RecNum&gt;155&lt;/RecNum&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9txxfsvr1dsvzkedp0c5pws4zsfepsp9tpt9" timestamp="1542571751"&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0E4247" w:rsidRPr="007422DE">
              <w:rPr>
                <w:lang w:eastAsia="en-US"/>
              </w:rPr>
              <w:fldChar w:fldCharType="separate"/>
            </w:r>
            <w:r w:rsidR="000E4247" w:rsidRPr="007422DE">
              <w:rPr>
                <w:noProof/>
                <w:lang w:eastAsia="en-US"/>
              </w:rPr>
              <w:t>(Zhu 1998, Bensky 2004, Chen 2004)</w:t>
            </w:r>
            <w:r w:rsidR="000E4247" w:rsidRPr="007422DE">
              <w:rPr>
                <w:lang w:eastAsia="en-US"/>
              </w:rPr>
              <w:fldChar w:fldCharType="end"/>
            </w:r>
          </w:p>
        </w:tc>
        <w:tc>
          <w:tcPr>
            <w:tcW w:w="3608" w:type="dxa"/>
          </w:tcPr>
          <w:p w14:paraId="67D6FFFD" w14:textId="6234D909" w:rsidR="00400B0A" w:rsidRPr="007422DE" w:rsidRDefault="00400B0A" w:rsidP="00400B0A">
            <w:pPr>
              <w:rPr>
                <w:lang w:eastAsia="en-US"/>
              </w:rPr>
            </w:pPr>
            <w:r w:rsidRPr="007422DE">
              <w:rPr>
                <w:lang w:eastAsia="en-US"/>
              </w:rPr>
              <w:t xml:space="preserve">Supports immune function by </w:t>
            </w:r>
            <w:proofErr w:type="spellStart"/>
            <w:r w:rsidRPr="007422DE">
              <w:rPr>
                <w:lang w:eastAsia="en-US"/>
              </w:rPr>
              <w:t>eg</w:t>
            </w:r>
            <w:proofErr w:type="spellEnd"/>
            <w:r w:rsidRPr="007422DE">
              <w:rPr>
                <w:lang w:eastAsia="en-US"/>
              </w:rPr>
              <w:t xml:space="preserve"> a) </w:t>
            </w:r>
            <w:r w:rsidRPr="007422DE">
              <w:rPr>
                <w:lang w:val="en-US" w:eastAsia="ja-JP"/>
              </w:rPr>
              <w:t>increasing phagocytic activity of macrophages, (b) increasing proinflammatory cytokines IL1, IL6 and TNF, and (c) increasing levels of lymphocyte stimulatory IL2 and IL2 receptor expression</w:t>
            </w:r>
            <w:r w:rsidR="000E4247" w:rsidRPr="007422DE">
              <w:rPr>
                <w:lang w:val="en-US" w:eastAsia="ja-JP"/>
              </w:rPr>
              <w:t xml:space="preserve">. </w:t>
            </w:r>
            <w:r w:rsidR="000E4247" w:rsidRPr="007422DE">
              <w:rPr>
                <w:lang w:val="en-US" w:eastAsia="ja-JP"/>
              </w:rPr>
              <w:fldChar w:fldCharType="begin">
                <w:fldData xml:space="preserve">PEVuZE5vdGU+PENpdGU+PEF1dGhvcj5aaHU8L0F1dGhvcj48WWVhcj4xOTk4PC9ZZWFyPjxSZWNO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</w:fldData>
              </w:fldChar>
            </w:r>
            <w:r w:rsidR="000E4247" w:rsidRPr="007422DE">
              <w:rPr>
                <w:lang w:val="en-US" w:eastAsia="ja-JP"/>
              </w:rPr>
              <w:instrText xml:space="preserve"> ADDIN EN.CITE </w:instrText>
            </w:r>
            <w:r w:rsidR="000E4247" w:rsidRPr="007422DE">
              <w:rPr>
                <w:lang w:val="en-US" w:eastAsia="ja-JP"/>
              </w:rPr>
              <w:fldChar w:fldCharType="begin">
                <w:fldData xml:space="preserve">PEVuZE5vdGU+PENpdGU+PEF1dGhvcj5aaHU8L0F1dGhvcj48WWVhcj4xOTk4PC9ZZWFyPjxSZWNO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</w:fldData>
              </w:fldChar>
            </w:r>
            <w:r w:rsidR="000E4247" w:rsidRPr="007422DE">
              <w:rPr>
                <w:lang w:val="en-US" w:eastAsia="ja-JP"/>
              </w:rPr>
              <w:instrText xml:space="preserve"> ADDIN EN.CITE.DATA </w:instrText>
            </w:r>
            <w:r w:rsidR="000E4247" w:rsidRPr="007422DE">
              <w:rPr>
                <w:lang w:val="en-US" w:eastAsia="ja-JP"/>
              </w:rPr>
            </w:r>
            <w:r w:rsidR="000E4247" w:rsidRPr="007422DE">
              <w:rPr>
                <w:lang w:val="en-US" w:eastAsia="ja-JP"/>
              </w:rPr>
              <w:fldChar w:fldCharType="end"/>
            </w:r>
            <w:r w:rsidR="000E4247" w:rsidRPr="007422DE">
              <w:rPr>
                <w:lang w:val="en-US" w:eastAsia="ja-JP"/>
              </w:rPr>
            </w:r>
            <w:r w:rsidR="000E4247" w:rsidRPr="007422DE">
              <w:rPr>
                <w:lang w:val="en-US" w:eastAsia="ja-JP"/>
              </w:rPr>
              <w:fldChar w:fldCharType="separate"/>
            </w:r>
            <w:r w:rsidR="000E4247" w:rsidRPr="007422DE">
              <w:rPr>
                <w:noProof/>
                <w:lang w:val="en-US" w:eastAsia="ja-JP"/>
              </w:rPr>
              <w:t>(Zhu 1998, Bensky 2004, Chen 2004, Cho and Leung 2007)</w:t>
            </w:r>
            <w:r w:rsidR="000E4247" w:rsidRPr="007422DE">
              <w:rPr>
                <w:lang w:val="en-US" w:eastAsia="ja-JP"/>
              </w:rPr>
              <w:fldChar w:fldCharType="end"/>
            </w:r>
            <w:r w:rsidRPr="007422DE">
              <w:rPr>
                <w:lang w:eastAsia="en-US"/>
              </w:rPr>
              <w:t>.</w:t>
            </w:r>
          </w:p>
          <w:p w14:paraId="3E278432" w14:textId="53F8464D" w:rsidR="00400B0A" w:rsidRPr="007422DE" w:rsidRDefault="00400B0A" w:rsidP="00400B0A">
            <w:pPr>
              <w:rPr>
                <w:lang w:eastAsia="en-US"/>
              </w:rPr>
            </w:pPr>
            <w:r w:rsidRPr="007422DE">
              <w:rPr>
                <w:lang w:eastAsia="en-US"/>
              </w:rPr>
              <w:t xml:space="preserve">May enhance TLR4 gene expression in bladder epithelial cells to promote local neutrophil and cytokine </w:t>
            </w:r>
            <w:proofErr w:type="spellStart"/>
            <w:r w:rsidRPr="007422DE">
              <w:rPr>
                <w:lang w:eastAsia="en-US"/>
              </w:rPr>
              <w:t>anti microbial</w:t>
            </w:r>
            <w:proofErr w:type="spellEnd"/>
            <w:r w:rsidRPr="007422DE">
              <w:rPr>
                <w:lang w:eastAsia="en-US"/>
              </w:rPr>
              <w:t xml:space="preserve"> activity.</w:t>
            </w:r>
            <w:r w:rsidR="000E4247" w:rsidRPr="007422DE">
              <w:rPr>
                <w:lang w:eastAsia="en-US"/>
              </w:rPr>
              <w:fldChar w:fldCharType="begin"/>
            </w:r>
            <w:r w:rsidR="000E4247" w:rsidRPr="007422DE">
              <w:rPr>
                <w:lang w:eastAsia="en-US"/>
              </w:rPr>
              <w:instrText xml:space="preserve"> ADDIN EN.CITE &lt;EndNote&gt;&lt;Cite&gt;&lt;Author&gt;Spelman&lt;/Author&gt;&lt;Year&gt;2006&lt;/Year&gt;&lt;RecNum&gt;157&lt;/RecNum&gt;&lt;DisplayText&gt;(Spelman, Burns et al. 2006)&lt;/DisplayText&gt;&lt;record&gt;&lt;rec-number&gt;157&lt;/rec-number&gt;&lt;foreign-keys&gt;&lt;key app="EN" db-id="d5sr20zp8xe0ene2sacxa5pixvpttrrs5zef" timestamp="1542359603"&gt;157&lt;/key&gt;&lt;/foreign-keys&gt;&lt;ref-type name="Journal Article"&gt;17&lt;/ref-type&gt;&lt;contributors&gt;&lt;authors&gt;&lt;author&gt;Spelman, K.&lt;/author&gt;&lt;author&gt;Burns, J.&lt;/author&gt;&lt;author&gt;Nichols, D.&lt;/author&gt;&lt;author&gt;Winters, N.&lt;/author&gt;&lt;author&gt;Ottersberg, S.&lt;/author&gt;&lt;author&gt;Tenborg, M.&lt;/author&gt;&lt;/authors&gt;&lt;/contributors&gt;&lt;auth-address&gt;Clinical Division, Department of Herbal Medicine, Tai Sophia Institute, 7750 Montpelier Road, Laurel, MD 20723, USA. spelman123@earthlink.net.&lt;/auth-address&gt;&lt;titles&gt;&lt;title&gt;Modulation of cytokine expression by traditional medicines: a review of herbal immunomodulators&lt;/title&gt;&lt;secondary-title&gt;Altern Med Rev&lt;/secondary-title&gt;&lt;alt-title&gt;Alternative medicine review : a journal of clinical therapeutic&lt;/alt-title&gt;&lt;/titles&gt;&lt;periodical&gt;&lt;full-title&gt;Altern Med Rev&lt;/full-title&gt;&lt;abbr-1&gt;Alternative medicine review : a journal of clinical therapeutic&lt;/abbr-1&gt;&lt;/periodical&gt;&lt;alt-periodical&gt;&lt;full-title&gt;Altern Med Rev&lt;/full-title&gt;&lt;abbr-1&gt;Alternative medicine review : a journal of clinical therapeutic&lt;/abbr-1&gt;&lt;/alt-periodical&gt;&lt;pages&gt;128-50&lt;/pages&gt;&lt;volume&gt;11&lt;/volume&gt;&lt;number&gt;2&lt;/number&gt;&lt;edition&gt;2006/07/04&lt;/edition&gt;&lt;keywords&gt;&lt;keyword&gt;Cytokines/*drug effects/secretion&lt;/keyword&gt;&lt;keyword&gt;Humans&lt;/keyword&gt;&lt;keyword&gt;*Phytotherapy&lt;/keyword&gt;&lt;keyword&gt;Plant Preparations/*pharmacology&lt;/keyword&gt;&lt;/keywords&gt;&lt;dates&gt;&lt;year&gt;2006&lt;/year&gt;&lt;pub-dates&gt;&lt;date&gt;Jun&lt;/date&gt;&lt;/pub-dates&gt;&lt;/dates&gt;&lt;isbn&gt;1089-5159 (Print)&amp;#xD;1089-5159&lt;/isbn&gt;&lt;accession-num&gt;16813462&lt;/accession-num&gt;&lt;urls&gt;&lt;/urls&gt;&lt;remote-database-provider&gt;NLM&lt;/remote-database-provider&gt;&lt;language&gt;eng&lt;/language&gt;&lt;/record&gt;&lt;/Cite&gt;&lt;/EndNote&gt;</w:instrText>
            </w:r>
            <w:r w:rsidR="000E4247" w:rsidRPr="007422DE">
              <w:rPr>
                <w:lang w:eastAsia="en-US"/>
              </w:rPr>
              <w:fldChar w:fldCharType="separate"/>
            </w:r>
            <w:r w:rsidR="000E4247" w:rsidRPr="007422DE">
              <w:rPr>
                <w:noProof/>
                <w:lang w:eastAsia="en-US"/>
              </w:rPr>
              <w:t>(Spelman, Burns et al. 2006)</w:t>
            </w:r>
            <w:r w:rsidR="000E4247" w:rsidRPr="007422DE">
              <w:rPr>
                <w:lang w:eastAsia="en-US"/>
              </w:rPr>
              <w:fldChar w:fldCharType="end"/>
            </w:r>
            <w:r w:rsidRPr="007422DE">
              <w:rPr>
                <w:lang w:eastAsia="en-US"/>
              </w:rPr>
              <w:t xml:space="preserve"> </w:t>
            </w:r>
          </w:p>
          <w:p w14:paraId="0D07529A" w14:textId="77777777" w:rsidR="00400B0A" w:rsidRPr="007422DE" w:rsidRDefault="00400B0A" w:rsidP="00400B0A">
            <w:pPr>
              <w:rPr>
                <w:lang w:eastAsia="en-US"/>
              </w:rPr>
            </w:pPr>
          </w:p>
          <w:p w14:paraId="6CF888A7" w14:textId="78E00650" w:rsidR="00400B0A" w:rsidRPr="007422DE" w:rsidRDefault="00400B0A" w:rsidP="00400B0A">
            <w:pPr>
              <w:rPr>
                <w:vertAlign w:val="superscript"/>
                <w:lang w:eastAsia="en-US"/>
              </w:rPr>
            </w:pPr>
            <w:r w:rsidRPr="007422DE">
              <w:rPr>
                <w:lang w:eastAsia="en-US"/>
              </w:rPr>
              <w:t>May enhance physiological metabolism of renal cells (</w:t>
            </w:r>
            <w:proofErr w:type="spellStart"/>
            <w:r w:rsidRPr="007422DE">
              <w:rPr>
                <w:lang w:eastAsia="en-US"/>
              </w:rPr>
              <w:t>eg</w:t>
            </w:r>
            <w:proofErr w:type="spellEnd"/>
            <w:r w:rsidRPr="007422DE">
              <w:rPr>
                <w:lang w:eastAsia="en-US"/>
              </w:rPr>
              <w:t xml:space="preserve"> increasing glycogen granules, acid phosphat</w:t>
            </w:r>
            <w:r w:rsidR="000E4247" w:rsidRPr="007422DE">
              <w:rPr>
                <w:lang w:eastAsia="en-US"/>
              </w:rPr>
              <w:t xml:space="preserve">ase and succinic dehydrogenase). </w:t>
            </w:r>
            <w:r w:rsidR="000E4247" w:rsidRPr="007422DE">
              <w:rPr>
                <w:lang w:eastAsia="en-US"/>
              </w:rPr>
              <w:fldChar w:fldCharType="begin"/>
            </w:r>
            <w:r w:rsidR="000E4247"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0E4247" w:rsidRPr="007422DE">
              <w:rPr>
                <w:lang w:eastAsia="en-US"/>
              </w:rPr>
              <w:fldChar w:fldCharType="separate"/>
            </w:r>
            <w:r w:rsidR="000E4247" w:rsidRPr="007422DE">
              <w:rPr>
                <w:noProof/>
                <w:lang w:eastAsia="en-US"/>
              </w:rPr>
              <w:t>(Zhu 1998)</w:t>
            </w:r>
            <w:r w:rsidR="000E4247" w:rsidRPr="007422DE">
              <w:rPr>
                <w:lang w:eastAsia="en-US"/>
              </w:rPr>
              <w:fldChar w:fldCharType="end"/>
            </w:r>
          </w:p>
          <w:p w14:paraId="159F5D0A" w14:textId="77777777" w:rsidR="00400B0A" w:rsidRPr="007422DE" w:rsidRDefault="00400B0A" w:rsidP="00400B0A">
            <w:pPr>
              <w:rPr>
                <w:lang w:eastAsia="en-US"/>
              </w:rPr>
            </w:pPr>
          </w:p>
          <w:p w14:paraId="1DC1118A" w14:textId="38B0C39A" w:rsidR="00400B0A" w:rsidRPr="007422DE" w:rsidRDefault="00400B0A" w:rsidP="00400B0A">
            <w:pPr>
              <w:rPr>
                <w:vertAlign w:val="superscript"/>
                <w:lang w:eastAsia="en-US"/>
              </w:rPr>
            </w:pPr>
            <w:r w:rsidRPr="007422DE">
              <w:rPr>
                <w:lang w:eastAsia="en-US"/>
              </w:rPr>
              <w:t>Mild diuretic effect (0.2g/k</w:t>
            </w:r>
            <w:r w:rsidR="00D92BC9" w:rsidRPr="007422DE">
              <w:rPr>
                <w:lang w:eastAsia="en-US"/>
              </w:rPr>
              <w:t>g increased urine output by 64%)</w:t>
            </w:r>
            <w:r w:rsidR="00D92BC9" w:rsidRPr="007422DE">
              <w:rPr>
                <w:lang w:eastAsia="en-US"/>
              </w:rPr>
              <w:fldChar w:fldCharType="begin"/>
            </w:r>
            <w:r w:rsidR="00D92BC9"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D92BC9" w:rsidRPr="007422DE">
              <w:rPr>
                <w:lang w:eastAsia="en-US"/>
              </w:rPr>
              <w:fldChar w:fldCharType="separate"/>
            </w:r>
            <w:r w:rsidR="00D92BC9" w:rsidRPr="007422DE">
              <w:rPr>
                <w:noProof/>
                <w:lang w:eastAsia="en-US"/>
              </w:rPr>
              <w:t>(Zhu 1998)</w:t>
            </w:r>
            <w:r w:rsidR="00D92BC9" w:rsidRPr="007422DE">
              <w:rPr>
                <w:lang w:eastAsia="en-US"/>
              </w:rPr>
              <w:fldChar w:fldCharType="end"/>
            </w:r>
          </w:p>
          <w:p w14:paraId="12CAAADC" w14:textId="77777777" w:rsidR="00400B0A" w:rsidRPr="007422DE" w:rsidRDefault="00400B0A" w:rsidP="00400B0A">
            <w:pPr>
              <w:rPr>
                <w:lang w:eastAsia="en-US"/>
              </w:rPr>
            </w:pPr>
          </w:p>
          <w:p w14:paraId="04097798" w14:textId="4978302B" w:rsidR="00400B0A" w:rsidRPr="007422DE" w:rsidRDefault="00400B0A" w:rsidP="00400B0A">
            <w:pPr>
              <w:rPr>
                <w:vertAlign w:val="superscript"/>
                <w:lang w:eastAsia="en-US"/>
              </w:rPr>
            </w:pPr>
            <w:r w:rsidRPr="007422DE">
              <w:rPr>
                <w:lang w:eastAsia="en-US"/>
              </w:rPr>
              <w:t>Anti-inflammatory effect (may reduce histamine induced in</w:t>
            </w:r>
            <w:r w:rsidR="00D92BC9" w:rsidRPr="007422DE">
              <w:rPr>
                <w:lang w:eastAsia="en-US"/>
              </w:rPr>
              <w:t>crease in vascular permeability)</w:t>
            </w:r>
            <w:r w:rsidR="00D92BC9" w:rsidRPr="007422DE">
              <w:rPr>
                <w:lang w:eastAsia="en-US"/>
              </w:rPr>
              <w:fldChar w:fldCharType="begin"/>
            </w:r>
            <w:r w:rsidR="00D92BC9"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D92BC9" w:rsidRPr="007422DE">
              <w:rPr>
                <w:lang w:eastAsia="en-US"/>
              </w:rPr>
              <w:fldChar w:fldCharType="separate"/>
            </w:r>
            <w:r w:rsidR="00D92BC9" w:rsidRPr="007422DE">
              <w:rPr>
                <w:noProof/>
                <w:lang w:eastAsia="en-US"/>
              </w:rPr>
              <w:t>(Zhu 1998)</w:t>
            </w:r>
            <w:r w:rsidR="00D92BC9" w:rsidRPr="007422DE">
              <w:rPr>
                <w:lang w:eastAsia="en-US"/>
              </w:rPr>
              <w:fldChar w:fldCharType="end"/>
            </w:r>
          </w:p>
          <w:p w14:paraId="7A3DA223" w14:textId="77777777" w:rsidR="00400B0A" w:rsidRPr="007422DE" w:rsidRDefault="00400B0A" w:rsidP="00400B0A">
            <w:pPr>
              <w:rPr>
                <w:lang w:eastAsia="en-US"/>
              </w:rPr>
            </w:pPr>
          </w:p>
          <w:p w14:paraId="29820117" w14:textId="7B276BD2" w:rsidR="00400B0A" w:rsidRPr="007422DE" w:rsidRDefault="00D92BC9" w:rsidP="00400B0A">
            <w:pPr>
              <w:rPr>
                <w:vertAlign w:val="superscript"/>
                <w:lang w:eastAsia="en-US"/>
              </w:rPr>
            </w:pPr>
            <w:r w:rsidRPr="007422DE">
              <w:rPr>
                <w:lang w:eastAsia="en-US"/>
              </w:rPr>
              <w:t>Hepatoprotective effect</w:t>
            </w:r>
            <w:r w:rsidRPr="007422DE">
              <w:rPr>
                <w:lang w:eastAsia="en-US"/>
              </w:rPr>
              <w:fldChar w:fldCharType="begin"/>
            </w:r>
            <w:r w:rsidRPr="007422DE">
              <w:rPr>
                <w:lang w:eastAsia="en-US"/>
              </w:rPr>
              <w:instrText xml:space="preserve"> ADDIN EN.CITE &lt;EndNote&gt;&lt;Cite&gt;&lt;Author&gt;Chen&lt;/Author&gt;&lt;Year&gt;2004&lt;/Year&gt;&lt;RecNum&gt;155&lt;/RecNum&gt;&lt;DisplayText&gt;(Chen 2004)&lt;/DisplayText&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EndNote&gt;</w:instrText>
            </w:r>
            <w:r w:rsidRPr="007422DE">
              <w:rPr>
                <w:lang w:eastAsia="en-US"/>
              </w:rPr>
              <w:fldChar w:fldCharType="separate"/>
            </w:r>
            <w:r w:rsidRPr="007422DE">
              <w:rPr>
                <w:noProof/>
                <w:lang w:eastAsia="en-US"/>
              </w:rPr>
              <w:t>(Chen 2004)</w:t>
            </w:r>
            <w:r w:rsidRPr="007422DE">
              <w:rPr>
                <w:lang w:eastAsia="en-US"/>
              </w:rPr>
              <w:fldChar w:fldCharType="end"/>
            </w:r>
          </w:p>
          <w:p w14:paraId="7B70AA3D" w14:textId="77777777" w:rsidR="00400B0A" w:rsidRPr="007422DE" w:rsidRDefault="00400B0A" w:rsidP="00400B0A">
            <w:pPr>
              <w:rPr>
                <w:lang w:eastAsia="en-US"/>
              </w:rPr>
            </w:pPr>
          </w:p>
        </w:tc>
        <w:tc>
          <w:tcPr>
            <w:tcW w:w="2110" w:type="dxa"/>
          </w:tcPr>
          <w:p w14:paraId="2C3FF307" w14:textId="42291815" w:rsidR="00400B0A" w:rsidRPr="007422DE" w:rsidRDefault="00400B0A" w:rsidP="00400B0A">
            <w:pPr>
              <w:rPr>
                <w:lang w:eastAsia="en-US"/>
              </w:rPr>
            </w:pPr>
            <w:r w:rsidRPr="007422DE">
              <w:rPr>
                <w:lang w:eastAsia="en-US"/>
              </w:rPr>
              <w:lastRenderedPageBreak/>
              <w:t xml:space="preserve">Preliminary data supporting its use for asthma, chemotherapy induced </w:t>
            </w:r>
            <w:proofErr w:type="spellStart"/>
            <w:r w:rsidRPr="007422DE">
              <w:rPr>
                <w:lang w:eastAsia="en-US"/>
              </w:rPr>
              <w:t>leucopenia</w:t>
            </w:r>
            <w:proofErr w:type="spellEnd"/>
            <w:r w:rsidR="000E4247" w:rsidRPr="007422DE">
              <w:rPr>
                <w:lang w:eastAsia="en-US"/>
              </w:rPr>
              <w:t xml:space="preserve"> and viral myocarditis.</w:t>
            </w:r>
            <w:r w:rsidR="000E4247" w:rsidRPr="007422DE">
              <w:rPr>
                <w:lang w:eastAsia="en-US"/>
              </w:rPr>
              <w:fldChar w:fldCharType="begin">
                <w:fldData xml:space="preserve">PEVuZE5vdGU+PENpdGU+PEF1dGhvcj5aaGFuZzwvQXV0aG9yPjxZZWFyPjIwMTM8L1llYXI+PFJl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</w:fldData>
              </w:fldChar>
            </w:r>
            <w:r w:rsidR="000E4247" w:rsidRPr="007422DE">
              <w:rPr>
                <w:lang w:eastAsia="en-US"/>
              </w:rPr>
              <w:instrText xml:space="preserve"> ADDIN EN.CITE </w:instrText>
            </w:r>
            <w:r w:rsidR="000E4247" w:rsidRPr="007422DE">
              <w:rPr>
                <w:lang w:eastAsia="en-US"/>
              </w:rPr>
              <w:fldChar w:fldCharType="begin">
                <w:fldData xml:space="preserve">PEVuZE5vdGU+PENpdGU+PEF1dGhvcj5aaGFuZzwvQXV0aG9yPjxZZWFyPjIwMTM8L1llYXI+PFJl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</w:fldData>
              </w:fldChar>
            </w:r>
            <w:r w:rsidR="000E4247" w:rsidRPr="007422DE">
              <w:rPr>
                <w:lang w:eastAsia="en-US"/>
              </w:rPr>
              <w:instrText xml:space="preserve"> ADDIN EN.CITE.DATA </w:instrText>
            </w:r>
            <w:r w:rsidR="000E4247" w:rsidRPr="007422DE">
              <w:rPr>
                <w:lang w:eastAsia="en-US"/>
              </w:rPr>
            </w:r>
            <w:r w:rsidR="000E4247" w:rsidRPr="007422DE">
              <w:rPr>
                <w:lang w:eastAsia="en-US"/>
              </w:rPr>
              <w:fldChar w:fldCharType="end"/>
            </w:r>
            <w:r w:rsidR="000E4247" w:rsidRPr="007422DE">
              <w:rPr>
                <w:lang w:eastAsia="en-US"/>
              </w:rPr>
            </w:r>
            <w:r w:rsidR="000E4247" w:rsidRPr="007422DE">
              <w:rPr>
                <w:lang w:eastAsia="en-US"/>
              </w:rPr>
              <w:fldChar w:fldCharType="separate"/>
            </w:r>
            <w:r w:rsidR="000E4247" w:rsidRPr="007422DE">
              <w:rPr>
                <w:noProof/>
                <w:lang w:eastAsia="en-US"/>
              </w:rPr>
              <w:t>(Liu, Liu et al. 2010, Zhang, Zhu et al. 2013)</w:t>
            </w:r>
            <w:r w:rsidR="000E4247" w:rsidRPr="007422DE">
              <w:rPr>
                <w:lang w:eastAsia="en-US"/>
              </w:rPr>
              <w:fldChar w:fldCharType="end"/>
            </w:r>
          </w:p>
          <w:p w14:paraId="2C5B199A" w14:textId="77777777" w:rsidR="00400B0A" w:rsidRPr="007422DE" w:rsidRDefault="00400B0A" w:rsidP="00400B0A">
            <w:pPr>
              <w:rPr>
                <w:lang w:eastAsia="en-US"/>
              </w:rPr>
            </w:pPr>
          </w:p>
          <w:p w14:paraId="3DF1FC6A" w14:textId="2A4B07D6" w:rsidR="00400B0A" w:rsidRPr="007422DE" w:rsidRDefault="00400B0A" w:rsidP="00D92BC9">
            <w:pPr>
              <w:rPr>
                <w:lang w:eastAsia="en-US"/>
              </w:rPr>
            </w:pPr>
            <w:r w:rsidRPr="007422DE">
              <w:rPr>
                <w:lang w:eastAsia="en-US"/>
              </w:rPr>
              <w:t xml:space="preserve">Demonstrated immunomodulatory and </w:t>
            </w:r>
            <w:proofErr w:type="spellStart"/>
            <w:r w:rsidRPr="007422DE">
              <w:rPr>
                <w:lang w:eastAsia="en-US"/>
              </w:rPr>
              <w:t>anti microbial</w:t>
            </w:r>
            <w:proofErr w:type="spellEnd"/>
            <w:r w:rsidRPr="007422DE">
              <w:rPr>
                <w:lang w:eastAsia="en-US"/>
              </w:rPr>
              <w:t xml:space="preserve"> effects </w:t>
            </w:r>
            <w:r w:rsidR="00D92BC9" w:rsidRPr="007422DE">
              <w:rPr>
                <w:lang w:eastAsia="en-US"/>
              </w:rPr>
              <w:t xml:space="preserve">in a number of common infections </w:t>
            </w:r>
            <w:r w:rsidR="00D92BC9" w:rsidRPr="007422DE">
              <w:rPr>
                <w:lang w:eastAsia="en-US"/>
              </w:rPr>
              <w:fldChar w:fldCharType="begin">
                <w:fldData xml:space="preserve">PEVuZE5vdGU+PENpdGU+PEF1dGhvcj5ZZXNpbGFkYTwvQXV0aG9yPjxZZWFyPjIwMDU8L1llYXI+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</w:fldData>
              </w:fldChar>
            </w:r>
            <w:r w:rsidR="00D92BC9" w:rsidRPr="007422DE">
              <w:rPr>
                <w:lang w:eastAsia="en-US"/>
              </w:rPr>
              <w:instrText xml:space="preserve"> ADDIN EN.CITE </w:instrText>
            </w:r>
            <w:r w:rsidR="00D92BC9" w:rsidRPr="007422DE">
              <w:rPr>
                <w:lang w:eastAsia="en-US"/>
              </w:rPr>
              <w:fldChar w:fldCharType="begin">
                <w:fldData xml:space="preserve">PEVuZE5vdGU+PENpdGU+PEF1dGhvcj5ZZXNpbGFkYTwvQXV0aG9yPjxZZWFyPjIwMDU8L1llYXI+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</w:fldData>
              </w:fldChar>
            </w:r>
            <w:r w:rsidR="00D92BC9" w:rsidRPr="007422DE">
              <w:rPr>
                <w:lang w:eastAsia="en-US"/>
              </w:rPr>
              <w:instrText xml:space="preserve"> ADDIN EN.CITE.DATA </w:instrText>
            </w:r>
            <w:r w:rsidR="00D92BC9" w:rsidRPr="007422DE">
              <w:rPr>
                <w:lang w:eastAsia="en-US"/>
              </w:rPr>
            </w:r>
            <w:r w:rsidR="00D92BC9" w:rsidRPr="007422DE">
              <w:rPr>
                <w:lang w:eastAsia="en-US"/>
              </w:rPr>
              <w:fldChar w:fldCharType="end"/>
            </w:r>
            <w:r w:rsidR="00D92BC9" w:rsidRPr="007422DE">
              <w:rPr>
                <w:lang w:eastAsia="en-US"/>
              </w:rPr>
            </w:r>
            <w:r w:rsidR="00D92BC9" w:rsidRPr="007422DE">
              <w:rPr>
                <w:lang w:eastAsia="en-US"/>
              </w:rPr>
              <w:fldChar w:fldCharType="separate"/>
            </w:r>
            <w:r w:rsidR="00D92BC9" w:rsidRPr="007422DE">
              <w:rPr>
                <w:noProof/>
                <w:lang w:eastAsia="en-US"/>
              </w:rPr>
              <w:t>(Shon, Kim et al. 2002, Tan and Vanitha 2004, Yesilada, Bedir et al. 2005)</w:t>
            </w:r>
            <w:r w:rsidR="00D92BC9" w:rsidRPr="007422DE">
              <w:rPr>
                <w:lang w:eastAsia="en-US"/>
              </w:rPr>
              <w:fldChar w:fldCharType="end"/>
            </w:r>
            <w:r w:rsidRPr="007422DE">
              <w:rPr>
                <w:vertAlign w:val="superscript"/>
                <w:lang w:eastAsia="en-US"/>
              </w:rPr>
              <w:t xml:space="preserve"> </w:t>
            </w:r>
            <w:r w:rsidR="000E4247" w:rsidRPr="007422DE">
              <w:rPr>
                <w:lang w:eastAsia="en-US"/>
              </w:rPr>
              <w:t>including UTIs.</w:t>
            </w:r>
            <w:r w:rsidR="00D92BC9" w:rsidRPr="007422DE">
              <w:rPr>
                <w:lang w:eastAsia="en-US"/>
              </w:rPr>
              <w:fldChar w:fldCharType="begin">
                <w:fldData xml:space="preserve">PEVuZE5vdGU+PENpdGU+PEF1dGhvcj5ZaW48L0F1dGhvcj48WWVhcj4yMDEwPC9ZZWFyPjxSZWNO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MjMyLTg8L3BhZ2VzPjx2b2x1bWU+Mzk3PC92b2x1bWU+PG51bWJlcj4yPC9udW1iZXI+PGVk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=
</w:fldData>
              </w:fldChar>
            </w:r>
            <w:r w:rsidR="00D92BC9" w:rsidRPr="007422DE">
              <w:rPr>
                <w:lang w:eastAsia="en-US"/>
              </w:rPr>
              <w:instrText xml:space="preserve"> ADDIN EN.CITE </w:instrText>
            </w:r>
            <w:r w:rsidR="00D92BC9" w:rsidRPr="007422DE">
              <w:rPr>
                <w:lang w:eastAsia="en-US"/>
              </w:rPr>
              <w:fldChar w:fldCharType="begin">
                <w:fldData xml:space="preserve">PEVuZE5vdGU+PENpdGU+PEF1dGhvcj5ZaW48L0F1dGhvcj48WWVhcj4yMDEwPC9ZZWFyPjxSZWNO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MjMyLTg8L3BhZ2VzPjx2b2x1bWU+Mzk3PC92b2x1bWU+PG51bWJlcj4yPC9udW1iZXI+PGVk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=
</w:fldData>
              </w:fldChar>
            </w:r>
            <w:r w:rsidR="00D92BC9" w:rsidRPr="007422DE">
              <w:rPr>
                <w:lang w:eastAsia="en-US"/>
              </w:rPr>
              <w:instrText xml:space="preserve"> ADDIN EN.CITE.DATA </w:instrText>
            </w:r>
            <w:r w:rsidR="00D92BC9" w:rsidRPr="007422DE">
              <w:rPr>
                <w:lang w:eastAsia="en-US"/>
              </w:rPr>
            </w:r>
            <w:r w:rsidR="00D92BC9" w:rsidRPr="007422DE">
              <w:rPr>
                <w:lang w:eastAsia="en-US"/>
              </w:rPr>
              <w:fldChar w:fldCharType="end"/>
            </w:r>
            <w:r w:rsidR="00D92BC9" w:rsidRPr="007422DE">
              <w:rPr>
                <w:lang w:eastAsia="en-US"/>
              </w:rPr>
            </w:r>
            <w:r w:rsidR="00D92BC9" w:rsidRPr="007422DE">
              <w:rPr>
                <w:lang w:eastAsia="en-US"/>
              </w:rPr>
              <w:fldChar w:fldCharType="separate"/>
            </w:r>
            <w:r w:rsidR="00D92BC9" w:rsidRPr="007422DE">
              <w:rPr>
                <w:noProof/>
                <w:lang w:eastAsia="en-US"/>
              </w:rPr>
              <w:t>(Yin, Chen et al. 2010)</w:t>
            </w:r>
            <w:r w:rsidR="00D92BC9" w:rsidRPr="007422DE">
              <w:rPr>
                <w:lang w:eastAsia="en-US"/>
              </w:rPr>
              <w:fldChar w:fldCharType="end"/>
            </w:r>
          </w:p>
        </w:tc>
        <w:tc>
          <w:tcPr>
            <w:tcW w:w="2065" w:type="dxa"/>
          </w:tcPr>
          <w:p w14:paraId="076D55B0" w14:textId="77777777" w:rsidR="00400B0A" w:rsidRPr="007422DE" w:rsidRDefault="00400B0A" w:rsidP="00400B0A">
            <w:pPr>
              <w:rPr>
                <w:lang w:eastAsia="en-US"/>
              </w:rPr>
            </w:pPr>
            <w:r w:rsidRPr="007422DE">
              <w:rPr>
                <w:lang w:eastAsia="en-US"/>
              </w:rPr>
              <w:t>No adverse reactions observed in mice with dosages as high as 100g/kg of the herb.</w:t>
            </w:r>
          </w:p>
          <w:p w14:paraId="087CF8FD" w14:textId="77777777" w:rsidR="00400B0A" w:rsidRPr="007422DE" w:rsidRDefault="00400B0A" w:rsidP="00400B0A">
            <w:pPr>
              <w:rPr>
                <w:lang w:eastAsia="en-US"/>
              </w:rPr>
            </w:pPr>
          </w:p>
          <w:p w14:paraId="3D68B04B" w14:textId="1B50377D" w:rsidR="00400B0A" w:rsidRPr="007422DE" w:rsidRDefault="00400B0A" w:rsidP="00D92BC9">
            <w:pPr>
              <w:rPr>
                <w:vertAlign w:val="superscript"/>
                <w:lang w:eastAsia="en-US"/>
              </w:rPr>
            </w:pPr>
            <w:r w:rsidRPr="007422DE">
              <w:rPr>
                <w:lang w:eastAsia="en-US"/>
              </w:rPr>
              <w:t>LD</w:t>
            </w:r>
            <w:r w:rsidRPr="007422DE">
              <w:rPr>
                <w:vertAlign w:val="subscript"/>
                <w:lang w:eastAsia="en-US"/>
              </w:rPr>
              <w:t xml:space="preserve">50 </w:t>
            </w:r>
            <w:r w:rsidRPr="007422DE">
              <w:rPr>
                <w:lang w:eastAsia="en-US"/>
              </w:rPr>
              <w:t>of the decoction of the herb administered by intraperitoneal injection was 39.82g/kg.</w:t>
            </w:r>
            <w:r w:rsidR="00D92BC9" w:rsidRPr="007422DE">
              <w:rPr>
                <w:lang w:eastAsia="en-US"/>
              </w:rPr>
              <w:fldChar w:fldCharType="begin"/>
            </w:r>
            <w:r w:rsidR="00D92BC9"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D92BC9" w:rsidRPr="007422DE">
              <w:rPr>
                <w:lang w:eastAsia="en-US"/>
              </w:rPr>
              <w:fldChar w:fldCharType="separate"/>
            </w:r>
            <w:r w:rsidR="00D92BC9" w:rsidRPr="007422DE">
              <w:rPr>
                <w:noProof/>
                <w:lang w:eastAsia="en-US"/>
              </w:rPr>
              <w:t>(Zhu 1998)</w:t>
            </w:r>
            <w:r w:rsidR="00D92BC9" w:rsidRPr="007422DE">
              <w:rPr>
                <w:lang w:eastAsia="en-US"/>
              </w:rPr>
              <w:fldChar w:fldCharType="end"/>
            </w:r>
          </w:p>
        </w:tc>
        <w:tc>
          <w:tcPr>
            <w:tcW w:w="1881" w:type="dxa"/>
          </w:tcPr>
          <w:p w14:paraId="743FF16E" w14:textId="6AEB0D26" w:rsidR="00400B0A" w:rsidRPr="007422DE" w:rsidRDefault="00400B0A" w:rsidP="00D92BC9">
            <w:pPr>
              <w:rPr>
                <w:lang w:eastAsia="en-US"/>
              </w:rPr>
            </w:pPr>
            <w:r w:rsidRPr="007422DE">
              <w:rPr>
                <w:lang w:eastAsia="en-US"/>
              </w:rPr>
              <w:t>Invigorates the vital energy, protects against infection, promotes healing an</w:t>
            </w:r>
            <w:r w:rsidR="00D92BC9" w:rsidRPr="007422DE">
              <w:rPr>
                <w:lang w:eastAsia="en-US"/>
              </w:rPr>
              <w:t>d regulates the ‘water pathways’</w:t>
            </w:r>
            <w:r w:rsidRPr="007422DE">
              <w:rPr>
                <w:lang w:eastAsia="en-US"/>
              </w:rPr>
              <w:t>.</w:t>
            </w:r>
            <w:r w:rsidR="00D92BC9" w:rsidRPr="007422DE">
              <w:rPr>
                <w:lang w:eastAsia="en-US"/>
              </w:rPr>
              <w:fldChar w:fldCharType="begin"/>
            </w:r>
            <w:r w:rsidR="00D92BC9" w:rsidRPr="007422DE">
              <w:rPr>
                <w:lang w:eastAsia="en-US"/>
              </w:rPr>
              <w:instrText xml:space="preserve"> ADDIN EN.CITE &lt;EndNote&gt;&lt;Cite&gt;&lt;Author&gt;Chen&lt;/Author&gt;&lt;Year&gt;2004&lt;/Year&gt;&lt;RecNum&gt;155&lt;/RecNum&gt;&lt;DisplayText&gt;(Bensky 2004, Chen 2004)&lt;/DisplayText&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refzerz2lssd29esxr5xswwbxpaes0aaewwf" timestamp="1542572230"&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D92BC9" w:rsidRPr="007422DE">
              <w:rPr>
                <w:lang w:eastAsia="en-US"/>
              </w:rPr>
              <w:fldChar w:fldCharType="separate"/>
            </w:r>
            <w:r w:rsidR="00D92BC9" w:rsidRPr="007422DE">
              <w:rPr>
                <w:noProof/>
                <w:lang w:eastAsia="en-US"/>
              </w:rPr>
              <w:t>(Bensky 2004, Chen 2004)</w:t>
            </w:r>
            <w:r w:rsidR="00D92BC9" w:rsidRPr="007422DE">
              <w:rPr>
                <w:lang w:eastAsia="en-US"/>
              </w:rPr>
              <w:fldChar w:fldCharType="end"/>
            </w:r>
          </w:p>
        </w:tc>
      </w:tr>
      <w:tr w:rsidR="007422DE" w:rsidRPr="007422DE" w14:paraId="58ECD0DE" w14:textId="77777777" w:rsidTr="004F5682">
        <w:tc>
          <w:tcPr>
            <w:tcW w:w="1656" w:type="dxa"/>
          </w:tcPr>
          <w:p w14:paraId="1B41D0D3" w14:textId="77777777" w:rsidR="00400B0A" w:rsidRPr="007422DE" w:rsidRDefault="00400B0A" w:rsidP="00400B0A">
            <w:pPr>
              <w:rPr>
                <w:lang w:eastAsia="en-US"/>
              </w:rPr>
            </w:pPr>
            <w:proofErr w:type="spellStart"/>
            <w:r w:rsidRPr="007422DE">
              <w:rPr>
                <w:i/>
                <w:lang w:eastAsia="en-US"/>
              </w:rPr>
              <w:lastRenderedPageBreak/>
              <w:t>Sophora</w:t>
            </w:r>
            <w:proofErr w:type="spellEnd"/>
            <w:r w:rsidRPr="007422DE">
              <w:rPr>
                <w:i/>
                <w:lang w:eastAsia="en-US"/>
              </w:rPr>
              <w:t xml:space="preserve"> </w:t>
            </w:r>
            <w:proofErr w:type="spellStart"/>
            <w:r w:rsidRPr="007422DE">
              <w:rPr>
                <w:i/>
                <w:lang w:eastAsia="en-US"/>
              </w:rPr>
              <w:t>flavescens</w:t>
            </w:r>
            <w:proofErr w:type="spellEnd"/>
            <w:r w:rsidRPr="007422DE">
              <w:rPr>
                <w:lang w:eastAsia="en-US"/>
              </w:rPr>
              <w:t xml:space="preserve"> </w:t>
            </w:r>
            <w:proofErr w:type="spellStart"/>
            <w:r w:rsidRPr="007422DE">
              <w:rPr>
                <w:lang w:eastAsia="en-US"/>
              </w:rPr>
              <w:t>Aiton</w:t>
            </w:r>
            <w:proofErr w:type="spellEnd"/>
            <w:r w:rsidRPr="007422DE">
              <w:rPr>
                <w:lang w:eastAsia="en-US"/>
              </w:rPr>
              <w:t xml:space="preserve"> </w:t>
            </w:r>
          </w:p>
          <w:p w14:paraId="46F4E44D" w14:textId="5D3D0435" w:rsidR="00400B0A" w:rsidRPr="007422DE" w:rsidRDefault="00C73F1B" w:rsidP="00400B0A">
            <w:pPr>
              <w:rPr>
                <w:lang w:eastAsia="en-US"/>
              </w:rPr>
            </w:pPr>
            <w:r w:rsidRPr="007422DE">
              <w:rPr>
                <w:lang w:eastAsia="en-US"/>
              </w:rPr>
              <w:t>(Fabaceae)</w:t>
            </w:r>
          </w:p>
          <w:p w14:paraId="5C4B5834" w14:textId="77777777" w:rsidR="00CC2FD9" w:rsidRPr="007422DE" w:rsidRDefault="00CC2FD9" w:rsidP="00400B0A">
            <w:pPr>
              <w:rPr>
                <w:lang w:eastAsia="en-US"/>
              </w:rPr>
            </w:pPr>
          </w:p>
          <w:p w14:paraId="3BE739E9" w14:textId="7605EC68" w:rsidR="00400B0A" w:rsidRPr="007422DE" w:rsidRDefault="00400B0A" w:rsidP="00400B0A">
            <w:pPr>
              <w:rPr>
                <w:lang w:eastAsia="en-US"/>
              </w:rPr>
            </w:pPr>
            <w:r w:rsidRPr="007422DE">
              <w:rPr>
                <w:lang w:eastAsia="en-US"/>
              </w:rPr>
              <w:t xml:space="preserve">Ku Shen </w:t>
            </w:r>
          </w:p>
          <w:p w14:paraId="30A5749D" w14:textId="77777777" w:rsidR="00400B0A" w:rsidRPr="007422DE" w:rsidRDefault="00400B0A" w:rsidP="00400B0A">
            <w:pPr>
              <w:rPr>
                <w:lang w:eastAsia="en-US"/>
              </w:rPr>
            </w:pPr>
          </w:p>
          <w:p w14:paraId="56778420" w14:textId="77777777" w:rsidR="00400B0A" w:rsidRPr="007422DE" w:rsidRDefault="00400B0A" w:rsidP="00400B0A">
            <w:pPr>
              <w:rPr>
                <w:lang w:eastAsia="en-US"/>
              </w:rPr>
            </w:pPr>
          </w:p>
          <w:p w14:paraId="42149857" w14:textId="77777777" w:rsidR="00400B0A" w:rsidRPr="007422DE" w:rsidRDefault="00400B0A" w:rsidP="00400B0A">
            <w:pPr>
              <w:rPr>
                <w:lang w:eastAsia="en-US"/>
              </w:rPr>
            </w:pPr>
            <w:r w:rsidRPr="007422DE">
              <w:rPr>
                <w:lang w:eastAsia="en-US"/>
              </w:rPr>
              <w:t>6-15g</w:t>
            </w:r>
          </w:p>
        </w:tc>
        <w:tc>
          <w:tcPr>
            <w:tcW w:w="2630" w:type="dxa"/>
          </w:tcPr>
          <w:p w14:paraId="2B251DD8" w14:textId="44B76F37" w:rsidR="00400B0A" w:rsidRPr="007422DE" w:rsidRDefault="00400B0A" w:rsidP="00D92BC9">
            <w:pPr>
              <w:rPr>
                <w:lang w:eastAsia="en-US"/>
              </w:rPr>
            </w:pPr>
            <w:r w:rsidRPr="007422DE">
              <w:rPr>
                <w:lang w:eastAsia="en-US"/>
              </w:rPr>
              <w:t xml:space="preserve">The known chemical components of </w:t>
            </w:r>
            <w:proofErr w:type="spellStart"/>
            <w:r w:rsidRPr="007422DE">
              <w:rPr>
                <w:lang w:eastAsia="en-US"/>
              </w:rPr>
              <w:t>Sophora</w:t>
            </w:r>
            <w:proofErr w:type="spellEnd"/>
            <w:r w:rsidRPr="007422DE">
              <w:rPr>
                <w:lang w:eastAsia="en-US"/>
              </w:rPr>
              <w:t xml:space="preserve"> </w:t>
            </w:r>
            <w:proofErr w:type="spellStart"/>
            <w:r w:rsidRPr="007422DE">
              <w:rPr>
                <w:lang w:eastAsia="en-US"/>
              </w:rPr>
              <w:t>flavescens</w:t>
            </w:r>
            <w:proofErr w:type="spellEnd"/>
            <w:r w:rsidRPr="007422DE">
              <w:rPr>
                <w:lang w:eastAsia="en-US"/>
              </w:rPr>
              <w:t xml:space="preserve"> include alkaloids (3.3%) -principally </w:t>
            </w:r>
            <w:proofErr w:type="spellStart"/>
            <w:r w:rsidRPr="007422DE">
              <w:rPr>
                <w:lang w:eastAsia="en-US"/>
              </w:rPr>
              <w:t>matrine</w:t>
            </w:r>
            <w:proofErr w:type="spellEnd"/>
            <w:r w:rsidRPr="007422DE">
              <w:rPr>
                <w:lang w:eastAsia="en-US"/>
              </w:rPr>
              <w:t xml:space="preserve"> and </w:t>
            </w:r>
            <w:proofErr w:type="spellStart"/>
            <w:r w:rsidRPr="007422DE">
              <w:rPr>
                <w:lang w:eastAsia="en-US"/>
              </w:rPr>
              <w:t>oxymatrine</w:t>
            </w:r>
            <w:proofErr w:type="spellEnd"/>
            <w:r w:rsidRPr="007422DE">
              <w:rPr>
                <w:lang w:eastAsia="en-US"/>
              </w:rPr>
              <w:t xml:space="preserve">; flavonoids (1.5%), </w:t>
            </w:r>
            <w:proofErr w:type="spellStart"/>
            <w:r w:rsidRPr="007422DE">
              <w:rPr>
                <w:lang w:eastAsia="en-US"/>
              </w:rPr>
              <w:t>alkylxanthones</w:t>
            </w:r>
            <w:proofErr w:type="spellEnd"/>
            <w:r w:rsidRPr="007422DE">
              <w:rPr>
                <w:lang w:eastAsia="en-US"/>
              </w:rPr>
              <w:t xml:space="preserve">, </w:t>
            </w:r>
            <w:proofErr w:type="spellStart"/>
            <w:r w:rsidRPr="007422DE">
              <w:rPr>
                <w:lang w:eastAsia="en-US"/>
              </w:rPr>
              <w:t>quinones</w:t>
            </w:r>
            <w:proofErr w:type="spellEnd"/>
            <w:r w:rsidRPr="007422DE">
              <w:rPr>
                <w:lang w:eastAsia="en-US"/>
              </w:rPr>
              <w:t>, triterpene glycosides,</w:t>
            </w:r>
            <w:r w:rsidR="00D92BC9" w:rsidRPr="007422DE">
              <w:rPr>
                <w:lang w:eastAsia="en-US"/>
              </w:rPr>
              <w:t xml:space="preserve"> fatty acids, and essential oils.</w:t>
            </w:r>
            <w:r w:rsidR="00D92BC9" w:rsidRPr="007422DE">
              <w:rPr>
                <w:lang w:eastAsia="en-US"/>
              </w:rPr>
              <w:fldChar w:fldCharType="begin"/>
            </w:r>
            <w:r w:rsidR="00D92BC9" w:rsidRPr="007422DE">
              <w:rPr>
                <w:lang w:eastAsia="en-US"/>
              </w:rPr>
              <w:instrText xml:space="preserve"> ADDIN EN.CITE &lt;EndNote&gt;&lt;Cite&gt;&lt;Author&gt;Zhu&lt;/Author&gt;&lt;Year&gt;1998&lt;/Year&gt;&lt;RecNum&gt;153&lt;/RecNum&gt;&lt;DisplayText&gt;(Zhu 1998, Bensky 2004)&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Cite&gt;&lt;Author&gt;Bensky&lt;/Author&gt;&lt;Year&gt;2004&lt;/Year&gt;&lt;RecNum&gt;11&lt;/RecNum&gt;&lt;record&gt;&lt;rec-number&gt;11&lt;/rec-number&gt;&lt;foreign-keys&gt;&lt;key app="EN" db-id="refzerz2lssd29esxr5xswwbxpaes0aaewwf" timestamp="1542572230"&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D92BC9" w:rsidRPr="007422DE">
              <w:rPr>
                <w:lang w:eastAsia="en-US"/>
              </w:rPr>
              <w:fldChar w:fldCharType="separate"/>
            </w:r>
            <w:r w:rsidR="00D92BC9" w:rsidRPr="007422DE">
              <w:rPr>
                <w:noProof/>
                <w:lang w:eastAsia="en-US"/>
              </w:rPr>
              <w:t>(Zhu 1998, Bensky 2004)</w:t>
            </w:r>
            <w:r w:rsidR="00D92BC9" w:rsidRPr="007422DE">
              <w:rPr>
                <w:lang w:eastAsia="en-US"/>
              </w:rPr>
              <w:fldChar w:fldCharType="end"/>
            </w:r>
          </w:p>
        </w:tc>
        <w:tc>
          <w:tcPr>
            <w:tcW w:w="3608" w:type="dxa"/>
          </w:tcPr>
          <w:p w14:paraId="49F6B1F2" w14:textId="2CE5116E" w:rsidR="00400B0A" w:rsidRPr="007422DE" w:rsidRDefault="00400B0A" w:rsidP="00400B0A">
            <w:pPr>
              <w:rPr>
                <w:lang w:eastAsia="en-US"/>
              </w:rPr>
            </w:pPr>
            <w:r w:rsidRPr="007422DE">
              <w:rPr>
                <w:lang w:eastAsia="en-US"/>
              </w:rPr>
              <w:t>In vitro research shows the flavonoid extracted from Ku Shen (</w:t>
            </w:r>
            <w:proofErr w:type="spellStart"/>
            <w:r w:rsidRPr="007422DE">
              <w:rPr>
                <w:lang w:eastAsia="en-US"/>
              </w:rPr>
              <w:t>Kurarinone</w:t>
            </w:r>
            <w:proofErr w:type="spellEnd"/>
            <w:r w:rsidRPr="007422DE">
              <w:rPr>
                <w:lang w:eastAsia="en-US"/>
              </w:rPr>
              <w:t>) has a strong inhibitory action on the growth of MRSA (</w:t>
            </w:r>
            <w:r w:rsidRPr="007422DE">
              <w:rPr>
                <w:rFonts w:ascii="Times" w:hAnsi="Times" w:cs="Times"/>
                <w:lang w:val="en-US" w:eastAsia="ja-JP"/>
              </w:rPr>
              <w:t xml:space="preserve">Methicillin-Resistant </w:t>
            </w:r>
            <w:r w:rsidRPr="007422DE">
              <w:rPr>
                <w:rFonts w:ascii="Times" w:hAnsi="Times" w:cs="Times"/>
                <w:i/>
                <w:iCs/>
                <w:lang w:val="en-US" w:eastAsia="ja-JP"/>
              </w:rPr>
              <w:t>Staphylococcus aureus</w:t>
            </w:r>
            <w:r w:rsidRPr="007422DE">
              <w:rPr>
                <w:lang w:eastAsia="en-US"/>
              </w:rPr>
              <w:t>) and VRE (Vancomycin resistant Enterococci) bacteria.</w:t>
            </w:r>
            <w:r w:rsidR="00C54A3B" w:rsidRPr="007422DE">
              <w:rPr>
                <w:lang w:eastAsia="en-US"/>
              </w:rPr>
              <w:fldChar w:fldCharType="begin"/>
            </w:r>
            <w:r w:rsidR="00C54A3B" w:rsidRPr="007422DE">
              <w:rPr>
                <w:lang w:eastAsia="en-US"/>
              </w:rPr>
              <w:instrText xml:space="preserve"> ADDIN EN.CITE &lt;EndNote&gt;&lt;Cite&gt;&lt;Author&gt;Chen&lt;/Author&gt;&lt;Year&gt;2005&lt;/Year&gt;&lt;RecNum&gt;164&lt;/RecNum&gt;&lt;DisplayText&gt;(Chen, Cheng et al. 2005)&lt;/DisplayText&gt;&lt;record&gt;&lt;rec-number&gt;164&lt;/rec-number&gt;&lt;foreign-keys&gt;&lt;key app="EN" db-id="d5sr20zp8xe0ene2sacxa5pixvpttrrs5zef" timestamp="1542360101"&gt;164&lt;/key&gt;&lt;/foreign-keys&gt;&lt;ref-type name="Journal Article"&gt;17&lt;/ref-type&gt;&lt;contributors&gt;&lt;authors&gt;&lt;author&gt;Chen, Li&lt;/author&gt;&lt;author&gt;Cheng, Xiaofang&lt;/author&gt;&lt;author&gt;Shi, Wenyuan&lt;/author&gt;&lt;author&gt;Lu, Qingyi&lt;/author&gt;&lt;author&gt;Go, Vay Liang&lt;/author&gt;&lt;author&gt;Heber, David&lt;/author&gt;&lt;author&gt;Ma, Lili&lt;/author&gt;&lt;/authors&gt;&lt;/contributors&gt;&lt;titles&gt;&lt;title&gt;Inhibition of growth of Streptococcus mutans, methicillin-resistant Staphylococcus aureus, and vancomycin-resistant enterococci by kurarinone, a bioactive flavonoid isolated from Sophora flavescens&lt;/title&gt;&lt;secondary-title&gt;Journal of clinical microbiology&lt;/secondary-title&gt;&lt;/titles&gt;&lt;periodical&gt;&lt;full-title&gt;Journal of clinical microbiology&lt;/full-title&gt;&lt;/periodical&gt;&lt;pages&gt;3574-3575&lt;/pages&gt;&lt;volume&gt;43&lt;/volume&gt;&lt;number&gt;7&lt;/number&gt;&lt;dates&gt;&lt;year&gt;2005&lt;/year&gt;&lt;/dates&gt;&lt;publisher&gt;American Society for Microbiology&lt;/publisher&gt;&lt;isbn&gt;0095-1137&amp;#xD;1098-660X&lt;/isbn&gt;&lt;accession-num&gt;16000511&lt;/accession-num&gt;&lt;urls&gt;&lt;related-urls&gt;&lt;url&gt;https://www.ncbi.nlm.nih.gov/pubmed/16000511&lt;/url&gt;&lt;url&gt;https://www.ncbi.nlm.nih.gov/pmc/PMC1169149/&lt;/url&gt;&lt;/related-urls&gt;&lt;/urls&gt;&lt;electronic-resource-num&gt;10.1128/JCM.43.7.3574-3575.2005&lt;/electronic-resource-num&gt;&lt;remote-database-name&gt;PubMed&lt;/remote-database-name&gt;&lt;/record&gt;&lt;/Cite&gt;&lt;/EndNote&gt;</w:instrText>
            </w:r>
            <w:r w:rsidR="00C54A3B" w:rsidRPr="007422DE">
              <w:rPr>
                <w:lang w:eastAsia="en-US"/>
              </w:rPr>
              <w:fldChar w:fldCharType="separate"/>
            </w:r>
            <w:r w:rsidR="00C54A3B" w:rsidRPr="007422DE">
              <w:rPr>
                <w:noProof/>
                <w:lang w:eastAsia="en-US"/>
              </w:rPr>
              <w:t>(Chen, Cheng et al. 2005)</w:t>
            </w:r>
            <w:r w:rsidR="00C54A3B" w:rsidRPr="007422DE">
              <w:rPr>
                <w:lang w:eastAsia="en-US"/>
              </w:rPr>
              <w:fldChar w:fldCharType="end"/>
            </w:r>
          </w:p>
          <w:p w14:paraId="18157FE3" w14:textId="77777777" w:rsidR="00400B0A" w:rsidRPr="007422DE" w:rsidRDefault="00400B0A" w:rsidP="00400B0A">
            <w:pPr>
              <w:rPr>
                <w:lang w:eastAsia="en-US"/>
              </w:rPr>
            </w:pPr>
          </w:p>
          <w:p w14:paraId="0BD7DB52" w14:textId="48AF54A1" w:rsidR="00400B0A" w:rsidRPr="007422DE" w:rsidRDefault="00400B0A" w:rsidP="00400B0A">
            <w:pPr>
              <w:rPr>
                <w:lang w:eastAsia="en-US"/>
              </w:rPr>
            </w:pPr>
            <w:proofErr w:type="spellStart"/>
            <w:r w:rsidRPr="007422DE">
              <w:rPr>
                <w:lang w:eastAsia="en-US"/>
              </w:rPr>
              <w:t>Sophora</w:t>
            </w:r>
            <w:proofErr w:type="spellEnd"/>
            <w:r w:rsidRPr="007422DE">
              <w:rPr>
                <w:lang w:eastAsia="en-US"/>
              </w:rPr>
              <w:t xml:space="preserve"> </w:t>
            </w:r>
            <w:proofErr w:type="spellStart"/>
            <w:r w:rsidRPr="007422DE">
              <w:rPr>
                <w:lang w:eastAsia="en-US"/>
              </w:rPr>
              <w:t>flavescens</w:t>
            </w:r>
            <w:proofErr w:type="spellEnd"/>
            <w:r w:rsidRPr="007422DE">
              <w:rPr>
                <w:lang w:eastAsia="en-US"/>
              </w:rPr>
              <w:t xml:space="preserve"> also has an inhibitory in vitro action ag</w:t>
            </w:r>
            <w:r w:rsidR="00C54A3B" w:rsidRPr="007422DE">
              <w:rPr>
                <w:lang w:eastAsia="en-US"/>
              </w:rPr>
              <w:t>ainst E Coli</w:t>
            </w:r>
            <w:r w:rsidRPr="007422DE">
              <w:rPr>
                <w:lang w:eastAsia="en-US"/>
              </w:rPr>
              <w:t>,</w:t>
            </w:r>
            <w:r w:rsidR="00C54A3B" w:rsidRPr="007422DE">
              <w:rPr>
                <w:lang w:eastAsia="en-US"/>
              </w:rPr>
              <w:fldChar w:fldCharType="begin"/>
            </w:r>
            <w:r w:rsidR="00C54A3B"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C54A3B" w:rsidRPr="007422DE">
              <w:rPr>
                <w:lang w:eastAsia="en-US"/>
              </w:rPr>
              <w:fldChar w:fldCharType="separate"/>
            </w:r>
            <w:r w:rsidR="00C54A3B" w:rsidRPr="007422DE">
              <w:rPr>
                <w:noProof/>
                <w:lang w:eastAsia="en-US"/>
              </w:rPr>
              <w:t>(Zhu 1998)</w:t>
            </w:r>
            <w:r w:rsidR="00C54A3B" w:rsidRPr="007422DE">
              <w:rPr>
                <w:lang w:eastAsia="en-US"/>
              </w:rPr>
              <w:fldChar w:fldCharType="end"/>
            </w:r>
            <w:r w:rsidRPr="007422DE">
              <w:rPr>
                <w:lang w:eastAsia="en-US"/>
              </w:rPr>
              <w:t xml:space="preserve"> and B-haemolytic </w:t>
            </w:r>
            <w:r w:rsidR="00D92BC9" w:rsidRPr="007422DE">
              <w:rPr>
                <w:lang w:eastAsia="en-US"/>
              </w:rPr>
              <w:t>Streptococcus.</w:t>
            </w:r>
            <w:r w:rsidR="00D92BC9" w:rsidRPr="007422DE">
              <w:rPr>
                <w:lang w:eastAsia="en-US"/>
              </w:rPr>
              <w:fldChar w:fldCharType="begin"/>
            </w:r>
            <w:r w:rsidR="00D92BC9"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D92BC9" w:rsidRPr="007422DE">
              <w:rPr>
                <w:lang w:eastAsia="en-US"/>
              </w:rPr>
              <w:fldChar w:fldCharType="separate"/>
            </w:r>
            <w:r w:rsidR="00D92BC9" w:rsidRPr="007422DE">
              <w:rPr>
                <w:noProof/>
                <w:lang w:eastAsia="en-US"/>
              </w:rPr>
              <w:t>(Zhu 1998)</w:t>
            </w:r>
            <w:r w:rsidR="00D92BC9" w:rsidRPr="007422DE">
              <w:rPr>
                <w:lang w:eastAsia="en-US"/>
              </w:rPr>
              <w:fldChar w:fldCharType="end"/>
            </w:r>
            <w:r w:rsidR="00D92BC9" w:rsidRPr="007422DE">
              <w:rPr>
                <w:lang w:eastAsia="en-US"/>
              </w:rPr>
              <w:t xml:space="preserve"> </w:t>
            </w:r>
          </w:p>
          <w:p w14:paraId="73058093" w14:textId="77777777" w:rsidR="00400B0A" w:rsidRPr="007422DE" w:rsidRDefault="00400B0A" w:rsidP="00400B0A">
            <w:pPr>
              <w:rPr>
                <w:lang w:eastAsia="en-US"/>
              </w:rPr>
            </w:pPr>
          </w:p>
          <w:p w14:paraId="3522728D" w14:textId="77777777" w:rsidR="00400B0A" w:rsidRPr="007422DE" w:rsidRDefault="00400B0A" w:rsidP="00400B0A">
            <w:pPr>
              <w:rPr>
                <w:lang w:eastAsia="en-US"/>
              </w:rPr>
            </w:pPr>
          </w:p>
        </w:tc>
        <w:tc>
          <w:tcPr>
            <w:tcW w:w="2110" w:type="dxa"/>
          </w:tcPr>
          <w:p w14:paraId="05915B7A" w14:textId="54239565" w:rsidR="00400B0A" w:rsidRPr="007422DE" w:rsidRDefault="00400B0A" w:rsidP="00D92BC9">
            <w:pPr>
              <w:rPr>
                <w:lang w:eastAsia="en-US"/>
              </w:rPr>
            </w:pPr>
            <w:r w:rsidRPr="007422DE">
              <w:rPr>
                <w:lang w:eastAsia="en-US"/>
              </w:rPr>
              <w:t xml:space="preserve">There is preliminary evidence supporting the use of </w:t>
            </w:r>
            <w:proofErr w:type="spellStart"/>
            <w:r w:rsidRPr="007422DE">
              <w:rPr>
                <w:lang w:eastAsia="en-US"/>
              </w:rPr>
              <w:t>Sophora</w:t>
            </w:r>
            <w:proofErr w:type="spellEnd"/>
            <w:r w:rsidRPr="007422DE">
              <w:rPr>
                <w:lang w:eastAsia="en-US"/>
              </w:rPr>
              <w:t xml:space="preserve"> </w:t>
            </w:r>
            <w:proofErr w:type="spellStart"/>
            <w:r w:rsidRPr="007422DE">
              <w:rPr>
                <w:lang w:eastAsia="en-US"/>
              </w:rPr>
              <w:t>flavescens</w:t>
            </w:r>
            <w:proofErr w:type="spellEnd"/>
            <w:r w:rsidRPr="007422DE">
              <w:rPr>
                <w:lang w:eastAsia="en-US"/>
              </w:rPr>
              <w:t xml:space="preserve"> for asthma, psoriasis, eczema, arrhythmia, and to prevent leuko</w:t>
            </w:r>
            <w:r w:rsidR="00D92BC9" w:rsidRPr="007422DE">
              <w:rPr>
                <w:lang w:eastAsia="en-US"/>
              </w:rPr>
              <w:t>penia during cancer chemotherapy.</w:t>
            </w:r>
            <w:r w:rsidR="00D92BC9" w:rsidRPr="007422DE">
              <w:rPr>
                <w:lang w:eastAsia="en-US"/>
              </w:rPr>
              <w:fldChar w:fldCharType="begin"/>
            </w:r>
            <w:r w:rsidR="00D92BC9" w:rsidRPr="007422DE">
              <w:rPr>
                <w:lang w:eastAsia="en-US"/>
              </w:rPr>
              <w:instrText xml:space="preserve"> ADDIN EN.CITE &lt;EndNote&gt;&lt;Cite&gt;&lt;Author&gt;Chen&lt;/Author&gt;&lt;Year&gt;2004&lt;/Year&gt;&lt;RecNum&gt;155&lt;/RecNum&gt;&lt;DisplayText&gt;(Chen 2004)&lt;/DisplayText&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EndNote&gt;</w:instrText>
            </w:r>
            <w:r w:rsidR="00D92BC9" w:rsidRPr="007422DE">
              <w:rPr>
                <w:lang w:eastAsia="en-US"/>
              </w:rPr>
              <w:fldChar w:fldCharType="separate"/>
            </w:r>
            <w:r w:rsidR="00D92BC9" w:rsidRPr="007422DE">
              <w:rPr>
                <w:noProof/>
                <w:lang w:eastAsia="en-US"/>
              </w:rPr>
              <w:t>(Chen 2004)</w:t>
            </w:r>
            <w:r w:rsidR="00D92BC9" w:rsidRPr="007422DE">
              <w:rPr>
                <w:lang w:eastAsia="en-US"/>
              </w:rPr>
              <w:fldChar w:fldCharType="end"/>
            </w:r>
          </w:p>
        </w:tc>
        <w:tc>
          <w:tcPr>
            <w:tcW w:w="2065" w:type="dxa"/>
          </w:tcPr>
          <w:p w14:paraId="346EF90A" w14:textId="76D4181D" w:rsidR="00400B0A" w:rsidRPr="007422DE" w:rsidRDefault="00400B0A" w:rsidP="00400B0A">
            <w:pPr>
              <w:rPr>
                <w:lang w:val="en-US" w:eastAsia="ja-JP"/>
              </w:rPr>
            </w:pPr>
            <w:r w:rsidRPr="007422DE">
              <w:rPr>
                <w:lang w:val="en-US" w:eastAsia="ja-JP"/>
              </w:rPr>
              <w:t>Occasional reports of mild, transien</w:t>
            </w:r>
            <w:r w:rsidR="00D92BC9" w:rsidRPr="007422DE">
              <w:rPr>
                <w:lang w:val="en-US" w:eastAsia="ja-JP"/>
              </w:rPr>
              <w:t>t, gastrointestinal disturbances.</w:t>
            </w:r>
            <w:r w:rsidR="00D92BC9" w:rsidRPr="007422DE">
              <w:rPr>
                <w:lang w:val="en-US" w:eastAsia="ja-JP"/>
              </w:rPr>
              <w:fldChar w:fldCharType="begin"/>
            </w:r>
            <w:r w:rsidR="00D92BC9" w:rsidRPr="007422DE">
              <w:rPr>
                <w:lang w:val="en-US" w:eastAsia="ja-JP"/>
              </w:rPr>
              <w:instrText xml:space="preserve"> ADDIN EN.CITE &lt;EndNote&gt;&lt;Cite&gt;&lt;Author&gt;Chen&lt;/Author&gt;&lt;Year&gt;2004&lt;/Year&gt;&lt;RecNum&gt;155&lt;/RecNum&gt;&lt;DisplayText&gt;(Chen 2004)&lt;/DisplayText&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EndNote&gt;</w:instrText>
            </w:r>
            <w:r w:rsidR="00D92BC9" w:rsidRPr="007422DE">
              <w:rPr>
                <w:lang w:val="en-US" w:eastAsia="ja-JP"/>
              </w:rPr>
              <w:fldChar w:fldCharType="separate"/>
            </w:r>
            <w:r w:rsidR="00D92BC9" w:rsidRPr="007422DE">
              <w:rPr>
                <w:noProof/>
                <w:lang w:val="en-US" w:eastAsia="ja-JP"/>
              </w:rPr>
              <w:t>(Chen 2004)</w:t>
            </w:r>
            <w:r w:rsidR="00D92BC9" w:rsidRPr="007422DE">
              <w:rPr>
                <w:lang w:val="en-US" w:eastAsia="ja-JP"/>
              </w:rPr>
              <w:fldChar w:fldCharType="end"/>
            </w:r>
          </w:p>
          <w:p w14:paraId="2054C46F" w14:textId="77777777" w:rsidR="00400B0A" w:rsidRPr="007422DE" w:rsidRDefault="00400B0A" w:rsidP="00400B0A">
            <w:pPr>
              <w:rPr>
                <w:lang w:val="en-US" w:eastAsia="ja-JP"/>
              </w:rPr>
            </w:pPr>
          </w:p>
          <w:p w14:paraId="6F009AF5" w14:textId="1DFDB7C5" w:rsidR="00400B0A" w:rsidRPr="007422DE" w:rsidRDefault="00400B0A" w:rsidP="00D92BC9">
            <w:pPr>
              <w:rPr>
                <w:lang w:eastAsia="en-US"/>
              </w:rPr>
            </w:pPr>
            <w:r w:rsidRPr="007422DE">
              <w:rPr>
                <w:lang w:val="en-US" w:eastAsia="ja-JP"/>
              </w:rPr>
              <w:t>The LD</w:t>
            </w:r>
            <w:r w:rsidRPr="007422DE">
              <w:rPr>
                <w:vertAlign w:val="subscript"/>
                <w:lang w:val="en-US" w:eastAsia="ja-JP"/>
              </w:rPr>
              <w:t>50</w:t>
            </w:r>
            <w:r w:rsidRPr="007422DE">
              <w:rPr>
                <w:lang w:val="en-US" w:eastAsia="ja-JP"/>
              </w:rPr>
              <w:t xml:space="preserve"> for injection of the herbal extract in mice corresponded to a dose of 15 grams of herb per kg (in human terms, this corresponds, roughly, to a </w:t>
            </w:r>
            <w:r w:rsidR="00D92BC9" w:rsidRPr="007422DE">
              <w:rPr>
                <w:lang w:val="en-US" w:eastAsia="ja-JP"/>
              </w:rPr>
              <w:t>single dose of 1 kg of the herb).</w:t>
            </w:r>
            <w:r w:rsidR="00D92BC9" w:rsidRPr="007422DE">
              <w:rPr>
                <w:lang w:val="en-US" w:eastAsia="ja-JP"/>
              </w:rPr>
              <w:fldChar w:fldCharType="begin"/>
            </w:r>
            <w:r w:rsidR="00D92BC9" w:rsidRPr="007422DE">
              <w:rPr>
                <w:lang w:val="en-US" w:eastAsia="ja-JP"/>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D92BC9" w:rsidRPr="007422DE">
              <w:rPr>
                <w:lang w:val="en-US" w:eastAsia="ja-JP"/>
              </w:rPr>
              <w:fldChar w:fldCharType="separate"/>
            </w:r>
            <w:r w:rsidR="00D92BC9" w:rsidRPr="007422DE">
              <w:rPr>
                <w:noProof/>
                <w:lang w:val="en-US" w:eastAsia="ja-JP"/>
              </w:rPr>
              <w:t>(Zhu 1998)</w:t>
            </w:r>
            <w:r w:rsidR="00D92BC9" w:rsidRPr="007422DE">
              <w:rPr>
                <w:lang w:val="en-US" w:eastAsia="ja-JP"/>
              </w:rPr>
              <w:fldChar w:fldCharType="end"/>
            </w:r>
          </w:p>
        </w:tc>
        <w:tc>
          <w:tcPr>
            <w:tcW w:w="1881" w:type="dxa"/>
          </w:tcPr>
          <w:p w14:paraId="05459188" w14:textId="344AB776" w:rsidR="00400B0A" w:rsidRPr="007422DE" w:rsidRDefault="00400B0A" w:rsidP="00D92BC9">
            <w:pPr>
              <w:rPr>
                <w:lang w:val="en-US" w:eastAsia="ja-JP"/>
              </w:rPr>
            </w:pPr>
            <w:r w:rsidRPr="007422DE">
              <w:rPr>
                <w:lang w:val="en-US" w:eastAsia="ja-JP"/>
              </w:rPr>
              <w:t>Clears Heat and drains Damp to treat diarrhea, skin diseases, and relieve painful, frequent urination.</w:t>
            </w:r>
            <w:r w:rsidR="00D92BC9" w:rsidRPr="007422DE">
              <w:rPr>
                <w:lang w:val="en-US" w:eastAsia="ja-JP"/>
              </w:rPr>
              <w:fldChar w:fldCharType="begin">
                <w:fldData xml:space="preserve">PEVuZE5vdGU+PENpdGU+PEF1dGhvcj5DaG88L0F1dGhvcj48WWVhcj4yMDA3PC9ZZWFyPjxSZWNO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</w:fldData>
              </w:fldChar>
            </w:r>
            <w:r w:rsidR="00D92BC9" w:rsidRPr="007422DE">
              <w:rPr>
                <w:lang w:val="en-US" w:eastAsia="ja-JP"/>
              </w:rPr>
              <w:instrText xml:space="preserve"> ADDIN EN.CITE </w:instrText>
            </w:r>
            <w:r w:rsidR="00D92BC9" w:rsidRPr="007422DE">
              <w:rPr>
                <w:lang w:val="en-US" w:eastAsia="ja-JP"/>
              </w:rPr>
              <w:fldChar w:fldCharType="begin">
                <w:fldData xml:space="preserve">PEVuZE5vdGU+PENpdGU+PEF1dGhvcj5DaG88L0F1dGhvcj48WWVhcj4yMDA3PC9ZZWFyPjxSZWNO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</w:fldData>
              </w:fldChar>
            </w:r>
            <w:r w:rsidR="00D92BC9" w:rsidRPr="007422DE">
              <w:rPr>
                <w:lang w:val="en-US" w:eastAsia="ja-JP"/>
              </w:rPr>
              <w:instrText xml:space="preserve"> ADDIN EN.CITE.DATA </w:instrText>
            </w:r>
            <w:r w:rsidR="00D92BC9" w:rsidRPr="007422DE">
              <w:rPr>
                <w:lang w:val="en-US" w:eastAsia="ja-JP"/>
              </w:rPr>
            </w:r>
            <w:r w:rsidR="00D92BC9" w:rsidRPr="007422DE">
              <w:rPr>
                <w:lang w:val="en-US" w:eastAsia="ja-JP"/>
              </w:rPr>
              <w:fldChar w:fldCharType="end"/>
            </w:r>
            <w:r w:rsidR="00D92BC9" w:rsidRPr="007422DE">
              <w:rPr>
                <w:lang w:val="en-US" w:eastAsia="ja-JP"/>
              </w:rPr>
            </w:r>
            <w:r w:rsidR="00D92BC9" w:rsidRPr="007422DE">
              <w:rPr>
                <w:lang w:val="en-US" w:eastAsia="ja-JP"/>
              </w:rPr>
              <w:fldChar w:fldCharType="separate"/>
            </w:r>
            <w:r w:rsidR="00D92BC9" w:rsidRPr="007422DE">
              <w:rPr>
                <w:noProof/>
                <w:lang w:val="en-US" w:eastAsia="ja-JP"/>
              </w:rPr>
              <w:t>(Cho and Leung 2007)</w:t>
            </w:r>
            <w:r w:rsidR="00D92BC9" w:rsidRPr="007422DE">
              <w:rPr>
                <w:lang w:val="en-US" w:eastAsia="ja-JP"/>
              </w:rPr>
              <w:fldChar w:fldCharType="end"/>
            </w:r>
          </w:p>
        </w:tc>
      </w:tr>
      <w:tr w:rsidR="007422DE" w:rsidRPr="007422DE" w14:paraId="3F149CF0" w14:textId="77777777" w:rsidTr="004F5682">
        <w:tc>
          <w:tcPr>
            <w:tcW w:w="1656" w:type="dxa"/>
          </w:tcPr>
          <w:p w14:paraId="1015B2E9" w14:textId="3F95E779" w:rsidR="00400B0A" w:rsidRPr="007422DE" w:rsidRDefault="00400B0A" w:rsidP="00400B0A">
            <w:pPr>
              <w:rPr>
                <w:iCs/>
                <w:lang w:val="en-US" w:eastAsia="ja-JP"/>
              </w:rPr>
            </w:pPr>
            <w:proofErr w:type="spellStart"/>
            <w:r w:rsidRPr="007422DE">
              <w:rPr>
                <w:i/>
                <w:iCs/>
                <w:lang w:val="en-US" w:eastAsia="ja-JP"/>
              </w:rPr>
              <w:t>Lindera</w:t>
            </w:r>
            <w:proofErr w:type="spellEnd"/>
            <w:r w:rsidRPr="007422DE">
              <w:rPr>
                <w:i/>
                <w:lang w:val="en-US" w:eastAsia="ja-JP"/>
              </w:rPr>
              <w:t xml:space="preserve"> </w:t>
            </w:r>
            <w:proofErr w:type="spellStart"/>
            <w:r w:rsidRPr="007422DE">
              <w:rPr>
                <w:i/>
                <w:iCs/>
                <w:lang w:val="en-US" w:eastAsia="ja-JP"/>
              </w:rPr>
              <w:t>aggregata</w:t>
            </w:r>
            <w:proofErr w:type="spellEnd"/>
            <w:r w:rsidRPr="007422DE">
              <w:rPr>
                <w:i/>
                <w:lang w:val="en-US" w:eastAsia="ja-JP"/>
              </w:rPr>
              <w:t xml:space="preserve"> </w:t>
            </w:r>
            <w:r w:rsidR="00054B5B" w:rsidRPr="007422DE">
              <w:rPr>
                <w:lang w:val="en-US" w:eastAsia="ja-JP"/>
              </w:rPr>
              <w:t xml:space="preserve">(Sims) </w:t>
            </w:r>
            <w:proofErr w:type="spellStart"/>
            <w:r w:rsidR="00054B5B" w:rsidRPr="007422DE">
              <w:rPr>
                <w:lang w:val="en-US" w:eastAsia="ja-JP"/>
              </w:rPr>
              <w:t>Kosterm</w:t>
            </w:r>
            <w:proofErr w:type="spellEnd"/>
            <w:r w:rsidR="00054B5B" w:rsidRPr="007422DE">
              <w:rPr>
                <w:lang w:val="en-US" w:eastAsia="ja-JP"/>
              </w:rPr>
              <w:t>.</w:t>
            </w:r>
          </w:p>
          <w:p w14:paraId="2B7D5B74" w14:textId="7B153540" w:rsidR="00400B0A" w:rsidRPr="007422DE" w:rsidRDefault="00C73F1B" w:rsidP="00400B0A">
            <w:pPr>
              <w:rPr>
                <w:iCs/>
                <w:lang w:val="en-US" w:eastAsia="ja-JP"/>
              </w:rPr>
            </w:pPr>
            <w:r w:rsidRPr="007422DE">
              <w:rPr>
                <w:iCs/>
                <w:lang w:val="en-US" w:eastAsia="ja-JP"/>
              </w:rPr>
              <w:t>(</w:t>
            </w:r>
            <w:proofErr w:type="spellStart"/>
            <w:r w:rsidRPr="007422DE">
              <w:rPr>
                <w:iCs/>
                <w:lang w:val="en-US" w:eastAsia="ja-JP"/>
              </w:rPr>
              <w:t>Lauracceae</w:t>
            </w:r>
            <w:proofErr w:type="spellEnd"/>
            <w:r w:rsidRPr="007422DE">
              <w:rPr>
                <w:iCs/>
                <w:lang w:val="en-US" w:eastAsia="ja-JP"/>
              </w:rPr>
              <w:t>)</w:t>
            </w:r>
          </w:p>
          <w:p w14:paraId="405D0C66" w14:textId="77777777" w:rsidR="00CC2FD9" w:rsidRPr="007422DE" w:rsidRDefault="00CC2FD9" w:rsidP="00400B0A">
            <w:pPr>
              <w:rPr>
                <w:iCs/>
                <w:lang w:val="en-US" w:eastAsia="ja-JP"/>
              </w:rPr>
            </w:pPr>
          </w:p>
          <w:p w14:paraId="032A3D92" w14:textId="518397A2" w:rsidR="00400B0A" w:rsidRPr="007422DE" w:rsidRDefault="00400B0A" w:rsidP="00400B0A">
            <w:pPr>
              <w:rPr>
                <w:iCs/>
                <w:lang w:val="en-US" w:eastAsia="ja-JP"/>
              </w:rPr>
            </w:pPr>
            <w:r w:rsidRPr="007422DE">
              <w:rPr>
                <w:iCs/>
                <w:lang w:val="en-US" w:eastAsia="ja-JP"/>
              </w:rPr>
              <w:t>Wu Yao</w:t>
            </w:r>
          </w:p>
          <w:p w14:paraId="0688C802" w14:textId="77777777" w:rsidR="00400B0A" w:rsidRPr="007422DE" w:rsidRDefault="00400B0A" w:rsidP="00400B0A">
            <w:pPr>
              <w:rPr>
                <w:iCs/>
                <w:lang w:val="en-US" w:eastAsia="ja-JP"/>
              </w:rPr>
            </w:pPr>
          </w:p>
          <w:p w14:paraId="486DB086" w14:textId="77777777" w:rsidR="00400B0A" w:rsidRPr="007422DE" w:rsidRDefault="00400B0A" w:rsidP="00400B0A">
            <w:pPr>
              <w:rPr>
                <w:iCs/>
                <w:lang w:val="en-US" w:eastAsia="ja-JP"/>
              </w:rPr>
            </w:pPr>
            <w:r w:rsidRPr="007422DE">
              <w:rPr>
                <w:iCs/>
                <w:lang w:val="en-US" w:eastAsia="ja-JP"/>
              </w:rPr>
              <w:t>Lindera Root</w:t>
            </w:r>
          </w:p>
          <w:p w14:paraId="3319CD34" w14:textId="77777777" w:rsidR="00400B0A" w:rsidRPr="007422DE" w:rsidRDefault="00400B0A" w:rsidP="00400B0A">
            <w:pPr>
              <w:rPr>
                <w:iCs/>
                <w:lang w:val="en-US" w:eastAsia="ja-JP"/>
              </w:rPr>
            </w:pPr>
          </w:p>
          <w:p w14:paraId="7FE207D9" w14:textId="77777777" w:rsidR="00400B0A" w:rsidRPr="007422DE" w:rsidRDefault="00400B0A" w:rsidP="00400B0A">
            <w:pPr>
              <w:rPr>
                <w:lang w:eastAsia="en-US"/>
              </w:rPr>
            </w:pPr>
            <w:r w:rsidRPr="007422DE">
              <w:rPr>
                <w:iCs/>
                <w:lang w:val="en-US" w:eastAsia="ja-JP"/>
              </w:rPr>
              <w:t>6-12g</w:t>
            </w:r>
          </w:p>
        </w:tc>
        <w:tc>
          <w:tcPr>
            <w:tcW w:w="2630" w:type="dxa"/>
          </w:tcPr>
          <w:p w14:paraId="1D54065F" w14:textId="44FCE807" w:rsidR="00400B0A" w:rsidRPr="007422DE" w:rsidRDefault="00400B0A" w:rsidP="00C54A3B">
            <w:pPr>
              <w:rPr>
                <w:lang w:eastAsia="en-US"/>
              </w:rPr>
            </w:pPr>
            <w:r w:rsidRPr="007422DE">
              <w:rPr>
                <w:u w:color="262626"/>
                <w:lang w:val="en-US" w:eastAsia="ja-JP"/>
              </w:rPr>
              <w:t>Contains a number of alkaloids, volatile oils and sesquiterpene esters.</w:t>
            </w:r>
            <w:r w:rsidR="00C54A3B" w:rsidRPr="007422DE">
              <w:rPr>
                <w:u w:color="262626"/>
                <w:lang w:val="en-US" w:eastAsia="ja-JP"/>
              </w:rPr>
              <w:fldChar w:fldCharType="begin"/>
            </w:r>
            <w:r w:rsidR="00C54A3B" w:rsidRPr="007422DE">
              <w:rPr>
                <w:u w:color="262626"/>
                <w:lang w:val="en-US" w:eastAsia="ja-JP"/>
              </w:rPr>
              <w:instrText xml:space="preserve"> ADDIN EN.CITE &lt;EndNote&gt;&lt;Cite&gt;&lt;Author&gt;Zhu&lt;/Author&gt;&lt;Year&gt;1998&lt;/Year&gt;&lt;RecNum&gt;153&lt;/RecNum&gt;&lt;DisplayText&gt;(Zhu 1998, Bensky 2004)&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Cite&gt;&lt;Author&gt;Bensky&lt;/Author&gt;&lt;Year&gt;2004&lt;/Year&gt;&lt;RecNum&gt;11&lt;/RecNum&gt;&lt;record&gt;&lt;rec-number&gt;11&lt;/rec-number&gt;&lt;foreign-keys&gt;&lt;key app="EN" db-id="refzerz2lssd29esxr5xswwbxpaes0aaewwf" timestamp="1542572230"&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C54A3B" w:rsidRPr="007422DE">
              <w:rPr>
                <w:u w:color="262626"/>
                <w:lang w:val="en-US" w:eastAsia="ja-JP"/>
              </w:rPr>
              <w:fldChar w:fldCharType="separate"/>
            </w:r>
            <w:r w:rsidR="00C54A3B" w:rsidRPr="007422DE">
              <w:rPr>
                <w:noProof/>
                <w:u w:color="262626"/>
                <w:lang w:val="en-US" w:eastAsia="ja-JP"/>
              </w:rPr>
              <w:t>(Zhu 1998, Bensky 2004)</w:t>
            </w:r>
            <w:r w:rsidR="00C54A3B" w:rsidRPr="007422DE">
              <w:rPr>
                <w:u w:color="262626"/>
                <w:lang w:val="en-US" w:eastAsia="ja-JP"/>
              </w:rPr>
              <w:fldChar w:fldCharType="end"/>
            </w:r>
          </w:p>
        </w:tc>
        <w:tc>
          <w:tcPr>
            <w:tcW w:w="3608" w:type="dxa"/>
          </w:tcPr>
          <w:p w14:paraId="3B852BC6" w14:textId="77777777" w:rsidR="00400B0A" w:rsidRPr="007422DE" w:rsidRDefault="00400B0A" w:rsidP="00400B0A">
            <w:pPr>
              <w:rPr>
                <w:i/>
                <w:iCs/>
                <w:lang w:val="en-US" w:eastAsia="ja-JP"/>
              </w:rPr>
            </w:pPr>
            <w:r w:rsidRPr="007422DE">
              <w:rPr>
                <w:lang w:eastAsia="en-US"/>
              </w:rPr>
              <w:t xml:space="preserve">In vitro research suggests </w:t>
            </w:r>
            <w:r w:rsidRPr="007422DE">
              <w:rPr>
                <w:iCs/>
                <w:lang w:val="en-US" w:eastAsia="ja-JP"/>
              </w:rPr>
              <w:t>this herb</w:t>
            </w:r>
          </w:p>
          <w:p w14:paraId="7EED2CC8" w14:textId="792C3814" w:rsidR="00400B0A" w:rsidRPr="007422DE" w:rsidRDefault="00400B0A" w:rsidP="00C54A3B">
            <w:pPr>
              <w:rPr>
                <w:lang w:eastAsia="en-US"/>
              </w:rPr>
            </w:pPr>
            <w:r w:rsidRPr="007422DE">
              <w:rPr>
                <w:u w:color="262626"/>
                <w:lang w:val="en-US" w:eastAsia="ja-JP"/>
              </w:rPr>
              <w:t>exhibits inhibitory effects on the production of inflammatory mediators from macrophages via blocking NF-</w:t>
            </w:r>
            <w:proofErr w:type="spellStart"/>
            <w:r w:rsidRPr="007422DE">
              <w:rPr>
                <w:u w:color="262626"/>
                <w:lang w:val="en-US" w:eastAsia="ja-JP"/>
              </w:rPr>
              <w:t>kappaB</w:t>
            </w:r>
            <w:proofErr w:type="spellEnd"/>
            <w:r w:rsidRPr="007422DE">
              <w:rPr>
                <w:u w:color="262626"/>
                <w:lang w:val="en-US" w:eastAsia="ja-JP"/>
              </w:rPr>
              <w:t xml:space="preserve"> and MAPKs signaling pathways.</w:t>
            </w:r>
            <w:r w:rsidR="00C54A3B" w:rsidRPr="007422DE">
              <w:rPr>
                <w:u w:color="262626"/>
                <w:lang w:val="en-US" w:eastAsia="ja-JP"/>
              </w:rPr>
              <w:fldChar w:fldCharType="begin">
                <w:fldData xml:space="preserve">PEVuZE5vdGU+PENpdGU+PEF1dGhvcj5MdW88L0F1dGhvcj48WWVhcj4yMDA5PC9ZZWFyPjxSZWNO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</w:fldData>
              </w:fldChar>
            </w:r>
            <w:r w:rsidR="00C54A3B" w:rsidRPr="007422DE">
              <w:rPr>
                <w:u w:color="262626"/>
                <w:lang w:val="en-US" w:eastAsia="ja-JP"/>
              </w:rPr>
              <w:instrText xml:space="preserve"> ADDIN EN.CITE </w:instrText>
            </w:r>
            <w:r w:rsidR="00C54A3B" w:rsidRPr="007422DE">
              <w:rPr>
                <w:u w:color="262626"/>
                <w:lang w:val="en-US" w:eastAsia="ja-JP"/>
              </w:rPr>
              <w:fldChar w:fldCharType="begin">
                <w:fldData xml:space="preserve">PEVuZE5vdGU+PENpdGU+PEF1dGhvcj5MdW88L0F1dGhvcj48WWVhcj4yMDA5PC9ZZWFyPjxSZWNO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</w:fldData>
              </w:fldChar>
            </w:r>
            <w:r w:rsidR="00C54A3B" w:rsidRPr="007422DE">
              <w:rPr>
                <w:u w:color="262626"/>
                <w:lang w:val="en-US" w:eastAsia="ja-JP"/>
              </w:rPr>
              <w:instrText xml:space="preserve"> ADDIN EN.CITE.DATA </w:instrText>
            </w:r>
            <w:r w:rsidR="00C54A3B" w:rsidRPr="007422DE">
              <w:rPr>
                <w:u w:color="262626"/>
                <w:lang w:val="en-US" w:eastAsia="ja-JP"/>
              </w:rPr>
            </w:r>
            <w:r w:rsidR="00C54A3B" w:rsidRPr="007422DE">
              <w:rPr>
                <w:u w:color="262626"/>
                <w:lang w:val="en-US" w:eastAsia="ja-JP"/>
              </w:rPr>
              <w:fldChar w:fldCharType="end"/>
            </w:r>
            <w:r w:rsidR="00C54A3B" w:rsidRPr="007422DE">
              <w:rPr>
                <w:u w:color="262626"/>
                <w:lang w:val="en-US" w:eastAsia="ja-JP"/>
              </w:rPr>
            </w:r>
            <w:r w:rsidR="00C54A3B" w:rsidRPr="007422DE">
              <w:rPr>
                <w:u w:color="262626"/>
                <w:lang w:val="en-US" w:eastAsia="ja-JP"/>
              </w:rPr>
              <w:fldChar w:fldCharType="separate"/>
            </w:r>
            <w:r w:rsidR="00C54A3B" w:rsidRPr="007422DE">
              <w:rPr>
                <w:noProof/>
                <w:u w:color="262626"/>
                <w:lang w:val="en-US" w:eastAsia="ja-JP"/>
              </w:rPr>
              <w:t>(Luo, Liu et al. 2009)</w:t>
            </w:r>
            <w:r w:rsidR="00C54A3B" w:rsidRPr="007422DE">
              <w:rPr>
                <w:u w:color="262626"/>
                <w:lang w:val="en-US" w:eastAsia="ja-JP"/>
              </w:rPr>
              <w:fldChar w:fldCharType="end"/>
            </w:r>
          </w:p>
        </w:tc>
        <w:tc>
          <w:tcPr>
            <w:tcW w:w="2110" w:type="dxa"/>
          </w:tcPr>
          <w:p w14:paraId="6BDBFD66" w14:textId="6F4C7FD2" w:rsidR="00400B0A" w:rsidRPr="007422DE" w:rsidRDefault="00400B0A" w:rsidP="00400B0A">
            <w:pPr>
              <w:rPr>
                <w:lang w:eastAsia="en-US"/>
              </w:rPr>
            </w:pPr>
            <w:r w:rsidRPr="007422DE">
              <w:rPr>
                <w:lang w:eastAsia="en-US"/>
              </w:rPr>
              <w:t>In vitro analysis suggests Lindera essential oils have an anti-bacterial action against common bacteria including E Coli.</w:t>
            </w:r>
            <w:r w:rsidR="00C54A3B" w:rsidRPr="007422DE">
              <w:rPr>
                <w:lang w:eastAsia="en-US"/>
              </w:rPr>
              <w:fldChar w:fldCharType="begin">
                <w:fldData xml:space="preserve">PEVuZE5vdGU+PENpdGU+PEF1dGhvcj5ZYW48L0F1dGhvcj48WWVhcj4yMDA5PC9ZZWFyPjxSZWNO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</w:fldData>
              </w:fldChar>
            </w:r>
            <w:r w:rsidR="00C54A3B" w:rsidRPr="007422DE">
              <w:rPr>
                <w:lang w:eastAsia="en-US"/>
              </w:rPr>
              <w:instrText xml:space="preserve"> ADDIN EN.CITE </w:instrText>
            </w:r>
            <w:r w:rsidR="00C54A3B" w:rsidRPr="007422DE">
              <w:rPr>
                <w:lang w:eastAsia="en-US"/>
              </w:rPr>
              <w:fldChar w:fldCharType="begin">
                <w:fldData xml:space="preserve">PEVuZE5vdGU+PENpdGU+PEF1dGhvcj5ZYW48L0F1dGhvcj48WWVhcj4yMDA5PC9ZZWFyPjxSZWNO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</w:fldData>
              </w:fldChar>
            </w:r>
            <w:r w:rsidR="00C54A3B" w:rsidRPr="007422DE">
              <w:rPr>
                <w:lang w:eastAsia="en-US"/>
              </w:rPr>
              <w:instrText xml:space="preserve"> ADDIN EN.CITE.DATA </w:instrText>
            </w:r>
            <w:r w:rsidR="00C54A3B" w:rsidRPr="007422DE">
              <w:rPr>
                <w:lang w:eastAsia="en-US"/>
              </w:rPr>
            </w:r>
            <w:r w:rsidR="00C54A3B" w:rsidRPr="007422DE">
              <w:rPr>
                <w:lang w:eastAsia="en-US"/>
              </w:rPr>
              <w:fldChar w:fldCharType="end"/>
            </w:r>
            <w:r w:rsidR="00C54A3B" w:rsidRPr="007422DE">
              <w:rPr>
                <w:lang w:eastAsia="en-US"/>
              </w:rPr>
            </w:r>
            <w:r w:rsidR="00C54A3B" w:rsidRPr="007422DE">
              <w:rPr>
                <w:lang w:eastAsia="en-US"/>
              </w:rPr>
              <w:fldChar w:fldCharType="separate"/>
            </w:r>
            <w:r w:rsidR="00C54A3B" w:rsidRPr="007422DE">
              <w:rPr>
                <w:noProof/>
                <w:lang w:eastAsia="en-US"/>
              </w:rPr>
              <w:t>(Yan, Yang et al. 2009)</w:t>
            </w:r>
            <w:r w:rsidR="00C54A3B" w:rsidRPr="007422DE">
              <w:rPr>
                <w:lang w:eastAsia="en-US"/>
              </w:rPr>
              <w:fldChar w:fldCharType="end"/>
            </w:r>
            <w:r w:rsidRPr="007422DE">
              <w:rPr>
                <w:lang w:eastAsia="en-US"/>
              </w:rPr>
              <w:t xml:space="preserve"> </w:t>
            </w:r>
          </w:p>
          <w:p w14:paraId="71951EEC" w14:textId="77777777" w:rsidR="00400B0A" w:rsidRPr="007422DE" w:rsidRDefault="00400B0A" w:rsidP="00400B0A">
            <w:pPr>
              <w:rPr>
                <w:lang w:eastAsia="en-US"/>
              </w:rPr>
            </w:pPr>
          </w:p>
          <w:p w14:paraId="00D04118" w14:textId="30F74095" w:rsidR="00400B0A" w:rsidRPr="007422DE" w:rsidRDefault="00400B0A" w:rsidP="00C54A3B">
            <w:pPr>
              <w:rPr>
                <w:lang w:eastAsia="en-US"/>
              </w:rPr>
            </w:pPr>
            <w:r w:rsidRPr="007422DE">
              <w:rPr>
                <w:lang w:eastAsia="en-US"/>
              </w:rPr>
              <w:t>Preliminary evidence that this herb might help slow down diabetic nephropathy.</w:t>
            </w:r>
            <w:r w:rsidR="00C54A3B" w:rsidRPr="007422DE">
              <w:rPr>
                <w:lang w:eastAsia="en-US"/>
              </w:rPr>
              <w:fldChar w:fldCharType="begin">
                <w:fldData xml:space="preserve">PEVuZE5vdGU+PENpdGU+PEF1dGhvcj5PaG5vPC9BdXRob3I+PFllYXI+MjAwNTwvWWVhcj48UmVj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</w:fldData>
              </w:fldChar>
            </w:r>
            <w:r w:rsidR="00C54A3B" w:rsidRPr="007422DE">
              <w:rPr>
                <w:lang w:eastAsia="en-US"/>
              </w:rPr>
              <w:instrText xml:space="preserve"> ADDIN EN.CITE </w:instrText>
            </w:r>
            <w:r w:rsidR="00C54A3B" w:rsidRPr="007422DE">
              <w:rPr>
                <w:lang w:eastAsia="en-US"/>
              </w:rPr>
              <w:fldChar w:fldCharType="begin">
                <w:fldData xml:space="preserve">PEVuZE5vdGU+PENpdGU+PEF1dGhvcj5PaG5vPC9BdXRob3I+PFllYXI+MjAwNTwvWWVhcj48UmVj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</w:fldData>
              </w:fldChar>
            </w:r>
            <w:r w:rsidR="00C54A3B" w:rsidRPr="007422DE">
              <w:rPr>
                <w:lang w:eastAsia="en-US"/>
              </w:rPr>
              <w:instrText xml:space="preserve"> ADDIN EN.CITE.DATA </w:instrText>
            </w:r>
            <w:r w:rsidR="00C54A3B" w:rsidRPr="007422DE">
              <w:rPr>
                <w:lang w:eastAsia="en-US"/>
              </w:rPr>
            </w:r>
            <w:r w:rsidR="00C54A3B" w:rsidRPr="007422DE">
              <w:rPr>
                <w:lang w:eastAsia="en-US"/>
              </w:rPr>
              <w:fldChar w:fldCharType="end"/>
            </w:r>
            <w:r w:rsidR="00C54A3B" w:rsidRPr="007422DE">
              <w:rPr>
                <w:lang w:eastAsia="en-US"/>
              </w:rPr>
            </w:r>
            <w:r w:rsidR="00C54A3B" w:rsidRPr="007422DE">
              <w:rPr>
                <w:lang w:eastAsia="en-US"/>
              </w:rPr>
              <w:fldChar w:fldCharType="separate"/>
            </w:r>
            <w:r w:rsidR="00C54A3B" w:rsidRPr="007422DE">
              <w:rPr>
                <w:noProof/>
                <w:lang w:eastAsia="en-US"/>
              </w:rPr>
              <w:t>(Ohno, Takemura et al. 2005)</w:t>
            </w:r>
            <w:r w:rsidR="00C54A3B" w:rsidRPr="007422DE">
              <w:rPr>
                <w:lang w:eastAsia="en-US"/>
              </w:rPr>
              <w:fldChar w:fldCharType="end"/>
            </w:r>
          </w:p>
        </w:tc>
        <w:tc>
          <w:tcPr>
            <w:tcW w:w="2065" w:type="dxa"/>
          </w:tcPr>
          <w:p w14:paraId="505DE4D9" w14:textId="77777777" w:rsidR="00400B0A" w:rsidRPr="007422DE" w:rsidRDefault="00400B0A" w:rsidP="00400B0A">
            <w:pPr>
              <w:rPr>
                <w:lang w:eastAsia="en-US"/>
              </w:rPr>
            </w:pPr>
            <w:r w:rsidRPr="007422DE">
              <w:rPr>
                <w:lang w:eastAsia="en-US"/>
              </w:rPr>
              <w:t>No reported adverse events.</w:t>
            </w:r>
          </w:p>
        </w:tc>
        <w:tc>
          <w:tcPr>
            <w:tcW w:w="1881" w:type="dxa"/>
          </w:tcPr>
          <w:p w14:paraId="3D213C57" w14:textId="7257B31D" w:rsidR="00400B0A" w:rsidRPr="007422DE" w:rsidRDefault="00400B0A" w:rsidP="00C54A3B">
            <w:pPr>
              <w:rPr>
                <w:lang w:eastAsia="en-US"/>
              </w:rPr>
            </w:pPr>
            <w:r w:rsidRPr="007422DE">
              <w:rPr>
                <w:lang w:eastAsia="en-US"/>
              </w:rPr>
              <w:t>Circulates vital energy and alleviates pain, warms the ‘kidney’ and regulates urination</w:t>
            </w:r>
            <w:r w:rsidR="00C54A3B" w:rsidRPr="007422DE">
              <w:rPr>
                <w:lang w:eastAsia="en-US"/>
              </w:rPr>
              <w:t xml:space="preserve">. </w:t>
            </w:r>
            <w:r w:rsidR="00C54A3B" w:rsidRPr="007422DE">
              <w:rPr>
                <w:lang w:eastAsia="en-US"/>
              </w:rPr>
              <w:fldChar w:fldCharType="begin"/>
            </w:r>
            <w:r w:rsidR="00C54A3B" w:rsidRPr="007422DE">
              <w:rPr>
                <w:lang w:eastAsia="en-US"/>
              </w:rPr>
              <w:instrText xml:space="preserve"> ADDIN EN.CITE &lt;EndNote&gt;&lt;Cite&gt;&lt;Author&gt;Chen&lt;/Author&gt;&lt;Year&gt;2004&lt;/Year&gt;&lt;RecNum&gt;155&lt;/RecNum&gt;&lt;DisplayText&gt;(Bensky 2004, Chen 2004)&lt;/DisplayText&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refzerz2lssd29esxr5xswwbxpaes0aaewwf" timestamp="1542572230"&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C54A3B" w:rsidRPr="007422DE">
              <w:rPr>
                <w:lang w:eastAsia="en-US"/>
              </w:rPr>
              <w:fldChar w:fldCharType="separate"/>
            </w:r>
            <w:r w:rsidR="00C54A3B" w:rsidRPr="007422DE">
              <w:rPr>
                <w:noProof/>
                <w:lang w:eastAsia="en-US"/>
              </w:rPr>
              <w:t>(Bensky 2004, Chen 2004)</w:t>
            </w:r>
            <w:r w:rsidR="00C54A3B" w:rsidRPr="007422DE">
              <w:rPr>
                <w:lang w:eastAsia="en-US"/>
              </w:rPr>
              <w:fldChar w:fldCharType="end"/>
            </w:r>
          </w:p>
        </w:tc>
      </w:tr>
    </w:tbl>
    <w:p w14:paraId="5914FB95" w14:textId="77777777" w:rsidR="00C15600" w:rsidRPr="007422DE" w:rsidRDefault="00C15600" w:rsidP="00C84820">
      <w:pPr>
        <w:spacing w:line="360" w:lineRule="auto"/>
        <w:rPr>
          <w:b/>
          <w:sz w:val="20"/>
          <w:szCs w:val="20"/>
        </w:rPr>
      </w:pPr>
    </w:p>
    <w:p w14:paraId="1504582D" w14:textId="77777777" w:rsidR="00C15600" w:rsidRPr="007422DE" w:rsidRDefault="00C15600" w:rsidP="00C84820">
      <w:pPr>
        <w:spacing w:line="360" w:lineRule="auto"/>
        <w:rPr>
          <w:b/>
          <w:sz w:val="20"/>
          <w:szCs w:val="20"/>
        </w:rPr>
      </w:pPr>
    </w:p>
    <w:p w14:paraId="62B7700A" w14:textId="77777777" w:rsidR="00C15600" w:rsidRPr="007422DE" w:rsidRDefault="00C15600" w:rsidP="00C84820">
      <w:pPr>
        <w:spacing w:line="360" w:lineRule="auto"/>
        <w:rPr>
          <w:b/>
          <w:sz w:val="20"/>
          <w:szCs w:val="20"/>
        </w:rPr>
      </w:pPr>
    </w:p>
    <w:p w14:paraId="32522A97" w14:textId="77777777" w:rsidR="00C15600" w:rsidRPr="007422DE" w:rsidRDefault="00C15600" w:rsidP="00C84820">
      <w:pPr>
        <w:spacing w:line="360" w:lineRule="auto"/>
        <w:rPr>
          <w:b/>
          <w:sz w:val="20"/>
          <w:szCs w:val="20"/>
        </w:rPr>
      </w:pPr>
    </w:p>
    <w:p w14:paraId="1538BF78" w14:textId="77777777" w:rsidR="00C15600" w:rsidRPr="007422DE" w:rsidRDefault="00C15600" w:rsidP="00C84820">
      <w:pPr>
        <w:spacing w:line="360" w:lineRule="auto"/>
        <w:rPr>
          <w:b/>
          <w:sz w:val="20"/>
          <w:szCs w:val="20"/>
        </w:rPr>
      </w:pPr>
    </w:p>
    <w:p w14:paraId="3D16258D" w14:textId="77777777" w:rsidR="00C15600" w:rsidRPr="007422DE" w:rsidRDefault="00C15600" w:rsidP="00C84820">
      <w:pPr>
        <w:spacing w:line="360" w:lineRule="auto"/>
        <w:rPr>
          <w:b/>
          <w:sz w:val="20"/>
          <w:szCs w:val="20"/>
        </w:rPr>
      </w:pPr>
    </w:p>
    <w:p w14:paraId="15AB6C97" w14:textId="77777777" w:rsidR="00C15600" w:rsidRPr="007422DE" w:rsidRDefault="00C15600" w:rsidP="00C84820">
      <w:pPr>
        <w:spacing w:line="360" w:lineRule="auto"/>
        <w:rPr>
          <w:b/>
          <w:sz w:val="20"/>
          <w:szCs w:val="20"/>
        </w:rPr>
      </w:pPr>
    </w:p>
    <w:p w14:paraId="6C719294" w14:textId="77777777" w:rsidR="00C15600" w:rsidRPr="007422DE" w:rsidRDefault="00C15600" w:rsidP="00C84820">
      <w:pPr>
        <w:spacing w:line="360" w:lineRule="auto"/>
        <w:rPr>
          <w:b/>
          <w:sz w:val="20"/>
          <w:szCs w:val="20"/>
        </w:rPr>
      </w:pPr>
    </w:p>
    <w:p w14:paraId="5C111AAB" w14:textId="77777777" w:rsidR="00C15600" w:rsidRPr="007422DE" w:rsidRDefault="00C15600" w:rsidP="00C84820">
      <w:pPr>
        <w:spacing w:line="360" w:lineRule="auto"/>
        <w:rPr>
          <w:b/>
          <w:sz w:val="20"/>
          <w:szCs w:val="20"/>
        </w:rPr>
      </w:pPr>
    </w:p>
    <w:p w14:paraId="17390956" w14:textId="77777777" w:rsidR="00C15600" w:rsidRPr="007422DE" w:rsidRDefault="00C15600" w:rsidP="00C84820">
      <w:pPr>
        <w:spacing w:line="360" w:lineRule="auto"/>
        <w:rPr>
          <w:b/>
          <w:sz w:val="20"/>
          <w:szCs w:val="20"/>
        </w:rPr>
      </w:pPr>
    </w:p>
    <w:p w14:paraId="0227DB59" w14:textId="77777777" w:rsidR="00C15600" w:rsidRPr="007422DE" w:rsidRDefault="00C15600" w:rsidP="00C84820">
      <w:pPr>
        <w:spacing w:line="360" w:lineRule="auto"/>
        <w:rPr>
          <w:b/>
          <w:sz w:val="20"/>
          <w:szCs w:val="20"/>
        </w:rPr>
      </w:pPr>
    </w:p>
    <w:p w14:paraId="4E169429" w14:textId="77777777" w:rsidR="00C15600" w:rsidRPr="007422DE" w:rsidRDefault="00C15600" w:rsidP="00C84820">
      <w:pPr>
        <w:spacing w:line="360" w:lineRule="auto"/>
        <w:rPr>
          <w:b/>
          <w:sz w:val="20"/>
          <w:szCs w:val="20"/>
        </w:rPr>
      </w:pPr>
    </w:p>
    <w:p w14:paraId="533ED6E4" w14:textId="77777777" w:rsidR="00C15600" w:rsidRPr="007422DE" w:rsidRDefault="00C15600" w:rsidP="00C84820">
      <w:pPr>
        <w:spacing w:line="360" w:lineRule="auto"/>
        <w:rPr>
          <w:b/>
          <w:sz w:val="20"/>
          <w:szCs w:val="20"/>
        </w:rPr>
      </w:pPr>
    </w:p>
    <w:p w14:paraId="2CC6CC2F" w14:textId="77777777" w:rsidR="00C15600" w:rsidRPr="007422DE" w:rsidRDefault="00C15600" w:rsidP="00C84820">
      <w:pPr>
        <w:spacing w:line="360" w:lineRule="auto"/>
        <w:rPr>
          <w:b/>
          <w:sz w:val="20"/>
          <w:szCs w:val="20"/>
        </w:rPr>
      </w:pPr>
    </w:p>
    <w:p w14:paraId="6193FB5E" w14:textId="77777777" w:rsidR="00C15600" w:rsidRPr="007422DE" w:rsidRDefault="00C15600" w:rsidP="00C84820">
      <w:pPr>
        <w:spacing w:line="360" w:lineRule="auto"/>
        <w:rPr>
          <w:b/>
          <w:sz w:val="20"/>
          <w:szCs w:val="20"/>
        </w:rPr>
      </w:pPr>
    </w:p>
    <w:p w14:paraId="051F2C41" w14:textId="77777777" w:rsidR="00C15600" w:rsidRPr="007422DE" w:rsidRDefault="00C15600" w:rsidP="00C84820">
      <w:pPr>
        <w:spacing w:line="360" w:lineRule="auto"/>
        <w:rPr>
          <w:b/>
          <w:sz w:val="20"/>
          <w:szCs w:val="20"/>
        </w:rPr>
      </w:pPr>
    </w:p>
    <w:p w14:paraId="17F16AB2" w14:textId="77777777" w:rsidR="00C15600" w:rsidRPr="007422DE" w:rsidRDefault="00C15600" w:rsidP="00C84820">
      <w:pPr>
        <w:spacing w:line="360" w:lineRule="auto"/>
        <w:rPr>
          <w:b/>
          <w:sz w:val="20"/>
          <w:szCs w:val="20"/>
        </w:rPr>
      </w:pPr>
    </w:p>
    <w:p w14:paraId="01430E24" w14:textId="77777777" w:rsidR="004F5682" w:rsidRPr="007422DE" w:rsidRDefault="004F5682" w:rsidP="004F5682">
      <w:pPr>
        <w:pStyle w:val="Caption"/>
        <w:keepNext/>
        <w:rPr>
          <w:color w:val="auto"/>
        </w:rPr>
      </w:pPr>
    </w:p>
    <w:p w14:paraId="76453008" w14:textId="77777777" w:rsidR="003A4CD4" w:rsidRPr="007422DE" w:rsidRDefault="003A4CD4" w:rsidP="003A4CD4"/>
    <w:p w14:paraId="57508ECD" w14:textId="77777777" w:rsidR="003A4CD4" w:rsidRPr="007422DE" w:rsidRDefault="003A4CD4" w:rsidP="003A4CD4"/>
    <w:p w14:paraId="462F7604" w14:textId="77777777" w:rsidR="003A4CD4" w:rsidRPr="007422DE" w:rsidRDefault="003A4CD4" w:rsidP="003A4CD4"/>
    <w:p w14:paraId="34D24570" w14:textId="7366156D" w:rsidR="003A4CD4" w:rsidRPr="007422DE" w:rsidRDefault="003A4CD4" w:rsidP="003A4CD4">
      <w:pPr>
        <w:pStyle w:val="Caption"/>
        <w:keepNext/>
        <w:rPr>
          <w:color w:val="auto"/>
        </w:rPr>
      </w:pPr>
      <w:bookmarkStart w:id="4" w:name="_Ref531073890"/>
      <w:r w:rsidRPr="007422DE">
        <w:rPr>
          <w:color w:val="auto"/>
        </w:rPr>
        <w:t xml:space="preserve">Table </w:t>
      </w:r>
      <w:r w:rsidR="007422DE" w:rsidRPr="007422DE">
        <w:rPr>
          <w:color w:val="auto"/>
        </w:rPr>
        <w:fldChar w:fldCharType="begin"/>
      </w:r>
      <w:r w:rsidR="007422DE" w:rsidRPr="007422DE">
        <w:rPr>
          <w:color w:val="auto"/>
        </w:rPr>
        <w:instrText xml:space="preserve"> SEQ Table \* ARABIC </w:instrText>
      </w:r>
      <w:r w:rsidR="007422DE" w:rsidRPr="007422DE">
        <w:rPr>
          <w:color w:val="auto"/>
        </w:rPr>
        <w:fldChar w:fldCharType="separate"/>
      </w:r>
      <w:r w:rsidRPr="007422DE">
        <w:rPr>
          <w:noProof/>
          <w:color w:val="auto"/>
        </w:rPr>
        <w:t>2</w:t>
      </w:r>
      <w:r w:rsidR="007422DE" w:rsidRPr="007422DE">
        <w:rPr>
          <w:noProof/>
          <w:color w:val="auto"/>
        </w:rPr>
        <w:fldChar w:fldCharType="end"/>
      </w:r>
      <w:bookmarkEnd w:id="4"/>
      <w:r w:rsidRPr="007422DE">
        <w:rPr>
          <w:color w:val="auto"/>
        </w:rPr>
        <w:t xml:space="preserve"> </w:t>
      </w:r>
      <w:bookmarkStart w:id="5" w:name="_Ref531073936"/>
      <w:r w:rsidRPr="007422DE">
        <w:rPr>
          <w:color w:val="auto"/>
        </w:rPr>
        <w:t>RUTI Trial Acute Formula (RUTI-a)</w:t>
      </w:r>
      <w:bookmarkEnd w:id="5"/>
    </w:p>
    <w:tbl>
      <w:tblPr>
        <w:tblStyle w:val="TableGrid2"/>
        <w:tblpPr w:leftFromText="180" w:rightFromText="180" w:vertAnchor="page" w:horzAnchor="page" w:tblpX="1450" w:tblpY="2345"/>
        <w:tblW w:w="0" w:type="auto"/>
        <w:tblLook w:val="04A0" w:firstRow="1" w:lastRow="0" w:firstColumn="1" w:lastColumn="0" w:noHBand="0" w:noVBand="1"/>
      </w:tblPr>
      <w:tblGrid>
        <w:gridCol w:w="1660"/>
        <w:gridCol w:w="2656"/>
        <w:gridCol w:w="3629"/>
        <w:gridCol w:w="2087"/>
        <w:gridCol w:w="2059"/>
        <w:gridCol w:w="1859"/>
      </w:tblGrid>
      <w:tr w:rsidR="007422DE" w:rsidRPr="007422DE" w14:paraId="7B5EC60A" w14:textId="77777777" w:rsidTr="007C0BDF">
        <w:tc>
          <w:tcPr>
            <w:tcW w:w="1660" w:type="dxa"/>
          </w:tcPr>
          <w:p w14:paraId="1BBDC90A" w14:textId="77777777" w:rsidR="00273DFC" w:rsidRPr="007422DE" w:rsidRDefault="00273DFC" w:rsidP="0050403E">
            <w:pPr>
              <w:jc w:val="center"/>
              <w:rPr>
                <w:b/>
                <w:lang w:eastAsia="en-US"/>
              </w:rPr>
            </w:pPr>
            <w:r w:rsidRPr="007422DE">
              <w:rPr>
                <w:b/>
                <w:lang w:eastAsia="en-US"/>
              </w:rPr>
              <w:lastRenderedPageBreak/>
              <w:t xml:space="preserve">Name (Botanical, </w:t>
            </w:r>
            <w:proofErr w:type="spellStart"/>
            <w:r w:rsidRPr="007422DE">
              <w:rPr>
                <w:b/>
                <w:lang w:eastAsia="en-US"/>
              </w:rPr>
              <w:t>PinYin</w:t>
            </w:r>
            <w:proofErr w:type="spellEnd"/>
            <w:r w:rsidRPr="007422DE">
              <w:rPr>
                <w:b/>
                <w:lang w:eastAsia="en-US"/>
              </w:rPr>
              <w:t>, Common names)</w:t>
            </w:r>
          </w:p>
          <w:p w14:paraId="5AD65002" w14:textId="77777777" w:rsidR="00273DFC" w:rsidRPr="007422DE" w:rsidRDefault="00273DFC" w:rsidP="0050403E">
            <w:pPr>
              <w:jc w:val="center"/>
              <w:rPr>
                <w:b/>
                <w:lang w:eastAsia="en-US"/>
              </w:rPr>
            </w:pPr>
          </w:p>
          <w:p w14:paraId="6AC85296" w14:textId="77777777" w:rsidR="00273DFC" w:rsidRPr="007422DE" w:rsidRDefault="00273DFC" w:rsidP="0050403E">
            <w:pPr>
              <w:jc w:val="center"/>
              <w:rPr>
                <w:b/>
                <w:lang w:eastAsia="en-US"/>
              </w:rPr>
            </w:pPr>
            <w:r w:rsidRPr="007422DE">
              <w:rPr>
                <w:b/>
                <w:lang w:eastAsia="en-US"/>
              </w:rPr>
              <w:t>Traditional daily dose (grams)</w:t>
            </w:r>
          </w:p>
        </w:tc>
        <w:tc>
          <w:tcPr>
            <w:tcW w:w="2656" w:type="dxa"/>
          </w:tcPr>
          <w:p w14:paraId="221539FB" w14:textId="77777777" w:rsidR="00273DFC" w:rsidRPr="007422DE" w:rsidRDefault="00273DFC" w:rsidP="0050403E">
            <w:pPr>
              <w:jc w:val="center"/>
              <w:rPr>
                <w:b/>
                <w:lang w:eastAsia="en-US"/>
              </w:rPr>
            </w:pPr>
            <w:r w:rsidRPr="007422DE">
              <w:rPr>
                <w:b/>
                <w:lang w:eastAsia="en-US"/>
              </w:rPr>
              <w:t>Active compounds</w:t>
            </w:r>
          </w:p>
        </w:tc>
        <w:tc>
          <w:tcPr>
            <w:tcW w:w="3629" w:type="dxa"/>
          </w:tcPr>
          <w:p w14:paraId="235E24D5" w14:textId="77777777" w:rsidR="00273DFC" w:rsidRPr="007422DE" w:rsidRDefault="00273DFC" w:rsidP="0050403E">
            <w:pPr>
              <w:jc w:val="center"/>
              <w:rPr>
                <w:b/>
                <w:lang w:eastAsia="en-US"/>
              </w:rPr>
            </w:pPr>
            <w:r w:rsidRPr="007422DE">
              <w:rPr>
                <w:b/>
                <w:lang w:eastAsia="en-US"/>
              </w:rPr>
              <w:t>Pharmacological effects</w:t>
            </w:r>
          </w:p>
        </w:tc>
        <w:tc>
          <w:tcPr>
            <w:tcW w:w="2087" w:type="dxa"/>
          </w:tcPr>
          <w:p w14:paraId="6DB7C044" w14:textId="77777777" w:rsidR="00273DFC" w:rsidRPr="007422DE" w:rsidRDefault="00273DFC" w:rsidP="0050403E">
            <w:pPr>
              <w:jc w:val="center"/>
              <w:rPr>
                <w:b/>
                <w:lang w:eastAsia="en-US"/>
              </w:rPr>
            </w:pPr>
            <w:r w:rsidRPr="007422DE">
              <w:rPr>
                <w:b/>
                <w:lang w:eastAsia="en-US"/>
              </w:rPr>
              <w:t>Clinical trial data</w:t>
            </w:r>
          </w:p>
        </w:tc>
        <w:tc>
          <w:tcPr>
            <w:tcW w:w="2059" w:type="dxa"/>
          </w:tcPr>
          <w:p w14:paraId="3D57D615" w14:textId="77777777" w:rsidR="00273DFC" w:rsidRPr="007422DE" w:rsidRDefault="00273DFC" w:rsidP="0050403E">
            <w:pPr>
              <w:jc w:val="center"/>
              <w:rPr>
                <w:b/>
                <w:lang w:eastAsia="en-US"/>
              </w:rPr>
            </w:pPr>
            <w:r w:rsidRPr="007422DE">
              <w:rPr>
                <w:b/>
                <w:lang w:eastAsia="en-US"/>
              </w:rPr>
              <w:t>Adverse effects/Toxicity</w:t>
            </w:r>
          </w:p>
        </w:tc>
        <w:tc>
          <w:tcPr>
            <w:tcW w:w="1859" w:type="dxa"/>
          </w:tcPr>
          <w:p w14:paraId="6DBCB453" w14:textId="77777777" w:rsidR="00273DFC" w:rsidRPr="007422DE" w:rsidRDefault="00273DFC" w:rsidP="0050403E">
            <w:pPr>
              <w:jc w:val="center"/>
              <w:rPr>
                <w:b/>
                <w:lang w:eastAsia="en-US"/>
              </w:rPr>
            </w:pPr>
            <w:r w:rsidRPr="007422DE">
              <w:rPr>
                <w:b/>
                <w:lang w:eastAsia="en-US"/>
              </w:rPr>
              <w:t>Traditional Use</w:t>
            </w:r>
          </w:p>
        </w:tc>
      </w:tr>
      <w:tr w:rsidR="007422DE" w:rsidRPr="007422DE" w14:paraId="34707C0F" w14:textId="77777777" w:rsidTr="007C0BDF">
        <w:tc>
          <w:tcPr>
            <w:tcW w:w="1660" w:type="dxa"/>
          </w:tcPr>
          <w:p w14:paraId="7DE0716E" w14:textId="77777777" w:rsidR="00273DFC" w:rsidRPr="007422DE" w:rsidRDefault="00273DFC" w:rsidP="0050403E">
            <w:pPr>
              <w:rPr>
                <w:lang w:eastAsia="en-US"/>
              </w:rPr>
            </w:pPr>
            <w:proofErr w:type="spellStart"/>
            <w:r w:rsidRPr="007422DE">
              <w:rPr>
                <w:i/>
                <w:lang w:eastAsia="en-US"/>
              </w:rPr>
              <w:t>Oldenlandia</w:t>
            </w:r>
            <w:proofErr w:type="spellEnd"/>
            <w:r w:rsidRPr="007422DE">
              <w:rPr>
                <w:i/>
                <w:lang w:eastAsia="en-US"/>
              </w:rPr>
              <w:t xml:space="preserve"> </w:t>
            </w:r>
            <w:proofErr w:type="spellStart"/>
            <w:r w:rsidRPr="007422DE">
              <w:rPr>
                <w:i/>
                <w:lang w:eastAsia="en-US"/>
              </w:rPr>
              <w:t>diffusa</w:t>
            </w:r>
            <w:proofErr w:type="spellEnd"/>
            <w:r w:rsidRPr="007422DE">
              <w:rPr>
                <w:i/>
                <w:lang w:eastAsia="en-US"/>
              </w:rPr>
              <w:t xml:space="preserve"> (</w:t>
            </w:r>
            <w:proofErr w:type="spellStart"/>
            <w:r w:rsidRPr="007422DE">
              <w:rPr>
                <w:i/>
                <w:lang w:eastAsia="en-US"/>
              </w:rPr>
              <w:t>Willd</w:t>
            </w:r>
            <w:proofErr w:type="spellEnd"/>
            <w:r w:rsidRPr="007422DE">
              <w:rPr>
                <w:i/>
                <w:lang w:eastAsia="en-US"/>
              </w:rPr>
              <w:t>.)</w:t>
            </w:r>
            <w:r w:rsidRPr="007422DE">
              <w:rPr>
                <w:lang w:eastAsia="en-US"/>
              </w:rPr>
              <w:t xml:space="preserve"> </w:t>
            </w:r>
            <w:proofErr w:type="spellStart"/>
            <w:r w:rsidRPr="007422DE">
              <w:rPr>
                <w:lang w:eastAsia="en-US"/>
              </w:rPr>
              <w:t>Roxb</w:t>
            </w:r>
            <w:proofErr w:type="spellEnd"/>
            <w:r w:rsidRPr="007422DE">
              <w:rPr>
                <w:lang w:eastAsia="en-US"/>
              </w:rPr>
              <w:t>.</w:t>
            </w:r>
          </w:p>
          <w:p w14:paraId="266C7649" w14:textId="4ED5BC98" w:rsidR="00273DFC" w:rsidRPr="007422DE" w:rsidRDefault="00C73F1B" w:rsidP="0050403E">
            <w:pPr>
              <w:rPr>
                <w:lang w:eastAsia="en-US"/>
              </w:rPr>
            </w:pPr>
            <w:r w:rsidRPr="007422DE">
              <w:rPr>
                <w:lang w:eastAsia="en-US"/>
              </w:rPr>
              <w:t>(</w:t>
            </w:r>
            <w:proofErr w:type="spellStart"/>
            <w:r w:rsidRPr="007422DE">
              <w:rPr>
                <w:lang w:eastAsia="en-US"/>
              </w:rPr>
              <w:t>Rubiaceae</w:t>
            </w:r>
            <w:proofErr w:type="spellEnd"/>
            <w:r w:rsidRPr="007422DE">
              <w:rPr>
                <w:lang w:eastAsia="en-US"/>
              </w:rPr>
              <w:t>)</w:t>
            </w:r>
          </w:p>
          <w:p w14:paraId="39EBDFC1" w14:textId="77777777" w:rsidR="00CC2FD9" w:rsidRPr="007422DE" w:rsidRDefault="00CC2FD9" w:rsidP="0050403E">
            <w:pPr>
              <w:rPr>
                <w:lang w:eastAsia="en-US"/>
              </w:rPr>
            </w:pPr>
          </w:p>
          <w:p w14:paraId="2A028299" w14:textId="14EF430C" w:rsidR="00273DFC" w:rsidRPr="007422DE" w:rsidRDefault="00273DFC" w:rsidP="0050403E">
            <w:pPr>
              <w:rPr>
                <w:lang w:eastAsia="en-US"/>
              </w:rPr>
            </w:pPr>
            <w:r w:rsidRPr="007422DE">
              <w:rPr>
                <w:lang w:eastAsia="en-US"/>
              </w:rPr>
              <w:t xml:space="preserve">Bai Hua She </w:t>
            </w:r>
            <w:proofErr w:type="spellStart"/>
            <w:r w:rsidRPr="007422DE">
              <w:rPr>
                <w:lang w:eastAsia="en-US"/>
              </w:rPr>
              <w:t>She</w:t>
            </w:r>
            <w:proofErr w:type="spellEnd"/>
            <w:r w:rsidRPr="007422DE">
              <w:rPr>
                <w:lang w:eastAsia="en-US"/>
              </w:rPr>
              <w:t xml:space="preserve"> Cao</w:t>
            </w:r>
          </w:p>
          <w:p w14:paraId="3D58E446" w14:textId="77777777" w:rsidR="00273DFC" w:rsidRPr="007422DE" w:rsidRDefault="00273DFC" w:rsidP="0050403E">
            <w:pPr>
              <w:rPr>
                <w:lang w:eastAsia="en-US"/>
              </w:rPr>
            </w:pPr>
          </w:p>
          <w:p w14:paraId="163A3038" w14:textId="77777777" w:rsidR="00273DFC" w:rsidRPr="007422DE" w:rsidRDefault="00273DFC" w:rsidP="0050403E">
            <w:pPr>
              <w:rPr>
                <w:lang w:eastAsia="en-US"/>
              </w:rPr>
            </w:pPr>
            <w:proofErr w:type="spellStart"/>
            <w:r w:rsidRPr="007422DE">
              <w:rPr>
                <w:lang w:eastAsia="en-US"/>
              </w:rPr>
              <w:t>Oldenlandia</w:t>
            </w:r>
            <w:proofErr w:type="spellEnd"/>
          </w:p>
          <w:p w14:paraId="51587F34" w14:textId="77777777" w:rsidR="00273DFC" w:rsidRPr="007422DE" w:rsidRDefault="00273DFC" w:rsidP="0050403E">
            <w:pPr>
              <w:rPr>
                <w:lang w:eastAsia="en-US"/>
              </w:rPr>
            </w:pPr>
          </w:p>
          <w:p w14:paraId="4B14C3D5" w14:textId="77777777" w:rsidR="00273DFC" w:rsidRPr="007422DE" w:rsidRDefault="00273DFC" w:rsidP="0050403E">
            <w:pPr>
              <w:rPr>
                <w:lang w:eastAsia="en-US"/>
              </w:rPr>
            </w:pPr>
            <w:r w:rsidRPr="007422DE">
              <w:rPr>
                <w:lang w:eastAsia="en-US"/>
              </w:rPr>
              <w:t>15-60g</w:t>
            </w:r>
          </w:p>
          <w:p w14:paraId="76A9A954" w14:textId="77777777" w:rsidR="00273DFC" w:rsidRPr="007422DE" w:rsidRDefault="00273DFC" w:rsidP="0050403E">
            <w:pPr>
              <w:rPr>
                <w:lang w:eastAsia="en-US"/>
              </w:rPr>
            </w:pPr>
          </w:p>
          <w:p w14:paraId="65D1EB62" w14:textId="77777777" w:rsidR="00273DFC" w:rsidRPr="007422DE" w:rsidRDefault="00273DFC" w:rsidP="0050403E">
            <w:pPr>
              <w:rPr>
                <w:lang w:eastAsia="en-US"/>
              </w:rPr>
            </w:pPr>
          </w:p>
          <w:p w14:paraId="413FEFC9" w14:textId="77777777" w:rsidR="00273DFC" w:rsidRPr="007422DE" w:rsidRDefault="00273DFC" w:rsidP="0050403E">
            <w:pPr>
              <w:rPr>
                <w:lang w:eastAsia="en-US"/>
              </w:rPr>
            </w:pPr>
          </w:p>
        </w:tc>
        <w:tc>
          <w:tcPr>
            <w:tcW w:w="2656" w:type="dxa"/>
          </w:tcPr>
          <w:p w14:paraId="4CDEBC0C" w14:textId="0E6BAC97" w:rsidR="00273DFC" w:rsidRPr="007422DE" w:rsidRDefault="00273DFC" w:rsidP="00C54A3B">
            <w:pPr>
              <w:rPr>
                <w:lang w:eastAsia="en-US"/>
              </w:rPr>
            </w:pPr>
            <w:r w:rsidRPr="007422DE">
              <w:rPr>
                <w:lang w:eastAsia="en-US"/>
              </w:rPr>
              <w:t>Contains Iridoid and Flavonoid glycosides (</w:t>
            </w:r>
            <w:proofErr w:type="spellStart"/>
            <w:r w:rsidRPr="007422DE">
              <w:rPr>
                <w:lang w:eastAsia="en-US"/>
              </w:rPr>
              <w:t>eg</w:t>
            </w:r>
            <w:proofErr w:type="spellEnd"/>
            <w:r w:rsidRPr="007422DE">
              <w:rPr>
                <w:lang w:eastAsia="en-US"/>
              </w:rPr>
              <w:t xml:space="preserve"> </w:t>
            </w:r>
            <w:proofErr w:type="spellStart"/>
            <w:r w:rsidRPr="007422DE">
              <w:rPr>
                <w:lang w:eastAsia="en-US"/>
              </w:rPr>
              <w:t>Oldenlandosides</w:t>
            </w:r>
            <w:proofErr w:type="spellEnd"/>
            <w:r w:rsidRPr="007422DE">
              <w:rPr>
                <w:lang w:eastAsia="en-US"/>
              </w:rPr>
              <w:t xml:space="preserve"> A and B), </w:t>
            </w:r>
            <w:proofErr w:type="spellStart"/>
            <w:r w:rsidRPr="007422DE">
              <w:rPr>
                <w:lang w:eastAsia="en-US"/>
              </w:rPr>
              <w:t>Anthroquinones</w:t>
            </w:r>
            <w:proofErr w:type="spellEnd"/>
            <w:r w:rsidRPr="007422DE">
              <w:rPr>
                <w:lang w:eastAsia="en-US"/>
              </w:rPr>
              <w:t>, Triterpenes, and p-</w:t>
            </w:r>
            <w:proofErr w:type="spellStart"/>
            <w:r w:rsidRPr="007422DE">
              <w:rPr>
                <w:lang w:eastAsia="en-US"/>
              </w:rPr>
              <w:t>coumaric</w:t>
            </w:r>
            <w:proofErr w:type="spellEnd"/>
            <w:r w:rsidRPr="007422DE">
              <w:rPr>
                <w:lang w:eastAsia="en-US"/>
              </w:rPr>
              <w:t xml:space="preserve"> acid.</w:t>
            </w:r>
            <w:r w:rsidR="00C54A3B" w:rsidRPr="007422DE">
              <w:rPr>
                <w:lang w:eastAsia="en-US"/>
              </w:rPr>
              <w:fldChar w:fldCharType="begin"/>
            </w:r>
            <w:r w:rsidR="00C54A3B" w:rsidRPr="007422DE">
              <w:rPr>
                <w:lang w:eastAsia="en-US"/>
              </w:rPr>
              <w:instrText xml:space="preserve"> ADDIN EN.CITE &lt;EndNote&gt;&lt;Cite&gt;&lt;Author&gt;Zhu&lt;/Author&gt;&lt;Year&gt;1998&lt;/Year&gt;&lt;RecNum&gt;153&lt;/RecNum&gt;&lt;DisplayText&gt;(Zhu 1998, Bensky 2004, Chen 2004)&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Cite&gt;&lt;Author&gt;Chen&lt;/Author&gt;&lt;Year&gt;2004&lt;/Year&gt;&lt;RecNum&gt;155&lt;/RecNum&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refzerz2lssd29esxr5xswwbxpaes0aaewwf" timestamp="1542572230"&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C54A3B" w:rsidRPr="007422DE">
              <w:rPr>
                <w:lang w:eastAsia="en-US"/>
              </w:rPr>
              <w:fldChar w:fldCharType="separate"/>
            </w:r>
            <w:r w:rsidR="00C54A3B" w:rsidRPr="007422DE">
              <w:rPr>
                <w:noProof/>
                <w:lang w:eastAsia="en-US"/>
              </w:rPr>
              <w:t>(Zhu 1998, Bensky 2004, Chen 2004)</w:t>
            </w:r>
            <w:r w:rsidR="00C54A3B" w:rsidRPr="007422DE">
              <w:rPr>
                <w:lang w:eastAsia="en-US"/>
              </w:rPr>
              <w:fldChar w:fldCharType="end"/>
            </w:r>
          </w:p>
        </w:tc>
        <w:tc>
          <w:tcPr>
            <w:tcW w:w="3629" w:type="dxa"/>
          </w:tcPr>
          <w:p w14:paraId="17E103E2" w14:textId="0DF8194E" w:rsidR="00273DFC" w:rsidRPr="007422DE" w:rsidRDefault="00273DFC" w:rsidP="0050403E">
            <w:pPr>
              <w:rPr>
                <w:lang w:val="en-US" w:eastAsia="ja-JP"/>
              </w:rPr>
            </w:pPr>
            <w:r w:rsidRPr="007422DE">
              <w:rPr>
                <w:lang w:eastAsia="en-US"/>
              </w:rPr>
              <w:t xml:space="preserve">Has demonstrated an in vitro anti-bacterial action </w:t>
            </w:r>
            <w:proofErr w:type="gramStart"/>
            <w:r w:rsidRPr="007422DE">
              <w:rPr>
                <w:lang w:eastAsia="en-US"/>
              </w:rPr>
              <w:t xml:space="preserve">against </w:t>
            </w:r>
            <w:r w:rsidRPr="007422DE">
              <w:rPr>
                <w:rFonts w:ascii="Arial" w:hAnsi="Arial" w:cs="Arial"/>
                <w:lang w:val="en-US" w:eastAsia="ja-JP"/>
              </w:rPr>
              <w:t xml:space="preserve"> </w:t>
            </w:r>
            <w:r w:rsidRPr="007422DE">
              <w:rPr>
                <w:lang w:val="en-US" w:eastAsia="ja-JP"/>
              </w:rPr>
              <w:t>Staphylococcus</w:t>
            </w:r>
            <w:proofErr w:type="gramEnd"/>
            <w:r w:rsidRPr="007422DE">
              <w:rPr>
                <w:lang w:val="en-US" w:eastAsia="ja-JP"/>
              </w:rPr>
              <w:t xml:space="preserve"> aureus. E coli, Pseudomonas aeruginosa.</w:t>
            </w:r>
            <w:r w:rsidR="005A1933" w:rsidRPr="007422DE">
              <w:rPr>
                <w:lang w:val="en-US" w:eastAsia="ja-JP"/>
              </w:rPr>
              <w:fldChar w:fldCharType="begin"/>
            </w:r>
            <w:r w:rsidR="005A1933" w:rsidRPr="007422DE">
              <w:rPr>
                <w:lang w:val="en-US" w:eastAsia="ja-JP"/>
              </w:rPr>
              <w:instrText xml:space="preserve"> ADDIN EN.CITE &lt;EndNote&gt;&lt;Cite&gt;&lt;Author&gt;Bian&lt;/Author&gt;&lt;Year&gt;2005&lt;/Year&gt;&lt;RecNum&gt;176&lt;/RecNum&gt;&lt;DisplayText&gt;(Bian 2005)&lt;/DisplayText&gt;&lt;record&gt;&lt;rec-number&gt;176&lt;/rec-number&gt;&lt;foreign-keys&gt;&lt;key app="EN" db-id="d5sr20zp8xe0ene2sacxa5pixvpttrrs5zef" timestamp="1542573801"&gt;176&lt;/key&gt;&lt;/foreign-keys&gt;&lt;ref-type name="Journal Article"&gt;17&lt;/ref-type&gt;&lt;contributors&gt;&lt;authors&gt;&lt;author&gt;Bian, Cai-miao&lt;/author&gt;&lt;/authors&gt;&lt;/contributors&gt;&lt;titles&gt;&lt;title&gt;Study on the Anti-microbial Effect of the Extraction Oldenlandia diffusa(Willd) Roxb&lt;/title&gt;&lt;secondary-title&gt;LiShiZhen Medicine and Materia Medica Research Ethics&lt;/secondary-title&gt;&lt;/titles&gt;&lt;periodical&gt;&lt;full-title&gt;LiShiZhen Medicine and Materia Medica Research Ethics&lt;/full-title&gt;&lt;/periodical&gt;&lt;pages&gt;2&lt;/pages&gt;&lt;volume&gt;10&lt;/volume&gt;&lt;section&gt;991&lt;/section&gt;&lt;dates&gt;&lt;year&gt;2005&lt;/year&gt;&lt;/dates&gt;&lt;urls&gt;&lt;/urls&gt;&lt;/record&gt;&lt;/Cite&gt;&lt;/EndNote&gt;</w:instrText>
            </w:r>
            <w:r w:rsidR="005A1933" w:rsidRPr="007422DE">
              <w:rPr>
                <w:lang w:val="en-US" w:eastAsia="ja-JP"/>
              </w:rPr>
              <w:fldChar w:fldCharType="separate"/>
            </w:r>
            <w:r w:rsidR="005A1933" w:rsidRPr="007422DE">
              <w:rPr>
                <w:noProof/>
                <w:lang w:val="en-US" w:eastAsia="ja-JP"/>
              </w:rPr>
              <w:t>(Bian 2005)</w:t>
            </w:r>
            <w:r w:rsidR="005A1933" w:rsidRPr="007422DE">
              <w:rPr>
                <w:lang w:val="en-US" w:eastAsia="ja-JP"/>
              </w:rPr>
              <w:fldChar w:fldCharType="end"/>
            </w:r>
            <w:r w:rsidR="005A1933" w:rsidRPr="007422DE">
              <w:rPr>
                <w:lang w:val="en-US" w:eastAsia="ja-JP"/>
              </w:rPr>
              <w:t xml:space="preserve"> </w:t>
            </w:r>
          </w:p>
          <w:p w14:paraId="2E5EC1AE" w14:textId="77777777" w:rsidR="00273DFC" w:rsidRPr="007422DE" w:rsidRDefault="00273DFC" w:rsidP="0050403E">
            <w:pPr>
              <w:rPr>
                <w:lang w:eastAsia="en-US"/>
              </w:rPr>
            </w:pPr>
          </w:p>
          <w:p w14:paraId="0438FC1E" w14:textId="6D813197" w:rsidR="00273DFC" w:rsidRPr="007422DE" w:rsidRDefault="00273DFC" w:rsidP="0050403E">
            <w:pPr>
              <w:rPr>
                <w:u w:color="262626"/>
                <w:lang w:val="en-US" w:eastAsia="ja-JP"/>
              </w:rPr>
            </w:pPr>
            <w:r w:rsidRPr="007422DE">
              <w:rPr>
                <w:lang w:eastAsia="en-US"/>
              </w:rPr>
              <w:t xml:space="preserve">Has anti-inflammatory effect </w:t>
            </w:r>
            <w:r w:rsidRPr="007422DE">
              <w:rPr>
                <w:u w:color="262626"/>
                <w:lang w:val="en-US" w:eastAsia="ja-JP"/>
              </w:rPr>
              <w:t>by inhibiting the production of tumor necrosis factor (TNF)-α, interleukin (IL)-6 and prostaglandin E(2) (PGE(2).</w:t>
            </w:r>
            <w:r w:rsidR="005A1933" w:rsidRPr="007422DE">
              <w:rPr>
                <w:u w:color="262626"/>
                <w:lang w:val="en-US" w:eastAsia="ja-JP"/>
              </w:rPr>
              <w:fldChar w:fldCharType="begin">
                <w:fldData xml:space="preserve">PEVuZE5vdGU+PENpdGU+PEF1dGhvcj5LaW08L0F1dGhvcj48WWVhcj4yMDExPC9ZZWFyPjxSZWNO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</w:fldData>
              </w:fldChar>
            </w:r>
            <w:r w:rsidR="005A1933" w:rsidRPr="007422DE">
              <w:rPr>
                <w:u w:color="262626"/>
                <w:lang w:val="en-US" w:eastAsia="ja-JP"/>
              </w:rPr>
              <w:instrText xml:space="preserve"> ADDIN EN.CITE </w:instrText>
            </w:r>
            <w:r w:rsidR="005A1933" w:rsidRPr="007422DE">
              <w:rPr>
                <w:u w:color="262626"/>
                <w:lang w:val="en-US" w:eastAsia="ja-JP"/>
              </w:rPr>
              <w:fldChar w:fldCharType="begin">
                <w:fldData xml:space="preserve">PEVuZE5vdGU+PENpdGU+PEF1dGhvcj5LaW08L0F1dGhvcj48WWVhcj4yMDExPC9ZZWFyPjxSZWNO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</w:fldData>
              </w:fldChar>
            </w:r>
            <w:r w:rsidR="005A1933" w:rsidRPr="007422DE">
              <w:rPr>
                <w:u w:color="262626"/>
                <w:lang w:val="en-US" w:eastAsia="ja-JP"/>
              </w:rPr>
              <w:instrText xml:space="preserve"> ADDIN EN.CITE.DATA </w:instrText>
            </w:r>
            <w:r w:rsidR="005A1933" w:rsidRPr="007422DE">
              <w:rPr>
                <w:u w:color="262626"/>
                <w:lang w:val="en-US" w:eastAsia="ja-JP"/>
              </w:rPr>
            </w:r>
            <w:r w:rsidR="005A1933" w:rsidRPr="007422DE">
              <w:rPr>
                <w:u w:color="262626"/>
                <w:lang w:val="en-US" w:eastAsia="ja-JP"/>
              </w:rPr>
              <w:fldChar w:fldCharType="end"/>
            </w:r>
            <w:r w:rsidR="005A1933" w:rsidRPr="007422DE">
              <w:rPr>
                <w:u w:color="262626"/>
                <w:lang w:val="en-US" w:eastAsia="ja-JP"/>
              </w:rPr>
            </w:r>
            <w:r w:rsidR="005A1933" w:rsidRPr="007422DE">
              <w:rPr>
                <w:u w:color="262626"/>
                <w:lang w:val="en-US" w:eastAsia="ja-JP"/>
              </w:rPr>
              <w:fldChar w:fldCharType="separate"/>
            </w:r>
            <w:r w:rsidR="005A1933" w:rsidRPr="007422DE">
              <w:rPr>
                <w:noProof/>
                <w:u w:color="262626"/>
                <w:lang w:val="en-US" w:eastAsia="ja-JP"/>
              </w:rPr>
              <w:t>(Kim, Chung et al. 2011)</w:t>
            </w:r>
            <w:r w:rsidR="005A1933" w:rsidRPr="007422DE">
              <w:rPr>
                <w:u w:color="262626"/>
                <w:lang w:val="en-US" w:eastAsia="ja-JP"/>
              </w:rPr>
              <w:fldChar w:fldCharType="end"/>
            </w:r>
            <w:r w:rsidR="005A1933" w:rsidRPr="007422DE">
              <w:rPr>
                <w:u w:color="262626"/>
                <w:lang w:val="en-US" w:eastAsia="ja-JP"/>
              </w:rPr>
              <w:t xml:space="preserve"> </w:t>
            </w:r>
          </w:p>
          <w:p w14:paraId="192CBE74" w14:textId="77777777" w:rsidR="00273DFC" w:rsidRPr="007422DE" w:rsidRDefault="00273DFC" w:rsidP="0050403E">
            <w:pPr>
              <w:rPr>
                <w:lang w:eastAsia="en-US"/>
              </w:rPr>
            </w:pPr>
          </w:p>
          <w:p w14:paraId="64931A6A" w14:textId="2635C957" w:rsidR="00273DFC" w:rsidRPr="007422DE" w:rsidRDefault="00273DFC" w:rsidP="0050403E">
            <w:pPr>
              <w:rPr>
                <w:lang w:eastAsia="en-US"/>
              </w:rPr>
            </w:pPr>
            <w:r w:rsidRPr="007422DE">
              <w:rPr>
                <w:lang w:eastAsia="en-US"/>
              </w:rPr>
              <w:t>May increase leukocyte phagocytic activity.</w:t>
            </w:r>
            <w:r w:rsidR="00C54A3B" w:rsidRPr="007422DE">
              <w:rPr>
                <w:lang w:eastAsia="en-US"/>
              </w:rPr>
              <w:fldChar w:fldCharType="begin"/>
            </w:r>
            <w:r w:rsidR="00C54A3B"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C54A3B" w:rsidRPr="007422DE">
              <w:rPr>
                <w:lang w:eastAsia="en-US"/>
              </w:rPr>
              <w:fldChar w:fldCharType="separate"/>
            </w:r>
            <w:r w:rsidR="00C54A3B" w:rsidRPr="007422DE">
              <w:rPr>
                <w:noProof/>
                <w:lang w:eastAsia="en-US"/>
              </w:rPr>
              <w:t>(Zhu 1998)</w:t>
            </w:r>
            <w:r w:rsidR="00C54A3B" w:rsidRPr="007422DE">
              <w:rPr>
                <w:lang w:eastAsia="en-US"/>
              </w:rPr>
              <w:fldChar w:fldCharType="end"/>
            </w:r>
          </w:p>
          <w:p w14:paraId="7A695023" w14:textId="77777777" w:rsidR="00273DFC" w:rsidRPr="007422DE" w:rsidRDefault="00273DFC" w:rsidP="0050403E">
            <w:pPr>
              <w:rPr>
                <w:lang w:eastAsia="en-US"/>
              </w:rPr>
            </w:pPr>
          </w:p>
          <w:p w14:paraId="353443AE" w14:textId="229AFDF7" w:rsidR="00273DFC" w:rsidRPr="007422DE" w:rsidRDefault="00273DFC" w:rsidP="0050403E">
            <w:pPr>
              <w:rPr>
                <w:rFonts w:ascii="Arial" w:hAnsi="Arial" w:cs="Arial"/>
                <w:sz w:val="26"/>
                <w:szCs w:val="26"/>
                <w:u w:color="262626"/>
                <w:lang w:val="en-US" w:eastAsia="ja-JP"/>
              </w:rPr>
            </w:pPr>
            <w:proofErr w:type="spellStart"/>
            <w:r w:rsidRPr="007422DE">
              <w:rPr>
                <w:u w:color="262626"/>
                <w:lang w:val="en-US" w:eastAsia="ja-JP"/>
              </w:rPr>
              <w:t>Oldenlandia</w:t>
            </w:r>
            <w:proofErr w:type="spellEnd"/>
            <w:r w:rsidRPr="007422DE">
              <w:rPr>
                <w:u w:color="262626"/>
                <w:lang w:val="en-US" w:eastAsia="ja-JP"/>
              </w:rPr>
              <w:t xml:space="preserve"> </w:t>
            </w:r>
            <w:proofErr w:type="spellStart"/>
            <w:r w:rsidRPr="007422DE">
              <w:rPr>
                <w:u w:color="262626"/>
                <w:lang w:val="en-US" w:eastAsia="ja-JP"/>
              </w:rPr>
              <w:t>diffusa</w:t>
            </w:r>
            <w:proofErr w:type="spellEnd"/>
            <w:r w:rsidRPr="007422DE">
              <w:rPr>
                <w:u w:color="262626"/>
                <w:lang w:val="en-US" w:eastAsia="ja-JP"/>
              </w:rPr>
              <w:t xml:space="preserve"> extract effectively inhibited the growth of several cancer cell lines</w:t>
            </w:r>
            <w:r w:rsidRPr="007422DE">
              <w:rPr>
                <w:rFonts w:ascii="Arial" w:hAnsi="Arial" w:cs="Arial"/>
                <w:sz w:val="26"/>
                <w:szCs w:val="26"/>
                <w:u w:color="262626"/>
                <w:lang w:val="en-US" w:eastAsia="ja-JP"/>
              </w:rPr>
              <w:t>.</w:t>
            </w:r>
            <w:r w:rsidR="00AC6ECC" w:rsidRPr="007422DE">
              <w:rPr>
                <w:rFonts w:ascii="Arial" w:hAnsi="Arial" w:cs="Arial"/>
                <w:sz w:val="26"/>
                <w:szCs w:val="26"/>
                <w:u w:color="262626"/>
                <w:lang w:val="en-US" w:eastAsia="ja-JP"/>
              </w:rPr>
              <w:fldChar w:fldCharType="begin">
                <w:fldData xml:space="preserve">PEVuZE5vdGU+PENpdGU+PEF1dGhvcj5HdXB0YTwvQXV0aG9yPjxZZWFyPjIwMDQ8L1llYXI+PFJl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</w:fldData>
              </w:fldChar>
            </w:r>
            <w:r w:rsidR="00AC6ECC" w:rsidRPr="007422DE">
              <w:rPr>
                <w:rFonts w:ascii="Arial" w:hAnsi="Arial" w:cs="Arial"/>
                <w:sz w:val="26"/>
                <w:szCs w:val="26"/>
                <w:u w:color="262626"/>
                <w:lang w:val="en-US" w:eastAsia="ja-JP"/>
              </w:rPr>
              <w:instrText xml:space="preserve"> ADDIN EN.CITE </w:instrText>
            </w:r>
            <w:r w:rsidR="00AC6ECC" w:rsidRPr="007422DE">
              <w:rPr>
                <w:rFonts w:ascii="Arial" w:hAnsi="Arial" w:cs="Arial"/>
                <w:sz w:val="26"/>
                <w:szCs w:val="26"/>
                <w:u w:color="262626"/>
                <w:lang w:val="en-US" w:eastAsia="ja-JP"/>
              </w:rPr>
              <w:fldChar w:fldCharType="begin">
                <w:fldData xml:space="preserve">PEVuZE5vdGU+PENpdGU+PEF1dGhvcj5HdXB0YTwvQXV0aG9yPjxZZWFyPjIwMDQ8L1llYXI+PFJl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</w:fldData>
              </w:fldChar>
            </w:r>
            <w:r w:rsidR="00AC6ECC" w:rsidRPr="007422DE">
              <w:rPr>
                <w:rFonts w:ascii="Arial" w:hAnsi="Arial" w:cs="Arial"/>
                <w:sz w:val="26"/>
                <w:szCs w:val="26"/>
                <w:u w:color="262626"/>
                <w:lang w:val="en-US" w:eastAsia="ja-JP"/>
              </w:rPr>
              <w:instrText xml:space="preserve"> ADDIN EN.CITE.DATA </w:instrText>
            </w:r>
            <w:r w:rsidR="00AC6ECC" w:rsidRPr="007422DE">
              <w:rPr>
                <w:rFonts w:ascii="Arial" w:hAnsi="Arial" w:cs="Arial"/>
                <w:sz w:val="26"/>
                <w:szCs w:val="26"/>
                <w:u w:color="262626"/>
                <w:lang w:val="en-US" w:eastAsia="ja-JP"/>
              </w:rPr>
            </w:r>
            <w:r w:rsidR="00AC6ECC" w:rsidRPr="007422DE">
              <w:rPr>
                <w:rFonts w:ascii="Arial" w:hAnsi="Arial" w:cs="Arial"/>
                <w:sz w:val="26"/>
                <w:szCs w:val="26"/>
                <w:u w:color="262626"/>
                <w:lang w:val="en-US" w:eastAsia="ja-JP"/>
              </w:rPr>
              <w:fldChar w:fldCharType="end"/>
            </w:r>
            <w:r w:rsidR="00AC6ECC" w:rsidRPr="007422DE">
              <w:rPr>
                <w:rFonts w:ascii="Arial" w:hAnsi="Arial" w:cs="Arial"/>
                <w:sz w:val="26"/>
                <w:szCs w:val="26"/>
                <w:u w:color="262626"/>
                <w:lang w:val="en-US" w:eastAsia="ja-JP"/>
              </w:rPr>
            </w:r>
            <w:r w:rsidR="00AC6ECC" w:rsidRPr="007422DE">
              <w:rPr>
                <w:rFonts w:ascii="Arial" w:hAnsi="Arial" w:cs="Arial"/>
                <w:sz w:val="26"/>
                <w:szCs w:val="26"/>
                <w:u w:color="262626"/>
                <w:lang w:val="en-US" w:eastAsia="ja-JP"/>
              </w:rPr>
              <w:fldChar w:fldCharType="separate"/>
            </w:r>
            <w:r w:rsidR="00AC6ECC" w:rsidRPr="007422DE">
              <w:rPr>
                <w:noProof/>
                <w:u w:color="262626"/>
                <w:lang w:val="en-US" w:eastAsia="ja-JP"/>
              </w:rPr>
              <w:t>(Gupta, Zhang et al. 2004</w:t>
            </w:r>
            <w:r w:rsidR="00AC6ECC" w:rsidRPr="007422DE">
              <w:rPr>
                <w:rFonts w:ascii="Arial" w:hAnsi="Arial" w:cs="Arial"/>
                <w:noProof/>
                <w:sz w:val="26"/>
                <w:szCs w:val="26"/>
                <w:u w:color="262626"/>
                <w:lang w:val="en-US" w:eastAsia="ja-JP"/>
              </w:rPr>
              <w:t>)</w:t>
            </w:r>
            <w:r w:rsidR="00AC6ECC" w:rsidRPr="007422DE">
              <w:rPr>
                <w:rFonts w:ascii="Arial" w:hAnsi="Arial" w:cs="Arial"/>
                <w:sz w:val="26"/>
                <w:szCs w:val="26"/>
                <w:u w:color="262626"/>
                <w:lang w:val="en-US" w:eastAsia="ja-JP"/>
              </w:rPr>
              <w:fldChar w:fldCharType="end"/>
            </w:r>
            <w:r w:rsidR="00AC6ECC" w:rsidRPr="007422DE">
              <w:rPr>
                <w:rFonts w:ascii="Arial" w:hAnsi="Arial" w:cs="Arial"/>
                <w:sz w:val="26"/>
                <w:szCs w:val="26"/>
                <w:u w:color="262626"/>
                <w:lang w:val="en-US" w:eastAsia="ja-JP"/>
              </w:rPr>
              <w:t xml:space="preserve"> </w:t>
            </w:r>
          </w:p>
          <w:p w14:paraId="31153285" w14:textId="77777777" w:rsidR="00273DFC" w:rsidRPr="007422DE" w:rsidRDefault="00273DFC" w:rsidP="0050403E">
            <w:pPr>
              <w:rPr>
                <w:lang w:eastAsia="en-US"/>
              </w:rPr>
            </w:pPr>
          </w:p>
          <w:p w14:paraId="153FD6A9" w14:textId="77777777" w:rsidR="00273DFC" w:rsidRPr="007422DE" w:rsidRDefault="00273DFC" w:rsidP="0050403E">
            <w:pPr>
              <w:rPr>
                <w:lang w:eastAsia="en-US"/>
              </w:rPr>
            </w:pPr>
          </w:p>
        </w:tc>
        <w:tc>
          <w:tcPr>
            <w:tcW w:w="2087" w:type="dxa"/>
          </w:tcPr>
          <w:p w14:paraId="4D1AC9AA" w14:textId="77777777" w:rsidR="00273DFC" w:rsidRPr="007422DE" w:rsidRDefault="00273DFC" w:rsidP="0050403E">
            <w:pPr>
              <w:rPr>
                <w:lang w:eastAsia="en-US"/>
              </w:rPr>
            </w:pPr>
            <w:r w:rsidRPr="007422DE">
              <w:rPr>
                <w:lang w:eastAsia="en-US"/>
              </w:rPr>
              <w:t>Commonly used in Chinese clinical trials as part of a formula for the treatment of acute urinary tract infections.</w:t>
            </w:r>
          </w:p>
          <w:p w14:paraId="17B76869" w14:textId="77777777" w:rsidR="00273DFC" w:rsidRPr="007422DE" w:rsidRDefault="00273DFC" w:rsidP="0050403E">
            <w:pPr>
              <w:rPr>
                <w:lang w:eastAsia="en-US"/>
              </w:rPr>
            </w:pPr>
          </w:p>
          <w:p w14:paraId="722D3BF7" w14:textId="25B109A6" w:rsidR="00273DFC" w:rsidRPr="007422DE" w:rsidRDefault="00273DFC" w:rsidP="0050403E">
            <w:pPr>
              <w:rPr>
                <w:lang w:eastAsia="en-US"/>
              </w:rPr>
            </w:pPr>
            <w:r w:rsidRPr="007422DE">
              <w:rPr>
                <w:lang w:eastAsia="en-US"/>
              </w:rPr>
              <w:t>Also used in many trials for the treatment of hepatitis and a number of different cancers.</w:t>
            </w:r>
            <w:r w:rsidR="00C54A3B" w:rsidRPr="007422DE">
              <w:rPr>
                <w:lang w:eastAsia="en-US"/>
              </w:rPr>
              <w:fldChar w:fldCharType="begin"/>
            </w:r>
            <w:r w:rsidR="00C54A3B" w:rsidRPr="007422DE">
              <w:rPr>
                <w:lang w:eastAsia="en-US"/>
              </w:rPr>
              <w:instrText xml:space="preserve"> ADDIN EN.CITE &lt;EndNote&gt;&lt;Cite&gt;&lt;Author&gt;Zhu&lt;/Author&gt;&lt;Year&gt;1998&lt;/Year&gt;&lt;RecNum&gt;153&lt;/RecNum&gt;&lt;DisplayText&gt;(Zhu 1998, Bensky 2004, Chen 2004)&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Cite&gt;&lt;Author&gt;Chen&lt;/Author&gt;&lt;Year&gt;2004&lt;/Year&gt;&lt;RecNum&gt;155&lt;/RecNum&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refzerz2lssd29esxr5xswwbxpaes0aaewwf" timestamp="1542572230"&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C54A3B" w:rsidRPr="007422DE">
              <w:rPr>
                <w:lang w:eastAsia="en-US"/>
              </w:rPr>
              <w:fldChar w:fldCharType="separate"/>
            </w:r>
            <w:r w:rsidR="00C54A3B" w:rsidRPr="007422DE">
              <w:rPr>
                <w:noProof/>
                <w:lang w:eastAsia="en-US"/>
              </w:rPr>
              <w:t>(Zhu 1998, Bensky 2004, Chen 2004)</w:t>
            </w:r>
            <w:r w:rsidR="00C54A3B" w:rsidRPr="007422DE">
              <w:rPr>
                <w:lang w:eastAsia="en-US"/>
              </w:rPr>
              <w:fldChar w:fldCharType="end"/>
            </w:r>
          </w:p>
          <w:p w14:paraId="4C6258EF" w14:textId="77777777" w:rsidR="00273DFC" w:rsidRPr="007422DE" w:rsidRDefault="00273DFC" w:rsidP="0050403E">
            <w:pPr>
              <w:rPr>
                <w:lang w:eastAsia="en-US"/>
              </w:rPr>
            </w:pPr>
          </w:p>
        </w:tc>
        <w:tc>
          <w:tcPr>
            <w:tcW w:w="2059" w:type="dxa"/>
          </w:tcPr>
          <w:p w14:paraId="73FA995F" w14:textId="1B52D401" w:rsidR="00273DFC" w:rsidRPr="007422DE" w:rsidRDefault="00273DFC" w:rsidP="005A1933">
            <w:pPr>
              <w:rPr>
                <w:lang w:eastAsia="en-US"/>
              </w:rPr>
            </w:pPr>
            <w:r w:rsidRPr="007422DE">
              <w:rPr>
                <w:lang w:eastAsia="en-US"/>
              </w:rPr>
              <w:t>LD</w:t>
            </w:r>
            <w:r w:rsidRPr="007422DE">
              <w:rPr>
                <w:vertAlign w:val="subscript"/>
                <w:lang w:eastAsia="en-US"/>
              </w:rPr>
              <w:t xml:space="preserve">50 </w:t>
            </w:r>
            <w:r w:rsidRPr="007422DE">
              <w:rPr>
                <w:lang w:eastAsia="en-US"/>
              </w:rPr>
              <w:t>of the extract of the herb by intraperitoneal administration was 104g/kg</w:t>
            </w:r>
            <w:r w:rsidR="005A1933" w:rsidRPr="007422DE">
              <w:rPr>
                <w:vertAlign w:val="superscript"/>
                <w:lang w:eastAsia="en-US"/>
              </w:rPr>
              <w:t xml:space="preserve">2 </w:t>
            </w:r>
            <w:r w:rsidR="005A1933" w:rsidRPr="007422DE">
              <w:rPr>
                <w:lang w:eastAsia="en-US"/>
              </w:rPr>
              <w:fldChar w:fldCharType="begin"/>
            </w:r>
            <w:r w:rsidR="005A1933"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5A1933" w:rsidRPr="007422DE">
              <w:rPr>
                <w:lang w:eastAsia="en-US"/>
              </w:rPr>
              <w:fldChar w:fldCharType="separate"/>
            </w:r>
            <w:r w:rsidR="005A1933" w:rsidRPr="007422DE">
              <w:rPr>
                <w:noProof/>
                <w:lang w:eastAsia="en-US"/>
              </w:rPr>
              <w:t>(Zhu 1998)</w:t>
            </w:r>
            <w:r w:rsidR="005A1933" w:rsidRPr="007422DE">
              <w:rPr>
                <w:lang w:eastAsia="en-US"/>
              </w:rPr>
              <w:fldChar w:fldCharType="end"/>
            </w:r>
          </w:p>
        </w:tc>
        <w:tc>
          <w:tcPr>
            <w:tcW w:w="1859" w:type="dxa"/>
          </w:tcPr>
          <w:p w14:paraId="6FDAB577" w14:textId="39911273" w:rsidR="00273DFC" w:rsidRPr="007422DE" w:rsidRDefault="00273DFC" w:rsidP="005A1933">
            <w:pPr>
              <w:rPr>
                <w:vertAlign w:val="superscript"/>
                <w:lang w:eastAsia="en-US"/>
              </w:rPr>
            </w:pPr>
            <w:r w:rsidRPr="007422DE">
              <w:rPr>
                <w:lang w:eastAsia="en-US"/>
              </w:rPr>
              <w:t xml:space="preserve">Clears Heat and eliminates toxins used for skin diseases, for snakebites, urinary tract infections and </w:t>
            </w:r>
            <w:r w:rsidR="005A1933" w:rsidRPr="007422DE">
              <w:rPr>
                <w:lang w:eastAsia="en-US"/>
              </w:rPr>
              <w:t>recently as an anti-cancer herb.</w:t>
            </w:r>
            <w:r w:rsidR="005A1933" w:rsidRPr="007422DE">
              <w:rPr>
                <w:lang w:eastAsia="en-US"/>
              </w:rPr>
              <w:fldChar w:fldCharType="begin"/>
            </w:r>
            <w:r w:rsidR="005A1933" w:rsidRPr="007422DE">
              <w:rPr>
                <w:lang w:eastAsia="en-US"/>
              </w:rPr>
              <w:instrText xml:space="preserve"> ADDIN EN.CITE &lt;EndNote&gt;&lt;Cite&gt;&lt;Author&gt;Chen&lt;/Author&gt;&lt;Year&gt;2004&lt;/Year&gt;&lt;RecNum&gt;155&lt;/RecNum&gt;&lt;DisplayText&gt;(Bensky 2004, Chen 2004)&lt;/DisplayText&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t0s99e5aixexvxedvf1vd5e9ptzeadfzdtwv" timestamp="1542573821"&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5A1933" w:rsidRPr="007422DE">
              <w:rPr>
                <w:lang w:eastAsia="en-US"/>
              </w:rPr>
              <w:fldChar w:fldCharType="separate"/>
            </w:r>
            <w:r w:rsidR="005A1933" w:rsidRPr="007422DE">
              <w:rPr>
                <w:noProof/>
                <w:lang w:eastAsia="en-US"/>
              </w:rPr>
              <w:t>(Bensky 2004, Chen 2004)</w:t>
            </w:r>
            <w:r w:rsidR="005A1933" w:rsidRPr="007422DE">
              <w:rPr>
                <w:lang w:eastAsia="en-US"/>
              </w:rPr>
              <w:fldChar w:fldCharType="end"/>
            </w:r>
          </w:p>
        </w:tc>
      </w:tr>
      <w:tr w:rsidR="007422DE" w:rsidRPr="007422DE" w14:paraId="270298EF" w14:textId="77777777" w:rsidTr="007C0BDF">
        <w:tc>
          <w:tcPr>
            <w:tcW w:w="1660" w:type="dxa"/>
          </w:tcPr>
          <w:p w14:paraId="5A541F98" w14:textId="77777777" w:rsidR="00273DFC" w:rsidRPr="007422DE" w:rsidRDefault="00273DFC" w:rsidP="0050403E">
            <w:pPr>
              <w:rPr>
                <w:lang w:val="en-US" w:eastAsia="ja-JP"/>
              </w:rPr>
            </w:pPr>
            <w:proofErr w:type="spellStart"/>
            <w:r w:rsidRPr="007422DE">
              <w:rPr>
                <w:i/>
                <w:iCs/>
                <w:lang w:val="en-US" w:eastAsia="ja-JP"/>
              </w:rPr>
              <w:t>Phellodendron</w:t>
            </w:r>
            <w:proofErr w:type="spellEnd"/>
            <w:r w:rsidRPr="007422DE">
              <w:rPr>
                <w:lang w:val="en-US" w:eastAsia="ja-JP"/>
              </w:rPr>
              <w:t xml:space="preserve"> </w:t>
            </w:r>
            <w:proofErr w:type="spellStart"/>
            <w:r w:rsidRPr="007422DE">
              <w:rPr>
                <w:i/>
                <w:iCs/>
                <w:lang w:val="en-US" w:eastAsia="ja-JP"/>
              </w:rPr>
              <w:t>amurense</w:t>
            </w:r>
            <w:proofErr w:type="spellEnd"/>
            <w:r w:rsidRPr="007422DE">
              <w:rPr>
                <w:lang w:val="en-US" w:eastAsia="ja-JP"/>
              </w:rPr>
              <w:t xml:space="preserve"> </w:t>
            </w:r>
            <w:proofErr w:type="spellStart"/>
            <w:r w:rsidRPr="007422DE">
              <w:rPr>
                <w:lang w:val="en-US" w:eastAsia="ja-JP"/>
              </w:rPr>
              <w:t>Rupr</w:t>
            </w:r>
            <w:proofErr w:type="spellEnd"/>
            <w:r w:rsidRPr="007422DE">
              <w:rPr>
                <w:lang w:val="en-US" w:eastAsia="ja-JP"/>
              </w:rPr>
              <w:t>.</w:t>
            </w:r>
          </w:p>
          <w:p w14:paraId="684CE362" w14:textId="31D1EF5D" w:rsidR="00273DFC" w:rsidRPr="007422DE" w:rsidRDefault="00C73F1B" w:rsidP="0050403E">
            <w:pPr>
              <w:rPr>
                <w:lang w:val="en-US" w:eastAsia="ja-JP"/>
              </w:rPr>
            </w:pPr>
            <w:r w:rsidRPr="007422DE">
              <w:rPr>
                <w:lang w:val="en-US" w:eastAsia="ja-JP"/>
              </w:rPr>
              <w:t>(</w:t>
            </w:r>
            <w:proofErr w:type="spellStart"/>
            <w:r w:rsidRPr="007422DE">
              <w:rPr>
                <w:lang w:val="en-US" w:eastAsia="ja-JP"/>
              </w:rPr>
              <w:t>Rutaceae</w:t>
            </w:r>
            <w:proofErr w:type="spellEnd"/>
            <w:r w:rsidRPr="007422DE">
              <w:rPr>
                <w:lang w:val="en-US" w:eastAsia="ja-JP"/>
              </w:rPr>
              <w:t>)</w:t>
            </w:r>
          </w:p>
          <w:p w14:paraId="280171E3" w14:textId="77777777" w:rsidR="00CC2FD9" w:rsidRPr="007422DE" w:rsidRDefault="00CC2FD9" w:rsidP="0050403E">
            <w:pPr>
              <w:rPr>
                <w:lang w:val="en-US" w:eastAsia="ja-JP"/>
              </w:rPr>
            </w:pPr>
          </w:p>
          <w:p w14:paraId="68BC0648" w14:textId="28F3B207" w:rsidR="00273DFC" w:rsidRPr="007422DE" w:rsidRDefault="00273DFC" w:rsidP="0050403E">
            <w:pPr>
              <w:rPr>
                <w:lang w:val="en-US" w:eastAsia="ja-JP"/>
              </w:rPr>
            </w:pPr>
            <w:r w:rsidRPr="007422DE">
              <w:rPr>
                <w:lang w:val="en-US" w:eastAsia="ja-JP"/>
              </w:rPr>
              <w:t>Huang Bai</w:t>
            </w:r>
          </w:p>
          <w:p w14:paraId="1049F6A3" w14:textId="77777777" w:rsidR="00273DFC" w:rsidRPr="007422DE" w:rsidRDefault="00273DFC" w:rsidP="0050403E">
            <w:pPr>
              <w:rPr>
                <w:lang w:val="en-US" w:eastAsia="ja-JP"/>
              </w:rPr>
            </w:pPr>
          </w:p>
          <w:p w14:paraId="00879613" w14:textId="77777777" w:rsidR="00273DFC" w:rsidRPr="007422DE" w:rsidRDefault="00273DFC" w:rsidP="0050403E">
            <w:pPr>
              <w:rPr>
                <w:lang w:val="en-US" w:eastAsia="ja-JP"/>
              </w:rPr>
            </w:pPr>
            <w:r w:rsidRPr="007422DE">
              <w:rPr>
                <w:lang w:val="en-US" w:eastAsia="ja-JP"/>
              </w:rPr>
              <w:t>Amur Cork tree</w:t>
            </w:r>
          </w:p>
          <w:p w14:paraId="6C94F59F" w14:textId="77777777" w:rsidR="00273DFC" w:rsidRPr="007422DE" w:rsidRDefault="00273DFC" w:rsidP="0050403E">
            <w:pPr>
              <w:rPr>
                <w:lang w:eastAsia="en-US"/>
              </w:rPr>
            </w:pPr>
          </w:p>
          <w:p w14:paraId="299FC0BC" w14:textId="77777777" w:rsidR="00273DFC" w:rsidRPr="007422DE" w:rsidRDefault="00273DFC" w:rsidP="0050403E">
            <w:pPr>
              <w:rPr>
                <w:lang w:eastAsia="en-US"/>
              </w:rPr>
            </w:pPr>
            <w:r w:rsidRPr="007422DE">
              <w:rPr>
                <w:lang w:eastAsia="en-US"/>
              </w:rPr>
              <w:t>9-15g</w:t>
            </w:r>
          </w:p>
        </w:tc>
        <w:tc>
          <w:tcPr>
            <w:tcW w:w="2656" w:type="dxa"/>
          </w:tcPr>
          <w:p w14:paraId="70B1C7EE" w14:textId="77777777" w:rsidR="00273DFC" w:rsidRPr="007422DE" w:rsidRDefault="00273DFC" w:rsidP="0050403E">
            <w:pPr>
              <w:rPr>
                <w:lang w:eastAsia="en-US"/>
              </w:rPr>
            </w:pPr>
            <w:r w:rsidRPr="007422DE">
              <w:rPr>
                <w:lang w:eastAsia="en-US"/>
              </w:rPr>
              <w:lastRenderedPageBreak/>
              <w:t xml:space="preserve">Contains a number of </w:t>
            </w:r>
            <w:proofErr w:type="spellStart"/>
            <w:r w:rsidRPr="007422DE">
              <w:rPr>
                <w:lang w:eastAsia="en-US"/>
              </w:rPr>
              <w:t>isoquinoline</w:t>
            </w:r>
            <w:proofErr w:type="spellEnd"/>
            <w:r w:rsidRPr="007422DE">
              <w:rPr>
                <w:lang w:eastAsia="en-US"/>
              </w:rPr>
              <w:t xml:space="preserve"> alkaloids (</w:t>
            </w:r>
            <w:proofErr w:type="spellStart"/>
            <w:r w:rsidRPr="007422DE">
              <w:rPr>
                <w:lang w:eastAsia="en-US"/>
              </w:rPr>
              <w:t>bereberine</w:t>
            </w:r>
            <w:proofErr w:type="spellEnd"/>
            <w:r w:rsidRPr="007422DE">
              <w:rPr>
                <w:lang w:eastAsia="en-US"/>
              </w:rPr>
              <w:t xml:space="preserve"> is the best documented and is present at levels ranging from 0.6-2.5%).</w:t>
            </w:r>
          </w:p>
          <w:p w14:paraId="6F4FFB48" w14:textId="1A170544" w:rsidR="00273DFC" w:rsidRPr="007422DE" w:rsidRDefault="00273DFC" w:rsidP="00AC6ECC">
            <w:pPr>
              <w:rPr>
                <w:vertAlign w:val="superscript"/>
                <w:lang w:eastAsia="en-US"/>
              </w:rPr>
            </w:pPr>
            <w:r w:rsidRPr="007422DE">
              <w:rPr>
                <w:lang w:eastAsia="en-US"/>
              </w:rPr>
              <w:t xml:space="preserve">Triterpenes, phytosterols, and </w:t>
            </w:r>
            <w:r w:rsidRPr="007422DE">
              <w:rPr>
                <w:lang w:eastAsia="en-US"/>
              </w:rPr>
              <w:lastRenderedPageBreak/>
              <w:t>phenolic co</w:t>
            </w:r>
            <w:r w:rsidR="00AC6ECC" w:rsidRPr="007422DE">
              <w:rPr>
                <w:lang w:eastAsia="en-US"/>
              </w:rPr>
              <w:t>mpounds have also been isolated.</w:t>
            </w:r>
            <w:r w:rsidR="00AC6ECC" w:rsidRPr="007422DE">
              <w:rPr>
                <w:lang w:eastAsia="en-US"/>
              </w:rPr>
              <w:fldChar w:fldCharType="begin"/>
            </w:r>
            <w:r w:rsidR="00AC6ECC" w:rsidRPr="007422DE">
              <w:rPr>
                <w:lang w:eastAsia="en-US"/>
              </w:rPr>
              <w:instrText xml:space="preserve"> ADDIN EN.CITE &lt;EndNote&gt;&lt;Cite&gt;&lt;Author&gt;Zhu&lt;/Author&gt;&lt;Year&gt;1998&lt;/Year&gt;&lt;RecNum&gt;153&lt;/RecNum&gt;&lt;DisplayText&gt;(Zhu 1998, Bensky 2004)&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Cite&gt;&lt;Author&gt;Bensky&lt;/Author&gt;&lt;Year&gt;2004&lt;/Year&gt;&lt;RecNum&gt;11&lt;/RecNum&gt;&lt;record&gt;&lt;rec-number&gt;11&lt;/rec-number&gt;&lt;foreign-keys&gt;&lt;key app="EN" db-id="t0s99e5aixexvxedvf1vd5e9ptzeadfzdtwv" timestamp="1542573821"&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AC6ECC" w:rsidRPr="007422DE">
              <w:rPr>
                <w:lang w:eastAsia="en-US"/>
              </w:rPr>
              <w:fldChar w:fldCharType="separate"/>
            </w:r>
            <w:r w:rsidR="00AC6ECC" w:rsidRPr="007422DE">
              <w:rPr>
                <w:noProof/>
                <w:lang w:eastAsia="en-US"/>
              </w:rPr>
              <w:t>(Zhu 1998, Bensky 2004)</w:t>
            </w:r>
            <w:r w:rsidR="00AC6ECC" w:rsidRPr="007422DE">
              <w:rPr>
                <w:lang w:eastAsia="en-US"/>
              </w:rPr>
              <w:fldChar w:fldCharType="end"/>
            </w:r>
            <w:r w:rsidRPr="007422DE">
              <w:rPr>
                <w:vertAlign w:val="superscript"/>
                <w:lang w:eastAsia="en-US"/>
              </w:rPr>
              <w:t>.</w:t>
            </w:r>
          </w:p>
        </w:tc>
        <w:tc>
          <w:tcPr>
            <w:tcW w:w="3629" w:type="dxa"/>
          </w:tcPr>
          <w:p w14:paraId="6A67E2E1" w14:textId="61994920" w:rsidR="00273DFC" w:rsidRPr="007422DE" w:rsidRDefault="00273DFC" w:rsidP="00AC6ECC">
            <w:pPr>
              <w:rPr>
                <w:vertAlign w:val="superscript"/>
                <w:lang w:eastAsia="en-US"/>
              </w:rPr>
            </w:pPr>
            <w:r w:rsidRPr="007422DE">
              <w:rPr>
                <w:lang w:eastAsia="en-US"/>
              </w:rPr>
              <w:lastRenderedPageBreak/>
              <w:t xml:space="preserve">Anti-inflammatory effects and anti-microbial effects noted in vitro and in vivo-including against MRSA when used singly or in conjunction with </w:t>
            </w:r>
            <w:r w:rsidRPr="007422DE">
              <w:rPr>
                <w:u w:color="262626"/>
                <w:lang w:val="en-US" w:eastAsia="ja-JP"/>
              </w:rPr>
              <w:t>ampicillin and oxacillin</w:t>
            </w:r>
            <w:r w:rsidR="00AC6ECC" w:rsidRPr="007422DE">
              <w:rPr>
                <w:lang w:eastAsia="en-US"/>
              </w:rPr>
              <w:t>.</w:t>
            </w:r>
            <w:r w:rsidR="00AC6ECC" w:rsidRPr="007422DE">
              <w:rPr>
                <w:lang w:eastAsia="en-US"/>
              </w:rPr>
              <w:fldChar w:fldCharType="begin">
                <w:fldData xml:space="preserve">PEVuZE5vdGU+PENpdGU+PEF1dGhvcj5DaGVuPC9BdXRob3I+PFllYXI+MjAxMDwvWWVhcj48UmVj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</w:fldData>
              </w:fldChar>
            </w:r>
            <w:r w:rsidR="00AC6ECC" w:rsidRPr="007422DE">
              <w:rPr>
                <w:lang w:eastAsia="en-US"/>
              </w:rPr>
              <w:instrText xml:space="preserve"> ADDIN EN.CITE </w:instrText>
            </w:r>
            <w:r w:rsidR="00AC6ECC" w:rsidRPr="007422DE">
              <w:rPr>
                <w:lang w:eastAsia="en-US"/>
              </w:rPr>
              <w:fldChar w:fldCharType="begin">
                <w:fldData xml:space="preserve">PEVuZE5vdGU+PENpdGU+PEF1dGhvcj5DaGVuPC9BdXRob3I+PFllYXI+MjAxMDwvWWVhcj48UmVj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</w:fldData>
              </w:fldChar>
            </w:r>
            <w:r w:rsidR="00AC6ECC" w:rsidRPr="007422DE">
              <w:rPr>
                <w:lang w:eastAsia="en-US"/>
              </w:rPr>
              <w:instrText xml:space="preserve"> ADDIN EN.CITE.DATA </w:instrText>
            </w:r>
            <w:r w:rsidR="00AC6ECC" w:rsidRPr="007422DE">
              <w:rPr>
                <w:lang w:eastAsia="en-US"/>
              </w:rPr>
            </w:r>
            <w:r w:rsidR="00AC6ECC" w:rsidRPr="007422DE">
              <w:rPr>
                <w:lang w:eastAsia="en-US"/>
              </w:rPr>
              <w:fldChar w:fldCharType="end"/>
            </w:r>
            <w:r w:rsidR="00AC6ECC" w:rsidRPr="007422DE">
              <w:rPr>
                <w:lang w:eastAsia="en-US"/>
              </w:rPr>
            </w:r>
            <w:r w:rsidR="00AC6ECC" w:rsidRPr="007422DE">
              <w:rPr>
                <w:lang w:eastAsia="en-US"/>
              </w:rPr>
              <w:fldChar w:fldCharType="separate"/>
            </w:r>
            <w:r w:rsidR="00AC6ECC" w:rsidRPr="007422DE">
              <w:rPr>
                <w:noProof/>
                <w:lang w:eastAsia="en-US"/>
              </w:rPr>
              <w:t>(Yu, Kim et al. 2005, Park, Rhee et al. 2007, Chen, Xian et al. 2010)</w:t>
            </w:r>
            <w:r w:rsidR="00AC6ECC" w:rsidRPr="007422DE">
              <w:rPr>
                <w:lang w:eastAsia="en-US"/>
              </w:rPr>
              <w:fldChar w:fldCharType="end"/>
            </w:r>
          </w:p>
        </w:tc>
        <w:tc>
          <w:tcPr>
            <w:tcW w:w="2087" w:type="dxa"/>
          </w:tcPr>
          <w:p w14:paraId="2E77B6F8" w14:textId="115617C4" w:rsidR="00273DFC" w:rsidRPr="007422DE" w:rsidRDefault="00273DFC" w:rsidP="0050403E">
            <w:pPr>
              <w:rPr>
                <w:lang w:eastAsia="en-US"/>
              </w:rPr>
            </w:pPr>
            <w:r w:rsidRPr="007422DE">
              <w:rPr>
                <w:lang w:eastAsia="en-US"/>
              </w:rPr>
              <w:t>Preliminary evidence of the effectiveness of the herbs in treating acute and chronic bacillary dysentery.</w:t>
            </w:r>
            <w:r w:rsidR="00AC6ECC" w:rsidRPr="007422DE">
              <w:rPr>
                <w:lang w:eastAsia="en-US"/>
              </w:rPr>
              <w:fldChar w:fldCharType="begin"/>
            </w:r>
            <w:r w:rsidR="00AC6ECC"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AC6ECC" w:rsidRPr="007422DE">
              <w:rPr>
                <w:lang w:eastAsia="en-US"/>
              </w:rPr>
              <w:fldChar w:fldCharType="separate"/>
            </w:r>
            <w:r w:rsidR="00AC6ECC" w:rsidRPr="007422DE">
              <w:rPr>
                <w:noProof/>
                <w:lang w:eastAsia="en-US"/>
              </w:rPr>
              <w:t>(Zhu 1998)</w:t>
            </w:r>
            <w:r w:rsidR="00AC6ECC" w:rsidRPr="007422DE">
              <w:rPr>
                <w:lang w:eastAsia="en-US"/>
              </w:rPr>
              <w:fldChar w:fldCharType="end"/>
            </w:r>
          </w:p>
          <w:p w14:paraId="41B30AC8" w14:textId="77777777" w:rsidR="00273DFC" w:rsidRPr="007422DE" w:rsidRDefault="00273DFC" w:rsidP="0050403E">
            <w:pPr>
              <w:rPr>
                <w:lang w:eastAsia="en-US"/>
              </w:rPr>
            </w:pPr>
          </w:p>
          <w:p w14:paraId="0CB16776" w14:textId="77777777" w:rsidR="00273DFC" w:rsidRPr="007422DE" w:rsidRDefault="00273DFC" w:rsidP="0050403E">
            <w:pPr>
              <w:rPr>
                <w:lang w:eastAsia="en-US"/>
              </w:rPr>
            </w:pPr>
          </w:p>
        </w:tc>
        <w:tc>
          <w:tcPr>
            <w:tcW w:w="2059" w:type="dxa"/>
          </w:tcPr>
          <w:p w14:paraId="0CDAD451" w14:textId="77777777" w:rsidR="00273DFC" w:rsidRPr="007422DE" w:rsidRDefault="00273DFC" w:rsidP="0050403E">
            <w:pPr>
              <w:rPr>
                <w:lang w:eastAsia="en-US"/>
              </w:rPr>
            </w:pPr>
            <w:r w:rsidRPr="007422DE">
              <w:rPr>
                <w:lang w:eastAsia="en-US"/>
              </w:rPr>
              <w:lastRenderedPageBreak/>
              <w:t>No side effects reported for oral administration.</w:t>
            </w:r>
          </w:p>
          <w:p w14:paraId="420FCE9D" w14:textId="77777777" w:rsidR="00273DFC" w:rsidRPr="007422DE" w:rsidRDefault="00273DFC" w:rsidP="0050403E">
            <w:pPr>
              <w:rPr>
                <w:lang w:eastAsia="en-US"/>
              </w:rPr>
            </w:pPr>
          </w:p>
          <w:p w14:paraId="737636CC" w14:textId="77D5A101" w:rsidR="00273DFC" w:rsidRPr="007422DE" w:rsidRDefault="00273DFC" w:rsidP="00AC6ECC">
            <w:pPr>
              <w:rPr>
                <w:lang w:eastAsia="en-US"/>
              </w:rPr>
            </w:pPr>
            <w:r w:rsidRPr="007422DE">
              <w:rPr>
                <w:lang w:eastAsia="en-US"/>
              </w:rPr>
              <w:t>LD</w:t>
            </w:r>
            <w:r w:rsidRPr="007422DE">
              <w:rPr>
                <w:vertAlign w:val="subscript"/>
                <w:lang w:eastAsia="en-US"/>
              </w:rPr>
              <w:t>50</w:t>
            </w:r>
            <w:r w:rsidRPr="007422DE">
              <w:rPr>
                <w:lang w:eastAsia="en-US"/>
              </w:rPr>
              <w:t xml:space="preserve"> after intraperitoneal administration was </w:t>
            </w:r>
            <w:r w:rsidRPr="007422DE">
              <w:rPr>
                <w:lang w:eastAsia="en-US"/>
              </w:rPr>
              <w:lastRenderedPageBreak/>
              <w:t>2.7g/kg.</w:t>
            </w:r>
            <w:r w:rsidR="00AC6ECC" w:rsidRPr="007422DE">
              <w:rPr>
                <w:lang w:eastAsia="en-US"/>
              </w:rPr>
              <w:fldChar w:fldCharType="begin"/>
            </w:r>
            <w:r w:rsidR="00AC6ECC"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AC6ECC" w:rsidRPr="007422DE">
              <w:rPr>
                <w:lang w:eastAsia="en-US"/>
              </w:rPr>
              <w:fldChar w:fldCharType="separate"/>
            </w:r>
            <w:r w:rsidR="00AC6ECC" w:rsidRPr="007422DE">
              <w:rPr>
                <w:noProof/>
                <w:lang w:eastAsia="en-US"/>
              </w:rPr>
              <w:t>(Zhu 1998)</w:t>
            </w:r>
            <w:r w:rsidR="00AC6ECC" w:rsidRPr="007422DE">
              <w:rPr>
                <w:lang w:eastAsia="en-US"/>
              </w:rPr>
              <w:fldChar w:fldCharType="end"/>
            </w:r>
          </w:p>
        </w:tc>
        <w:tc>
          <w:tcPr>
            <w:tcW w:w="1859" w:type="dxa"/>
          </w:tcPr>
          <w:p w14:paraId="1921212E" w14:textId="06D27EAD" w:rsidR="00273DFC" w:rsidRPr="007422DE" w:rsidRDefault="00273DFC" w:rsidP="00AC6ECC">
            <w:pPr>
              <w:rPr>
                <w:lang w:eastAsia="en-US"/>
              </w:rPr>
            </w:pPr>
            <w:r w:rsidRPr="007422DE">
              <w:rPr>
                <w:lang w:eastAsia="en-US"/>
              </w:rPr>
              <w:lastRenderedPageBreak/>
              <w:t xml:space="preserve">Clears Heat, dries Damp and clears toxins traditionally used for infectious diarrhoea, urinary tract infections, and skin </w:t>
            </w:r>
            <w:r w:rsidRPr="007422DE">
              <w:rPr>
                <w:lang w:eastAsia="en-US"/>
              </w:rPr>
              <w:lastRenderedPageBreak/>
              <w:t>diseases.</w:t>
            </w:r>
            <w:r w:rsidR="00AC6ECC" w:rsidRPr="007422DE">
              <w:rPr>
                <w:lang w:eastAsia="en-US"/>
              </w:rPr>
              <w:fldChar w:fldCharType="begin"/>
            </w:r>
            <w:r w:rsidR="00AC6ECC" w:rsidRPr="007422DE">
              <w:rPr>
                <w:lang w:eastAsia="en-US"/>
              </w:rPr>
              <w:instrText xml:space="preserve"> ADDIN EN.CITE &lt;EndNote&gt;&lt;Cite&gt;&lt;Author&gt;Chen&lt;/Author&gt;&lt;Year&gt;2004&lt;/Year&gt;&lt;RecNum&gt;155&lt;/RecNum&gt;&lt;DisplayText&gt;(Bensky 2004, Chen 2004)&lt;/DisplayText&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t0s99e5aixexvxedvf1vd5e9ptzeadfzdtwv" timestamp="1542573821"&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AC6ECC" w:rsidRPr="007422DE">
              <w:rPr>
                <w:lang w:eastAsia="en-US"/>
              </w:rPr>
              <w:fldChar w:fldCharType="separate"/>
            </w:r>
            <w:r w:rsidR="00AC6ECC" w:rsidRPr="007422DE">
              <w:rPr>
                <w:noProof/>
                <w:lang w:eastAsia="en-US"/>
              </w:rPr>
              <w:t>(Bensky 2004, Chen 2004)</w:t>
            </w:r>
            <w:r w:rsidR="00AC6ECC" w:rsidRPr="007422DE">
              <w:rPr>
                <w:lang w:eastAsia="en-US"/>
              </w:rPr>
              <w:fldChar w:fldCharType="end"/>
            </w:r>
          </w:p>
        </w:tc>
      </w:tr>
      <w:tr w:rsidR="007422DE" w:rsidRPr="007422DE" w14:paraId="1167C7AC" w14:textId="77777777" w:rsidTr="007C0BDF">
        <w:tc>
          <w:tcPr>
            <w:tcW w:w="1660" w:type="dxa"/>
          </w:tcPr>
          <w:p w14:paraId="29B1DDA5" w14:textId="77777777" w:rsidR="00273DFC" w:rsidRPr="007422DE" w:rsidRDefault="00273DFC" w:rsidP="0050403E">
            <w:pPr>
              <w:rPr>
                <w:lang w:val="en-US" w:eastAsia="ja-JP"/>
              </w:rPr>
            </w:pPr>
            <w:proofErr w:type="spellStart"/>
            <w:r w:rsidRPr="007422DE">
              <w:rPr>
                <w:i/>
                <w:iCs/>
                <w:lang w:val="en-US" w:eastAsia="ja-JP"/>
              </w:rPr>
              <w:lastRenderedPageBreak/>
              <w:t>Desmodium</w:t>
            </w:r>
            <w:proofErr w:type="spellEnd"/>
            <w:r w:rsidRPr="007422DE">
              <w:rPr>
                <w:lang w:val="en-US" w:eastAsia="ja-JP"/>
              </w:rPr>
              <w:t xml:space="preserve"> </w:t>
            </w:r>
            <w:proofErr w:type="spellStart"/>
            <w:r w:rsidRPr="007422DE">
              <w:rPr>
                <w:i/>
                <w:iCs/>
                <w:lang w:val="en-US" w:eastAsia="ja-JP"/>
              </w:rPr>
              <w:t>styracifolium</w:t>
            </w:r>
            <w:proofErr w:type="spellEnd"/>
            <w:r w:rsidRPr="007422DE">
              <w:rPr>
                <w:lang w:val="en-US" w:eastAsia="ja-JP"/>
              </w:rPr>
              <w:t xml:space="preserve"> (</w:t>
            </w:r>
            <w:proofErr w:type="spellStart"/>
            <w:r w:rsidRPr="007422DE">
              <w:rPr>
                <w:lang w:val="en-US" w:eastAsia="ja-JP"/>
              </w:rPr>
              <w:t>Osbeck</w:t>
            </w:r>
            <w:proofErr w:type="spellEnd"/>
            <w:r w:rsidRPr="007422DE">
              <w:rPr>
                <w:lang w:val="en-US" w:eastAsia="ja-JP"/>
              </w:rPr>
              <w:t xml:space="preserve">) </w:t>
            </w:r>
            <w:proofErr w:type="spellStart"/>
            <w:r w:rsidRPr="007422DE">
              <w:rPr>
                <w:lang w:val="en-US" w:eastAsia="ja-JP"/>
              </w:rPr>
              <w:t>Merr</w:t>
            </w:r>
            <w:proofErr w:type="spellEnd"/>
            <w:r w:rsidRPr="007422DE">
              <w:rPr>
                <w:lang w:val="en-US" w:eastAsia="ja-JP"/>
              </w:rPr>
              <w:t>.</w:t>
            </w:r>
          </w:p>
          <w:p w14:paraId="2790CE19" w14:textId="3BCDF9CA" w:rsidR="00273DFC" w:rsidRPr="007422DE" w:rsidRDefault="00C73F1B" w:rsidP="0050403E">
            <w:pPr>
              <w:rPr>
                <w:lang w:val="en-US" w:eastAsia="ja-JP"/>
              </w:rPr>
            </w:pPr>
            <w:r w:rsidRPr="007422DE">
              <w:rPr>
                <w:lang w:val="en-US" w:eastAsia="ja-JP"/>
              </w:rPr>
              <w:t>(Fabaceae)</w:t>
            </w:r>
          </w:p>
          <w:p w14:paraId="37D2EA52" w14:textId="6F793223" w:rsidR="00CC2FD9" w:rsidRPr="007422DE" w:rsidRDefault="00CC2FD9" w:rsidP="0050403E">
            <w:pPr>
              <w:rPr>
                <w:lang w:val="en-US" w:eastAsia="ja-JP"/>
              </w:rPr>
            </w:pPr>
          </w:p>
          <w:p w14:paraId="7C936644" w14:textId="54B2F559" w:rsidR="00497A0D" w:rsidRPr="007422DE" w:rsidRDefault="00497A0D" w:rsidP="00497A0D">
            <w:pPr>
              <w:spacing w:line="360" w:lineRule="auto"/>
              <w:rPr>
                <w:rFonts w:eastAsia="Times New Roman"/>
                <w:bCs/>
              </w:rPr>
            </w:pPr>
            <w:r w:rsidRPr="007422DE">
              <w:rPr>
                <w:lang w:val="en-US" w:eastAsia="ja-JP"/>
              </w:rPr>
              <w:t xml:space="preserve">Or </w:t>
            </w:r>
            <w:r w:rsidRPr="007422DE">
              <w:rPr>
                <w:rFonts w:eastAsia="Times New Roman"/>
                <w:bCs/>
                <w:i/>
                <w:iCs/>
              </w:rPr>
              <w:t xml:space="preserve"> </w:t>
            </w:r>
            <w:proofErr w:type="spellStart"/>
            <w:r w:rsidRPr="007422DE">
              <w:rPr>
                <w:rFonts w:eastAsia="Times New Roman"/>
                <w:bCs/>
                <w:i/>
                <w:iCs/>
              </w:rPr>
              <w:t>Lysimachia</w:t>
            </w:r>
            <w:proofErr w:type="spellEnd"/>
            <w:r w:rsidRPr="007422DE">
              <w:rPr>
                <w:rFonts w:eastAsia="Times New Roman"/>
                <w:bCs/>
                <w:i/>
                <w:iCs/>
              </w:rPr>
              <w:t xml:space="preserve"> </w:t>
            </w:r>
            <w:proofErr w:type="spellStart"/>
            <w:r w:rsidRPr="007422DE">
              <w:rPr>
                <w:rFonts w:eastAsia="Times New Roman"/>
                <w:bCs/>
                <w:i/>
                <w:iCs/>
              </w:rPr>
              <w:t>christinae</w:t>
            </w:r>
            <w:proofErr w:type="spellEnd"/>
            <w:r w:rsidRPr="007422DE">
              <w:rPr>
                <w:rFonts w:eastAsia="Times New Roman"/>
                <w:bCs/>
                <w:i/>
                <w:iCs/>
              </w:rPr>
              <w:t> </w:t>
            </w:r>
            <w:proofErr w:type="spellStart"/>
            <w:r w:rsidRPr="007422DE">
              <w:rPr>
                <w:rFonts w:eastAsia="Times New Roman"/>
                <w:bCs/>
              </w:rPr>
              <w:t>Hance</w:t>
            </w:r>
            <w:proofErr w:type="spellEnd"/>
          </w:p>
          <w:p w14:paraId="17854F25" w14:textId="316B4DC6" w:rsidR="00497A0D" w:rsidRPr="007422DE" w:rsidRDefault="00497A0D" w:rsidP="0050403E">
            <w:pPr>
              <w:rPr>
                <w:lang w:val="en-US" w:eastAsia="ja-JP"/>
              </w:rPr>
            </w:pPr>
          </w:p>
          <w:p w14:paraId="793F4FAC" w14:textId="5A7AE5E8" w:rsidR="00273DFC" w:rsidRPr="007422DE" w:rsidRDefault="00273DFC" w:rsidP="0050403E">
            <w:pPr>
              <w:rPr>
                <w:lang w:val="en-US" w:eastAsia="ja-JP"/>
              </w:rPr>
            </w:pPr>
            <w:proofErr w:type="spellStart"/>
            <w:r w:rsidRPr="007422DE">
              <w:rPr>
                <w:lang w:val="en-US" w:eastAsia="ja-JP"/>
              </w:rPr>
              <w:t>Jin</w:t>
            </w:r>
            <w:proofErr w:type="spellEnd"/>
            <w:r w:rsidRPr="007422DE">
              <w:rPr>
                <w:lang w:val="en-US" w:eastAsia="ja-JP"/>
              </w:rPr>
              <w:t xml:space="preserve"> Qian Cao</w:t>
            </w:r>
          </w:p>
          <w:p w14:paraId="0CE07B57" w14:textId="77777777" w:rsidR="00273DFC" w:rsidRPr="007422DE" w:rsidRDefault="00273DFC" w:rsidP="0050403E">
            <w:pPr>
              <w:rPr>
                <w:lang w:val="en-US" w:eastAsia="ja-JP"/>
              </w:rPr>
            </w:pPr>
          </w:p>
          <w:p w14:paraId="1AE863D7" w14:textId="77777777" w:rsidR="00273DFC" w:rsidRPr="007422DE" w:rsidRDefault="00273DFC" w:rsidP="0050403E">
            <w:pPr>
              <w:rPr>
                <w:lang w:val="en-US" w:eastAsia="ja-JP"/>
              </w:rPr>
            </w:pPr>
            <w:r w:rsidRPr="007422DE">
              <w:rPr>
                <w:lang w:val="en-US" w:eastAsia="ja-JP"/>
              </w:rPr>
              <w:t>Gold Coin herb</w:t>
            </w:r>
          </w:p>
          <w:p w14:paraId="604B0186" w14:textId="77777777" w:rsidR="00273DFC" w:rsidRPr="007422DE" w:rsidRDefault="00273DFC" w:rsidP="0050403E">
            <w:pPr>
              <w:rPr>
                <w:lang w:val="en-US" w:eastAsia="ja-JP"/>
              </w:rPr>
            </w:pPr>
          </w:p>
          <w:p w14:paraId="38866A64" w14:textId="77777777" w:rsidR="00273DFC" w:rsidRPr="007422DE" w:rsidRDefault="00273DFC" w:rsidP="0050403E">
            <w:pPr>
              <w:rPr>
                <w:lang w:eastAsia="en-US"/>
              </w:rPr>
            </w:pPr>
            <w:r w:rsidRPr="007422DE">
              <w:rPr>
                <w:lang w:val="en-US" w:eastAsia="ja-JP"/>
              </w:rPr>
              <w:t>15-30g</w:t>
            </w:r>
          </w:p>
          <w:p w14:paraId="17AC49B5" w14:textId="77777777" w:rsidR="00273DFC" w:rsidRPr="007422DE" w:rsidRDefault="00273DFC" w:rsidP="0050403E">
            <w:pPr>
              <w:rPr>
                <w:lang w:eastAsia="en-US"/>
              </w:rPr>
            </w:pPr>
          </w:p>
          <w:p w14:paraId="47947441" w14:textId="77777777" w:rsidR="00273DFC" w:rsidRPr="007422DE" w:rsidRDefault="00273DFC" w:rsidP="0050403E">
            <w:pPr>
              <w:rPr>
                <w:lang w:eastAsia="en-US"/>
              </w:rPr>
            </w:pPr>
          </w:p>
        </w:tc>
        <w:tc>
          <w:tcPr>
            <w:tcW w:w="2656" w:type="dxa"/>
          </w:tcPr>
          <w:p w14:paraId="6F1F3896" w14:textId="5505AFDC" w:rsidR="00273DFC" w:rsidRPr="007422DE" w:rsidRDefault="00273DFC" w:rsidP="00AC6ECC">
            <w:pPr>
              <w:widowControl w:val="0"/>
              <w:autoSpaceDE w:val="0"/>
              <w:autoSpaceDN w:val="0"/>
              <w:adjustRightInd w:val="0"/>
              <w:rPr>
                <w:lang w:eastAsia="en-US"/>
              </w:rPr>
            </w:pPr>
            <w:r w:rsidRPr="007422DE">
              <w:rPr>
                <w:lang w:val="en-US" w:eastAsia="ja-JP"/>
              </w:rPr>
              <w:t>Contains a number of flavonoids</w:t>
            </w:r>
            <w:r w:rsidR="00AC6ECC" w:rsidRPr="007422DE">
              <w:rPr>
                <w:lang w:val="en-US" w:eastAsia="ja-JP"/>
              </w:rPr>
              <w:t xml:space="preserve"> </w:t>
            </w:r>
            <w:r w:rsidRPr="007422DE">
              <w:rPr>
                <w:lang w:val="en-US" w:eastAsia="ja-JP"/>
              </w:rPr>
              <w:t>and alkaloids, followed by terpenoids, steroids, phenols, phenylpropanoids, glycosides and a number</w:t>
            </w:r>
            <w:r w:rsidR="00AC6ECC" w:rsidRPr="007422DE">
              <w:rPr>
                <w:lang w:val="en-US" w:eastAsia="ja-JP"/>
              </w:rPr>
              <w:t xml:space="preserve"> </w:t>
            </w:r>
            <w:r w:rsidRPr="007422DE">
              <w:rPr>
                <w:lang w:val="en-US" w:eastAsia="ja-JP"/>
              </w:rPr>
              <w:t>of volatile oils.</w:t>
            </w:r>
            <w:r w:rsidR="00AC6ECC" w:rsidRPr="007422DE">
              <w:rPr>
                <w:lang w:val="en-US" w:eastAsia="ja-JP"/>
              </w:rPr>
              <w:fldChar w:fldCharType="begin"/>
            </w:r>
            <w:r w:rsidR="00AC6ECC" w:rsidRPr="007422DE">
              <w:rPr>
                <w:lang w:val="en-US" w:eastAsia="ja-JP"/>
              </w:rPr>
              <w:instrText xml:space="preserve"> ADDIN EN.CITE &lt;EndNote&gt;&lt;Cite&gt;&lt;Author&gt;Zhu&lt;/Author&gt;&lt;Year&gt;1998&lt;/Year&gt;&lt;RecNum&gt;153&lt;/RecNum&gt;&lt;DisplayText&gt;(Zhu 1998, Bensky 2004, Chen 2004)&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Cite&gt;&lt;Author&gt;Chen&lt;/Author&gt;&lt;Year&gt;2004&lt;/Year&gt;&lt;RecNum&gt;155&lt;/RecNum&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t0s99e5aixexvxedvf1vd5e9ptzeadfzdtwv" timestamp="1542573821"&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AC6ECC" w:rsidRPr="007422DE">
              <w:rPr>
                <w:lang w:val="en-US" w:eastAsia="ja-JP"/>
              </w:rPr>
              <w:fldChar w:fldCharType="separate"/>
            </w:r>
            <w:r w:rsidR="00AC6ECC" w:rsidRPr="007422DE">
              <w:rPr>
                <w:noProof/>
                <w:lang w:val="en-US" w:eastAsia="ja-JP"/>
              </w:rPr>
              <w:t>(Zhu 1998, Bensky 2004, Chen 2004)</w:t>
            </w:r>
            <w:r w:rsidR="00AC6ECC" w:rsidRPr="007422DE">
              <w:rPr>
                <w:lang w:val="en-US" w:eastAsia="ja-JP"/>
              </w:rPr>
              <w:fldChar w:fldCharType="end"/>
            </w:r>
          </w:p>
        </w:tc>
        <w:tc>
          <w:tcPr>
            <w:tcW w:w="3629" w:type="dxa"/>
          </w:tcPr>
          <w:p w14:paraId="1BCAB7DF" w14:textId="3C527CBE" w:rsidR="00273DFC" w:rsidRPr="007422DE" w:rsidRDefault="00AC6ECC" w:rsidP="0050403E">
            <w:pPr>
              <w:rPr>
                <w:lang w:eastAsia="en-US"/>
              </w:rPr>
            </w:pPr>
            <w:r w:rsidRPr="007422DE">
              <w:rPr>
                <w:lang w:eastAsia="en-US"/>
              </w:rPr>
              <w:t xml:space="preserve">Anti-inflammatory action </w:t>
            </w:r>
            <w:r w:rsidRPr="007422DE">
              <w:rPr>
                <w:lang w:eastAsia="en-US"/>
              </w:rPr>
              <w:fldChar w:fldCharType="begin"/>
            </w:r>
            <w:r w:rsidRPr="007422DE">
              <w:rPr>
                <w:lang w:eastAsia="en-US"/>
              </w:rPr>
              <w:instrText xml:space="preserve"> ADDIN EN.CITE &lt;EndNote&gt;&lt;Cite&gt;&lt;Author&gt;Ma&lt;/Author&gt;&lt;Year&gt;2011&lt;/Year&gt;&lt;RecNum&gt;173&lt;/RecNum&gt;&lt;DisplayText&gt;(Ma, Zheng et al. 2011)&lt;/DisplayText&gt;&lt;record&gt;&lt;rec-number&gt;173&lt;/rec-number&gt;&lt;foreign-keys&gt;&lt;key app="EN" db-id="d5sr20zp8xe0ene2sacxa5pixvpttrrs5zef" timestamp="1542360574"&gt;173&lt;/key&gt;&lt;/foreign-keys&gt;&lt;ref-type name="Journal Article"&gt;17&lt;/ref-type&gt;&lt;contributors&gt;&lt;authors&gt;&lt;author&gt;Ma, X.&lt;/author&gt;&lt;author&gt;Zheng, C.&lt;/author&gt;&lt;author&gt;Hu, C.&lt;/author&gt;&lt;author&gt;Rahman, K.&lt;/author&gt;&lt;author&gt;Qin, L.&lt;/author&gt;&lt;/authors&gt;&lt;/contributors&gt;&lt;auth-address&gt;Department of Pharmacognosy, School of Pharmacy, Second Military Medical University, 325 Guohe Road, Shanghai 200433, China.&lt;/auth-address&gt;&lt;titles&gt;&lt;title&gt;The genus Desmodium (Fabaceae)-traditional uses in Chinese medicine, phytochemistry and pharmacology&lt;/title&gt;&lt;secondary-title&gt;J Ethnopharmacol&lt;/secondary-title&gt;&lt;alt-title&gt;Journal of ethnopharmacology&lt;/alt-title&gt;&lt;/titles&gt;&lt;periodical&gt;&lt;full-title&gt;J Ethnopharmacol&lt;/full-title&gt;&lt;abbr-1&gt;Journal of ethnopharmacology&lt;/abbr-1&gt;&lt;/periodical&gt;&lt;alt-periodical&gt;&lt;full-title&gt;J Ethnopharmacol&lt;/full-title&gt;&lt;abbr-1&gt;Journal of ethnopharmacology&lt;/abbr-1&gt;&lt;/alt-periodical&gt;&lt;pages&gt;314-32&lt;/pages&gt;&lt;volume&gt;138&lt;/volume&gt;&lt;number&gt;2&lt;/number&gt;&lt;edition&gt;2011/10/19&lt;/edition&gt;&lt;keywords&gt;&lt;keyword&gt;Animals&lt;/keyword&gt;&lt;keyword&gt;Fabaceae/*chemistry&lt;/keyword&gt;&lt;keyword&gt;Humans&lt;/keyword&gt;&lt;keyword&gt;*Medicine, Chinese Traditional&lt;/keyword&gt;&lt;/keywords&gt;&lt;dates&gt;&lt;year&gt;2011&lt;/year&gt;&lt;pub-dates&gt;&lt;date&gt;Nov 18&lt;/date&gt;&lt;/pub-dates&gt;&lt;/dates&gt;&lt;isbn&gt;0378-8741&lt;/isbn&gt;&lt;accession-num&gt;22004895&lt;/accession-num&gt;&lt;urls&gt;&lt;/urls&gt;&lt;electronic-resource-num&gt;10.1016/j.jep.2011.09.053&lt;/electronic-resource-num&gt;&lt;remote-database-provider&gt;NLM&lt;/remote-database-provider&gt;&lt;language&gt;eng&lt;/language&gt;&lt;/record&gt;&lt;/Cite&gt;&lt;/EndNote&gt;</w:instrText>
            </w:r>
            <w:r w:rsidRPr="007422DE">
              <w:rPr>
                <w:lang w:eastAsia="en-US"/>
              </w:rPr>
              <w:fldChar w:fldCharType="separate"/>
            </w:r>
            <w:r w:rsidRPr="007422DE">
              <w:rPr>
                <w:noProof/>
                <w:lang w:eastAsia="en-US"/>
              </w:rPr>
              <w:t>(Ma, Zheng et al. 2011)</w:t>
            </w:r>
            <w:r w:rsidRPr="007422DE">
              <w:rPr>
                <w:lang w:eastAsia="en-US"/>
              </w:rPr>
              <w:fldChar w:fldCharType="end"/>
            </w:r>
          </w:p>
          <w:p w14:paraId="4AFCB6B6" w14:textId="77777777" w:rsidR="00273DFC" w:rsidRPr="007422DE" w:rsidRDefault="00273DFC" w:rsidP="0050403E">
            <w:pPr>
              <w:rPr>
                <w:lang w:eastAsia="en-US"/>
              </w:rPr>
            </w:pPr>
          </w:p>
          <w:p w14:paraId="5BFA2FA5" w14:textId="646E0C48" w:rsidR="00273DFC" w:rsidRPr="007422DE" w:rsidRDefault="00273DFC" w:rsidP="0050403E">
            <w:pPr>
              <w:rPr>
                <w:vertAlign w:val="superscript"/>
                <w:lang w:eastAsia="en-US"/>
              </w:rPr>
            </w:pPr>
            <w:r w:rsidRPr="007422DE">
              <w:rPr>
                <w:lang w:eastAsia="en-US"/>
              </w:rPr>
              <w:t xml:space="preserve">Prevents and treats renal stones </w:t>
            </w:r>
            <w:r w:rsidR="00AC6ECC" w:rsidRPr="007422DE">
              <w:rPr>
                <w:lang w:eastAsia="en-US"/>
              </w:rPr>
              <w:fldChar w:fldCharType="begin">
                <w:fldData xml:space="preserve">PEVuZE5vdGU+PENpdGU+PEF1dGhvcj5aaHU8L0F1dGhvcj48WWVhcj4xOTk4PC9ZZWFyPjxSZWNO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</w:fldData>
              </w:fldChar>
            </w:r>
            <w:r w:rsidR="00AC6ECC" w:rsidRPr="007422DE">
              <w:rPr>
                <w:lang w:eastAsia="en-US"/>
              </w:rPr>
              <w:instrText xml:space="preserve"> ADDIN EN.CITE </w:instrText>
            </w:r>
            <w:r w:rsidR="00AC6ECC" w:rsidRPr="007422DE">
              <w:rPr>
                <w:lang w:eastAsia="en-US"/>
              </w:rPr>
              <w:fldChar w:fldCharType="begin">
                <w:fldData xml:space="preserve">PEVuZE5vdGU+PENpdGU+PEF1dGhvcj5aaHU8L0F1dGhvcj48WWVhcj4xOTk4PC9ZZWFyPjxSZWNO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</w:fldData>
              </w:fldChar>
            </w:r>
            <w:r w:rsidR="00AC6ECC" w:rsidRPr="007422DE">
              <w:rPr>
                <w:lang w:eastAsia="en-US"/>
              </w:rPr>
              <w:instrText xml:space="preserve"> ADDIN EN.CITE.DATA </w:instrText>
            </w:r>
            <w:r w:rsidR="00AC6ECC" w:rsidRPr="007422DE">
              <w:rPr>
                <w:lang w:eastAsia="en-US"/>
              </w:rPr>
            </w:r>
            <w:r w:rsidR="00AC6ECC" w:rsidRPr="007422DE">
              <w:rPr>
                <w:lang w:eastAsia="en-US"/>
              </w:rPr>
              <w:fldChar w:fldCharType="end"/>
            </w:r>
            <w:r w:rsidR="00AC6ECC" w:rsidRPr="007422DE">
              <w:rPr>
                <w:lang w:eastAsia="en-US"/>
              </w:rPr>
            </w:r>
            <w:r w:rsidR="00AC6ECC" w:rsidRPr="007422DE">
              <w:rPr>
                <w:lang w:eastAsia="en-US"/>
              </w:rPr>
              <w:fldChar w:fldCharType="separate"/>
            </w:r>
            <w:r w:rsidR="00AC6ECC" w:rsidRPr="007422DE">
              <w:rPr>
                <w:noProof/>
                <w:lang w:eastAsia="en-US"/>
              </w:rPr>
              <w:t>(Zhu 1998, Chen 2004, Ma, Zheng et al. 2011)</w:t>
            </w:r>
            <w:r w:rsidR="00AC6ECC" w:rsidRPr="007422DE">
              <w:rPr>
                <w:lang w:eastAsia="en-US"/>
              </w:rPr>
              <w:fldChar w:fldCharType="end"/>
            </w:r>
          </w:p>
          <w:p w14:paraId="2802AA61" w14:textId="77777777" w:rsidR="00273DFC" w:rsidRPr="007422DE" w:rsidRDefault="00273DFC" w:rsidP="0050403E">
            <w:pPr>
              <w:rPr>
                <w:lang w:eastAsia="en-US"/>
              </w:rPr>
            </w:pPr>
          </w:p>
          <w:p w14:paraId="094F1220" w14:textId="77777777" w:rsidR="00273DFC" w:rsidRPr="007422DE" w:rsidRDefault="00273DFC" w:rsidP="0050403E">
            <w:pPr>
              <w:rPr>
                <w:vertAlign w:val="superscript"/>
                <w:lang w:eastAsia="en-US"/>
              </w:rPr>
            </w:pPr>
          </w:p>
        </w:tc>
        <w:tc>
          <w:tcPr>
            <w:tcW w:w="2087" w:type="dxa"/>
          </w:tcPr>
          <w:p w14:paraId="397702A8" w14:textId="486C9004" w:rsidR="00273DFC" w:rsidRPr="007422DE" w:rsidRDefault="00273DFC" w:rsidP="00AC6ECC">
            <w:pPr>
              <w:rPr>
                <w:lang w:eastAsia="en-US"/>
              </w:rPr>
            </w:pPr>
            <w:r w:rsidRPr="007422DE">
              <w:rPr>
                <w:lang w:eastAsia="en-US"/>
              </w:rPr>
              <w:t xml:space="preserve">Commonly used in clinical </w:t>
            </w:r>
            <w:r w:rsidR="00AC6ECC" w:rsidRPr="007422DE">
              <w:rPr>
                <w:lang w:eastAsia="en-US"/>
              </w:rPr>
              <w:t>trials for the treatment of UTIs.</w:t>
            </w:r>
            <w:r w:rsidR="00AC6ECC" w:rsidRPr="007422DE">
              <w:rPr>
                <w:lang w:eastAsia="en-US"/>
              </w:rPr>
              <w:fldChar w:fldCharType="begin">
                <w:fldData xml:space="preserve">PEVuZE5vdGU+PENpdGU+PEF1dGhvcj5aaHU8L0F1dGhvcj48WWVhcj4xOTk4PC9ZZWFyPjxSZWNO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</w:fldData>
              </w:fldChar>
            </w:r>
            <w:r w:rsidR="00AC6ECC" w:rsidRPr="007422DE">
              <w:rPr>
                <w:lang w:eastAsia="en-US"/>
              </w:rPr>
              <w:instrText xml:space="preserve"> ADDIN EN.CITE </w:instrText>
            </w:r>
            <w:r w:rsidR="00AC6ECC" w:rsidRPr="007422DE">
              <w:rPr>
                <w:lang w:eastAsia="en-US"/>
              </w:rPr>
              <w:fldChar w:fldCharType="begin">
                <w:fldData xml:space="preserve">PEVuZE5vdGU+PENpdGU+PEF1dGhvcj5aaHU8L0F1dGhvcj48WWVhcj4xOTk4PC9ZZWFyPjxSZWNO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</w:fldData>
              </w:fldChar>
            </w:r>
            <w:r w:rsidR="00AC6ECC" w:rsidRPr="007422DE">
              <w:rPr>
                <w:lang w:eastAsia="en-US"/>
              </w:rPr>
              <w:instrText xml:space="preserve"> ADDIN EN.CITE.DATA </w:instrText>
            </w:r>
            <w:r w:rsidR="00AC6ECC" w:rsidRPr="007422DE">
              <w:rPr>
                <w:lang w:eastAsia="en-US"/>
              </w:rPr>
            </w:r>
            <w:r w:rsidR="00AC6ECC" w:rsidRPr="007422DE">
              <w:rPr>
                <w:lang w:eastAsia="en-US"/>
              </w:rPr>
              <w:fldChar w:fldCharType="end"/>
            </w:r>
            <w:r w:rsidR="00AC6ECC" w:rsidRPr="007422DE">
              <w:rPr>
                <w:lang w:eastAsia="en-US"/>
              </w:rPr>
            </w:r>
            <w:r w:rsidR="00AC6ECC" w:rsidRPr="007422DE">
              <w:rPr>
                <w:lang w:eastAsia="en-US"/>
              </w:rPr>
              <w:fldChar w:fldCharType="separate"/>
            </w:r>
            <w:r w:rsidR="00AC6ECC" w:rsidRPr="007422DE">
              <w:rPr>
                <w:noProof/>
                <w:lang w:eastAsia="en-US"/>
              </w:rPr>
              <w:t>(Zhu 1998, Bensky 2004, Chen 2004, Ma, Zheng et al. 2011, Peng 2011)</w:t>
            </w:r>
            <w:r w:rsidR="00AC6ECC" w:rsidRPr="007422DE">
              <w:rPr>
                <w:lang w:eastAsia="en-US"/>
              </w:rPr>
              <w:fldChar w:fldCharType="end"/>
            </w:r>
          </w:p>
        </w:tc>
        <w:tc>
          <w:tcPr>
            <w:tcW w:w="2059" w:type="dxa"/>
          </w:tcPr>
          <w:p w14:paraId="25ADC73E" w14:textId="18DF75D4" w:rsidR="00273DFC" w:rsidRPr="007422DE" w:rsidRDefault="00273DFC" w:rsidP="00AC6ECC">
            <w:pPr>
              <w:rPr>
                <w:lang w:eastAsia="en-US"/>
              </w:rPr>
            </w:pPr>
            <w:r w:rsidRPr="007422DE">
              <w:rPr>
                <w:lang w:eastAsia="en-US"/>
              </w:rPr>
              <w:t>No reports of adverse reactions despite large dosages administered.</w:t>
            </w:r>
            <w:r w:rsidR="00AC6ECC" w:rsidRPr="007422DE">
              <w:rPr>
                <w:lang w:eastAsia="en-US"/>
              </w:rPr>
              <w:fldChar w:fldCharType="begin"/>
            </w:r>
            <w:r w:rsidR="00AC6ECC" w:rsidRPr="007422DE">
              <w:rPr>
                <w:lang w:eastAsia="en-US"/>
              </w:rPr>
              <w:instrText xml:space="preserve"> ADDIN EN.CITE &lt;EndNote&gt;&lt;Cite&gt;&lt;Author&gt;Zhu&lt;/Author&gt;&lt;Year&gt;1998&lt;/Year&gt;&lt;RecNum&gt;153&lt;/RecNum&gt;&lt;DisplayText&gt;(Zhu 1998)&lt;/DisplayText&gt;&lt;record&gt;&lt;rec-number&gt;153&lt;/rec-number&gt;&lt;foreign-keys&gt;&lt;key app="EN" db-id="d5sr20zp8xe0ene2sacxa5pixvpttrrs5zef" timestamp="1542358838"&gt;153&lt;/key&gt;&lt;/foreign-keys&gt;&lt;ref-type name="Book"&gt;6&lt;/ref-type&gt;&lt;contributors&gt;&lt;authors&gt;&lt;author&gt;Zhu, Y.P.&lt;/author&gt;&lt;/authors&gt;&lt;/contributors&gt;&lt;titles&gt;&lt;title&gt;Chinese Materia Medica: Chemistry, Pharmacology and Applications&lt;/title&gt;&lt;/titles&gt;&lt;dates&gt;&lt;year&gt;1998&lt;/year&gt;&lt;/dates&gt;&lt;publisher&gt;Harwood Academic Publications&lt;/publisher&gt;&lt;isbn&gt;9789057022852&lt;/isbn&gt;&lt;urls&gt;&lt;/urls&gt;&lt;/record&gt;&lt;/Cite&gt;&lt;/EndNote&gt;</w:instrText>
            </w:r>
            <w:r w:rsidR="00AC6ECC" w:rsidRPr="007422DE">
              <w:rPr>
                <w:lang w:eastAsia="en-US"/>
              </w:rPr>
              <w:fldChar w:fldCharType="separate"/>
            </w:r>
            <w:r w:rsidR="00AC6ECC" w:rsidRPr="007422DE">
              <w:rPr>
                <w:noProof/>
                <w:lang w:eastAsia="en-US"/>
              </w:rPr>
              <w:t>(Zhu 1998)</w:t>
            </w:r>
            <w:r w:rsidR="00AC6ECC" w:rsidRPr="007422DE">
              <w:rPr>
                <w:lang w:eastAsia="en-US"/>
              </w:rPr>
              <w:fldChar w:fldCharType="end"/>
            </w:r>
          </w:p>
        </w:tc>
        <w:tc>
          <w:tcPr>
            <w:tcW w:w="1859" w:type="dxa"/>
          </w:tcPr>
          <w:p w14:paraId="16C151B2" w14:textId="79F7CF29" w:rsidR="00273DFC" w:rsidRPr="007422DE" w:rsidRDefault="00273DFC" w:rsidP="00AC6ECC">
            <w:pPr>
              <w:rPr>
                <w:lang w:eastAsia="en-US"/>
              </w:rPr>
            </w:pPr>
            <w:r w:rsidRPr="007422DE">
              <w:rPr>
                <w:lang w:eastAsia="en-US"/>
              </w:rPr>
              <w:t xml:space="preserve">Clears Heat, drains Damp and dissolves stones for the treatment of urinary tract infections, kidney, bladder and gall bladder stones. Also </w:t>
            </w:r>
            <w:r w:rsidR="00AC6ECC" w:rsidRPr="007422DE">
              <w:rPr>
                <w:lang w:eastAsia="en-US"/>
              </w:rPr>
              <w:t>used for jaundice, skin diseases.</w:t>
            </w:r>
            <w:r w:rsidR="00AC6ECC" w:rsidRPr="007422DE">
              <w:rPr>
                <w:lang w:eastAsia="en-US"/>
              </w:rPr>
              <w:fldChar w:fldCharType="begin"/>
            </w:r>
            <w:r w:rsidR="00AC6ECC" w:rsidRPr="007422DE">
              <w:rPr>
                <w:lang w:eastAsia="en-US"/>
              </w:rPr>
              <w:instrText xml:space="preserve"> ADDIN EN.CITE &lt;EndNote&gt;&lt;Cite&gt;&lt;Author&gt;Chen&lt;/Author&gt;&lt;Year&gt;2004&lt;/Year&gt;&lt;RecNum&gt;155&lt;/RecNum&gt;&lt;DisplayText&gt;(Bensky 2004, Chen 2004)&lt;/DisplayText&gt;&lt;record&gt;&lt;rec-number&gt;155&lt;/rec-number&gt;&lt;foreign-keys&gt;&lt;key app="EN" db-id="d5sr20zp8xe0ene2sacxa5pixvpttrrs5zef" timestamp="1542359308"&gt;155&lt;/key&gt;&lt;/foreign-keys&gt;&lt;ref-type name="Book"&gt;6&lt;/ref-type&gt;&lt;contributors&gt;&lt;authors&gt;&lt;author&gt;Chen, J.K.; Chen, T.T.&lt;/author&gt;&lt;/authors&gt;&lt;secondary-authors&gt;&lt;author&gt;Crampton, L.&lt;/author&gt;&lt;/secondary-authors&gt;&lt;/contributors&gt;&lt;titles&gt;&lt;title&gt;Chinese Medical Herbology &amp;amp; Pharmacology&lt;/title&gt;&lt;/titles&gt;&lt;dates&gt;&lt;year&gt;2004&lt;/year&gt;&lt;/dates&gt;&lt;publisher&gt;Art of Medicine Press&lt;/publisher&gt;&lt;isbn&gt;978-0974063508&lt;/isbn&gt;&lt;urls&gt;&lt;/urls&gt;&lt;/record&gt;&lt;/Cite&gt;&lt;Cite&gt;&lt;Author&gt;Bensky&lt;/Author&gt;&lt;Year&gt;2004&lt;/Year&gt;&lt;RecNum&gt;11&lt;/RecNum&gt;&lt;record&gt;&lt;rec-number&gt;11&lt;/rec-number&gt;&lt;foreign-keys&gt;&lt;key app="EN" db-id="t0s99e5aixexvxedvf1vd5e9ptzeadfzdtwv" timestamp="1542573821"&gt;11&lt;/key&gt;&lt;/foreign-keys&gt;&lt;ref-type name="Book"&gt;6&lt;/ref-type&gt;&lt;contributors&gt;&lt;authors&gt;&lt;author&gt;Bensky, D.; Clavey, S.; Stoger, E.&lt;/author&gt;&lt;/authors&gt;&lt;tertiary-authors&gt;&lt;author&gt;Eastland Press&lt;/author&gt;&lt;/tertiary-authors&gt;&lt;/contributors&gt;&lt;titles&gt;&lt;title&gt;Chinese Herbal Medicine: Materia Medica. 3rd Edition.&lt;/title&gt;&lt;/titles&gt;&lt;volume&gt;1&lt;/volume&gt;&lt;dates&gt;&lt;year&gt;2004&lt;/year&gt;&lt;/dates&gt;&lt;isbn&gt;13: 978–0939616428]&lt;/isbn&gt;&lt;urls&gt;&lt;/urls&gt;&lt;/record&gt;&lt;/Cite&gt;&lt;/EndNote&gt;</w:instrText>
            </w:r>
            <w:r w:rsidR="00AC6ECC" w:rsidRPr="007422DE">
              <w:rPr>
                <w:lang w:eastAsia="en-US"/>
              </w:rPr>
              <w:fldChar w:fldCharType="separate"/>
            </w:r>
            <w:r w:rsidR="00AC6ECC" w:rsidRPr="007422DE">
              <w:rPr>
                <w:noProof/>
                <w:lang w:eastAsia="en-US"/>
              </w:rPr>
              <w:t>(Bensky 2004, Chen 2004)</w:t>
            </w:r>
            <w:r w:rsidR="00AC6ECC" w:rsidRPr="007422DE">
              <w:rPr>
                <w:lang w:eastAsia="en-US"/>
              </w:rPr>
              <w:fldChar w:fldCharType="end"/>
            </w:r>
          </w:p>
        </w:tc>
      </w:tr>
    </w:tbl>
    <w:p w14:paraId="7D4B607C" w14:textId="77777777" w:rsidR="00273DFC" w:rsidRPr="007422DE" w:rsidRDefault="00273DFC" w:rsidP="00C54DF7">
      <w:pPr>
        <w:pStyle w:val="Default"/>
        <w:spacing w:line="360" w:lineRule="auto"/>
        <w:rPr>
          <w:rFonts w:ascii="Times New Roman" w:hAnsi="Times New Roman" w:cs="Times New Roman"/>
          <w:color w:val="auto"/>
        </w:rPr>
      </w:pPr>
    </w:p>
    <w:p w14:paraId="23CA0519" w14:textId="77777777" w:rsidR="003A4CD4" w:rsidRPr="007422DE" w:rsidRDefault="003A4CD4" w:rsidP="00C54DF7">
      <w:pPr>
        <w:pStyle w:val="Default"/>
        <w:spacing w:line="360" w:lineRule="auto"/>
        <w:rPr>
          <w:rFonts w:ascii="Times New Roman" w:hAnsi="Times New Roman" w:cs="Times New Roman"/>
          <w:color w:val="auto"/>
        </w:rPr>
      </w:pPr>
    </w:p>
    <w:p w14:paraId="60C359E9" w14:textId="77777777" w:rsidR="003A4CD4" w:rsidRPr="007422DE" w:rsidRDefault="003A4CD4" w:rsidP="00C54DF7">
      <w:pPr>
        <w:pStyle w:val="Default"/>
        <w:spacing w:line="360" w:lineRule="auto"/>
        <w:rPr>
          <w:rFonts w:ascii="Times New Roman" w:hAnsi="Times New Roman" w:cs="Times New Roman"/>
          <w:color w:val="auto"/>
        </w:rPr>
      </w:pPr>
    </w:p>
    <w:p w14:paraId="415D21CD" w14:textId="77777777" w:rsidR="003A4CD4" w:rsidRPr="007422DE" w:rsidRDefault="003A4CD4" w:rsidP="00C54DF7">
      <w:pPr>
        <w:pStyle w:val="Default"/>
        <w:spacing w:line="360" w:lineRule="auto"/>
        <w:rPr>
          <w:rFonts w:ascii="Times New Roman" w:hAnsi="Times New Roman" w:cs="Times New Roman"/>
          <w:color w:val="auto"/>
        </w:rPr>
      </w:pPr>
    </w:p>
    <w:p w14:paraId="2CE68D5D" w14:textId="77777777" w:rsidR="003A4CD4" w:rsidRPr="007422DE" w:rsidRDefault="003A4CD4" w:rsidP="00C54DF7">
      <w:pPr>
        <w:pStyle w:val="Default"/>
        <w:spacing w:line="360" w:lineRule="auto"/>
        <w:rPr>
          <w:rFonts w:ascii="Times New Roman" w:hAnsi="Times New Roman" w:cs="Times New Roman"/>
          <w:color w:val="auto"/>
        </w:rPr>
        <w:sectPr w:rsidR="003A4CD4" w:rsidRPr="007422DE" w:rsidSect="00273DFC">
          <w:pgSz w:w="16840" w:h="11900" w:orient="landscape"/>
          <w:pgMar w:top="1800" w:right="1440" w:bottom="1800" w:left="1440" w:header="708" w:footer="708" w:gutter="0"/>
          <w:cols w:space="708"/>
          <w:docGrid w:linePitch="326"/>
        </w:sectPr>
      </w:pPr>
    </w:p>
    <w:p w14:paraId="3AFB94CA" w14:textId="5ADD606D" w:rsidR="00273DFC" w:rsidRPr="007422DE" w:rsidRDefault="00273DFC" w:rsidP="00C54DF7">
      <w:pPr>
        <w:pStyle w:val="Default"/>
        <w:spacing w:line="360" w:lineRule="auto"/>
        <w:rPr>
          <w:rFonts w:ascii="Times New Roman" w:hAnsi="Times New Roman" w:cs="Times New Roman"/>
          <w:color w:val="auto"/>
        </w:rPr>
      </w:pPr>
      <w:r w:rsidRPr="007422DE">
        <w:rPr>
          <w:rFonts w:ascii="Times New Roman" w:hAnsi="Times New Roman" w:cs="Times New Roman"/>
          <w:color w:val="auto"/>
        </w:rPr>
        <w:lastRenderedPageBreak/>
        <w:t>would be administered in routine Chinese herbal practise, which places an emphasis on providing treatment for both the symptom (the infection) and the underlying causes for these infections. This approach to treating a recurrent infection differs from the conventional medical model that treats infection but does not attempt to change the ‘ecology’ of the bladder to prevent recurrence.</w:t>
      </w:r>
    </w:p>
    <w:p w14:paraId="23992C3A" w14:textId="0DBF8D59" w:rsidR="004F5682" w:rsidRPr="007422DE" w:rsidRDefault="004F5682" w:rsidP="004F5682">
      <w:pPr>
        <w:pStyle w:val="Caption"/>
        <w:keepNext/>
        <w:rPr>
          <w:color w:val="auto"/>
        </w:rPr>
      </w:pPr>
      <w:bookmarkStart w:id="6" w:name="_Ref530376651"/>
      <w:r w:rsidRPr="007422DE">
        <w:rPr>
          <w:color w:val="auto"/>
        </w:rPr>
        <w:t xml:space="preserve">Table </w:t>
      </w:r>
      <w:r w:rsidR="007422DE" w:rsidRPr="007422DE">
        <w:rPr>
          <w:color w:val="auto"/>
        </w:rPr>
        <w:fldChar w:fldCharType="begin"/>
      </w:r>
      <w:r w:rsidR="007422DE" w:rsidRPr="007422DE">
        <w:rPr>
          <w:color w:val="auto"/>
        </w:rPr>
        <w:instrText xml:space="preserve"> SEQ Table \* ARABIC </w:instrText>
      </w:r>
      <w:r w:rsidR="007422DE" w:rsidRPr="007422DE">
        <w:rPr>
          <w:color w:val="auto"/>
        </w:rPr>
        <w:fldChar w:fldCharType="separate"/>
      </w:r>
      <w:r w:rsidR="003A4CD4" w:rsidRPr="007422DE">
        <w:rPr>
          <w:noProof/>
          <w:color w:val="auto"/>
        </w:rPr>
        <w:t>3</w:t>
      </w:r>
      <w:r w:rsidR="007422DE" w:rsidRPr="007422DE">
        <w:rPr>
          <w:noProof/>
          <w:color w:val="auto"/>
        </w:rPr>
        <w:fldChar w:fldCharType="end"/>
      </w:r>
      <w:bookmarkEnd w:id="6"/>
      <w:r w:rsidR="00787737" w:rsidRPr="007422DE">
        <w:rPr>
          <w:noProof/>
          <w:color w:val="auto"/>
        </w:rPr>
        <w:t xml:space="preserve"> </w:t>
      </w:r>
      <w:r w:rsidRPr="007422DE">
        <w:rPr>
          <w:color w:val="auto"/>
        </w:rPr>
        <w:t>Acute and Preventative standardised CHM formulae used in the RUTI Trial</w:t>
      </w:r>
    </w:p>
    <w:tbl>
      <w:tblPr>
        <w:tblStyle w:val="TableGrid"/>
        <w:tblW w:w="8755" w:type="dxa"/>
        <w:tblLook w:val="04A0" w:firstRow="1" w:lastRow="0" w:firstColumn="1" w:lastColumn="0" w:noHBand="0" w:noVBand="1"/>
      </w:tblPr>
      <w:tblGrid>
        <w:gridCol w:w="1758"/>
        <w:gridCol w:w="2038"/>
        <w:gridCol w:w="1578"/>
        <w:gridCol w:w="1686"/>
        <w:gridCol w:w="1695"/>
      </w:tblGrid>
      <w:tr w:rsidR="007422DE" w:rsidRPr="007422DE" w14:paraId="67ED9C9B" w14:textId="77777777" w:rsidTr="004F5682">
        <w:tc>
          <w:tcPr>
            <w:tcW w:w="1758" w:type="dxa"/>
            <w:vMerge w:val="restart"/>
          </w:tcPr>
          <w:p w14:paraId="2DF53ACA" w14:textId="77777777" w:rsidR="00273DFC" w:rsidRPr="007422DE" w:rsidRDefault="00273DFC" w:rsidP="0050403E">
            <w:pPr>
              <w:spacing w:line="360" w:lineRule="auto"/>
              <w:rPr>
                <w:b/>
                <w:sz w:val="20"/>
                <w:szCs w:val="20"/>
              </w:rPr>
            </w:pPr>
            <w:r w:rsidRPr="007422DE">
              <w:rPr>
                <w:b/>
                <w:sz w:val="20"/>
                <w:szCs w:val="20"/>
              </w:rPr>
              <w:t>RUTI-a (Acute)</w:t>
            </w:r>
          </w:p>
        </w:tc>
        <w:tc>
          <w:tcPr>
            <w:tcW w:w="2038" w:type="dxa"/>
          </w:tcPr>
          <w:p w14:paraId="33DD16B3" w14:textId="77777777" w:rsidR="00273DFC" w:rsidRPr="007422DE" w:rsidRDefault="00273DFC" w:rsidP="0050403E">
            <w:pPr>
              <w:rPr>
                <w:i/>
                <w:sz w:val="20"/>
                <w:szCs w:val="20"/>
              </w:rPr>
            </w:pPr>
            <w:proofErr w:type="spellStart"/>
            <w:r w:rsidRPr="007422DE">
              <w:rPr>
                <w:rFonts w:eastAsia="Times New Roman"/>
                <w:bCs/>
                <w:i/>
                <w:iCs/>
                <w:sz w:val="20"/>
                <w:szCs w:val="20"/>
              </w:rPr>
              <w:t>Scleromitrion</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diffusum</w:t>
            </w:r>
            <w:proofErr w:type="spellEnd"/>
            <w:r w:rsidRPr="007422DE">
              <w:rPr>
                <w:rFonts w:eastAsia="Times New Roman"/>
                <w:bCs/>
                <w:i/>
                <w:iCs/>
                <w:sz w:val="20"/>
                <w:szCs w:val="20"/>
              </w:rPr>
              <w:t> </w:t>
            </w:r>
            <w:r w:rsidRPr="007422DE">
              <w:rPr>
                <w:rFonts w:eastAsia="Times New Roman"/>
                <w:bCs/>
                <w:sz w:val="20"/>
                <w:szCs w:val="20"/>
              </w:rPr>
              <w:t>(</w:t>
            </w:r>
            <w:proofErr w:type="spellStart"/>
            <w:r w:rsidRPr="007422DE">
              <w:rPr>
                <w:rFonts w:eastAsia="Times New Roman"/>
                <w:bCs/>
                <w:sz w:val="20"/>
                <w:szCs w:val="20"/>
              </w:rPr>
              <w:t>Willd</w:t>
            </w:r>
            <w:proofErr w:type="spellEnd"/>
            <w:r w:rsidRPr="007422DE">
              <w:rPr>
                <w:rFonts w:eastAsia="Times New Roman"/>
                <w:bCs/>
                <w:sz w:val="20"/>
                <w:szCs w:val="20"/>
              </w:rPr>
              <w:t xml:space="preserve">.) </w:t>
            </w:r>
            <w:proofErr w:type="spellStart"/>
            <w:r w:rsidRPr="007422DE">
              <w:rPr>
                <w:rFonts w:eastAsia="Times New Roman"/>
                <w:bCs/>
                <w:sz w:val="20"/>
                <w:szCs w:val="20"/>
              </w:rPr>
              <w:t>R.J.Wang</w:t>
            </w:r>
            <w:proofErr w:type="spellEnd"/>
          </w:p>
        </w:tc>
        <w:tc>
          <w:tcPr>
            <w:tcW w:w="1578" w:type="dxa"/>
          </w:tcPr>
          <w:p w14:paraId="43BC9729" w14:textId="77777777" w:rsidR="00273DFC" w:rsidRPr="007422DE" w:rsidRDefault="00273DFC" w:rsidP="0050403E">
            <w:pPr>
              <w:spacing w:line="360" w:lineRule="auto"/>
              <w:rPr>
                <w:sz w:val="20"/>
                <w:szCs w:val="20"/>
              </w:rPr>
            </w:pPr>
            <w:r w:rsidRPr="007422DE">
              <w:rPr>
                <w:sz w:val="20"/>
                <w:szCs w:val="20"/>
              </w:rPr>
              <w:t>Aerial parts</w:t>
            </w:r>
          </w:p>
        </w:tc>
        <w:tc>
          <w:tcPr>
            <w:tcW w:w="1686" w:type="dxa"/>
          </w:tcPr>
          <w:p w14:paraId="34FFDA55" w14:textId="77777777" w:rsidR="00273DFC" w:rsidRPr="007422DE" w:rsidRDefault="00273DFC" w:rsidP="0050403E">
            <w:pPr>
              <w:spacing w:line="360" w:lineRule="auto"/>
              <w:rPr>
                <w:sz w:val="20"/>
                <w:szCs w:val="20"/>
              </w:rPr>
            </w:pPr>
            <w:r w:rsidRPr="007422DE">
              <w:rPr>
                <w:sz w:val="20"/>
                <w:szCs w:val="20"/>
              </w:rPr>
              <w:t xml:space="preserve">Bai Hua She </w:t>
            </w:r>
            <w:proofErr w:type="spellStart"/>
            <w:r w:rsidRPr="007422DE">
              <w:rPr>
                <w:sz w:val="20"/>
                <w:szCs w:val="20"/>
              </w:rPr>
              <w:t>She</w:t>
            </w:r>
            <w:proofErr w:type="spellEnd"/>
            <w:r w:rsidRPr="007422DE">
              <w:rPr>
                <w:sz w:val="20"/>
                <w:szCs w:val="20"/>
              </w:rPr>
              <w:t xml:space="preserve"> Cao</w:t>
            </w:r>
          </w:p>
        </w:tc>
        <w:tc>
          <w:tcPr>
            <w:tcW w:w="1695" w:type="dxa"/>
          </w:tcPr>
          <w:p w14:paraId="5667D1EF" w14:textId="77777777" w:rsidR="00273DFC" w:rsidRPr="007422DE" w:rsidRDefault="00273DFC" w:rsidP="0050403E">
            <w:pPr>
              <w:spacing w:line="360" w:lineRule="auto"/>
              <w:rPr>
                <w:sz w:val="20"/>
                <w:szCs w:val="20"/>
              </w:rPr>
            </w:pPr>
            <w:r w:rsidRPr="007422DE">
              <w:rPr>
                <w:sz w:val="20"/>
                <w:szCs w:val="20"/>
              </w:rPr>
              <w:t>160mg</w:t>
            </w:r>
          </w:p>
        </w:tc>
      </w:tr>
      <w:tr w:rsidR="007422DE" w:rsidRPr="007422DE" w14:paraId="5BEC820B" w14:textId="77777777" w:rsidTr="004F5682">
        <w:tc>
          <w:tcPr>
            <w:tcW w:w="1758" w:type="dxa"/>
            <w:vMerge/>
          </w:tcPr>
          <w:p w14:paraId="219DDDE5" w14:textId="77777777" w:rsidR="00273DFC" w:rsidRPr="007422DE" w:rsidRDefault="00273DFC" w:rsidP="0050403E">
            <w:pPr>
              <w:spacing w:line="360" w:lineRule="auto"/>
              <w:rPr>
                <w:sz w:val="20"/>
                <w:szCs w:val="20"/>
              </w:rPr>
            </w:pPr>
          </w:p>
        </w:tc>
        <w:tc>
          <w:tcPr>
            <w:tcW w:w="2038" w:type="dxa"/>
          </w:tcPr>
          <w:p w14:paraId="40567022" w14:textId="77777777" w:rsidR="00273DFC" w:rsidRPr="007422DE" w:rsidRDefault="00273DFC" w:rsidP="0050403E">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Phellodendron</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chinense</w:t>
            </w:r>
            <w:proofErr w:type="spellEnd"/>
            <w:r w:rsidRPr="007422DE">
              <w:rPr>
                <w:rFonts w:eastAsia="Times New Roman"/>
                <w:bCs/>
                <w:i/>
                <w:iCs/>
                <w:sz w:val="20"/>
                <w:szCs w:val="20"/>
              </w:rPr>
              <w:t> </w:t>
            </w:r>
            <w:proofErr w:type="spellStart"/>
            <w:r w:rsidRPr="007422DE">
              <w:rPr>
                <w:rFonts w:eastAsia="Times New Roman"/>
                <w:bCs/>
                <w:sz w:val="20"/>
                <w:szCs w:val="20"/>
              </w:rPr>
              <w:t>C.K.Schneid</w:t>
            </w:r>
            <w:proofErr w:type="spellEnd"/>
            <w:r w:rsidRPr="007422DE">
              <w:rPr>
                <w:rFonts w:eastAsia="Times New Roman"/>
                <w:bCs/>
                <w:sz w:val="20"/>
                <w:szCs w:val="20"/>
              </w:rPr>
              <w:t>.</w:t>
            </w:r>
          </w:p>
        </w:tc>
        <w:tc>
          <w:tcPr>
            <w:tcW w:w="1578" w:type="dxa"/>
          </w:tcPr>
          <w:p w14:paraId="4F18AF4D" w14:textId="77777777" w:rsidR="00273DFC" w:rsidRPr="007422DE" w:rsidRDefault="00273DFC" w:rsidP="0050403E">
            <w:pPr>
              <w:spacing w:line="360" w:lineRule="auto"/>
              <w:rPr>
                <w:sz w:val="20"/>
                <w:szCs w:val="20"/>
              </w:rPr>
            </w:pPr>
            <w:r w:rsidRPr="007422DE">
              <w:rPr>
                <w:sz w:val="20"/>
                <w:szCs w:val="20"/>
              </w:rPr>
              <w:t>Bark</w:t>
            </w:r>
          </w:p>
        </w:tc>
        <w:tc>
          <w:tcPr>
            <w:tcW w:w="1686" w:type="dxa"/>
          </w:tcPr>
          <w:p w14:paraId="010A0CD8" w14:textId="77777777" w:rsidR="00273DFC" w:rsidRPr="007422DE" w:rsidRDefault="00273DFC" w:rsidP="0050403E">
            <w:pPr>
              <w:spacing w:line="360" w:lineRule="auto"/>
              <w:rPr>
                <w:sz w:val="20"/>
                <w:szCs w:val="20"/>
              </w:rPr>
            </w:pPr>
            <w:r w:rsidRPr="007422DE">
              <w:rPr>
                <w:sz w:val="20"/>
                <w:szCs w:val="20"/>
              </w:rPr>
              <w:t>Huang Bai</w:t>
            </w:r>
          </w:p>
        </w:tc>
        <w:tc>
          <w:tcPr>
            <w:tcW w:w="1695" w:type="dxa"/>
          </w:tcPr>
          <w:p w14:paraId="799B7536" w14:textId="77777777" w:rsidR="00273DFC" w:rsidRPr="007422DE" w:rsidRDefault="00273DFC" w:rsidP="0050403E">
            <w:pPr>
              <w:spacing w:line="360" w:lineRule="auto"/>
              <w:rPr>
                <w:sz w:val="20"/>
                <w:szCs w:val="20"/>
              </w:rPr>
            </w:pPr>
            <w:r w:rsidRPr="007422DE">
              <w:rPr>
                <w:sz w:val="20"/>
                <w:szCs w:val="20"/>
              </w:rPr>
              <w:t>80mg</w:t>
            </w:r>
          </w:p>
        </w:tc>
      </w:tr>
      <w:tr w:rsidR="007422DE" w:rsidRPr="007422DE" w14:paraId="557483F3" w14:textId="77777777" w:rsidTr="004F5682">
        <w:tc>
          <w:tcPr>
            <w:tcW w:w="1758" w:type="dxa"/>
            <w:vMerge/>
          </w:tcPr>
          <w:p w14:paraId="1B45B4E4" w14:textId="77777777" w:rsidR="00273DFC" w:rsidRPr="007422DE" w:rsidRDefault="00273DFC" w:rsidP="0050403E">
            <w:pPr>
              <w:spacing w:line="360" w:lineRule="auto"/>
              <w:rPr>
                <w:sz w:val="20"/>
                <w:szCs w:val="20"/>
              </w:rPr>
            </w:pPr>
          </w:p>
        </w:tc>
        <w:tc>
          <w:tcPr>
            <w:tcW w:w="2038" w:type="dxa"/>
          </w:tcPr>
          <w:p w14:paraId="5C3960F3" w14:textId="77777777" w:rsidR="00273DFC" w:rsidRPr="007422DE" w:rsidRDefault="00273DFC" w:rsidP="0050403E">
            <w:pPr>
              <w:spacing w:line="360" w:lineRule="auto"/>
              <w:rPr>
                <w:rFonts w:eastAsia="Times New Roman"/>
                <w:bCs/>
                <w:sz w:val="20"/>
                <w:szCs w:val="20"/>
              </w:rPr>
            </w:pPr>
            <w:proofErr w:type="spellStart"/>
            <w:r w:rsidRPr="007422DE">
              <w:rPr>
                <w:rFonts w:eastAsia="Times New Roman"/>
                <w:bCs/>
                <w:i/>
                <w:iCs/>
                <w:sz w:val="20"/>
                <w:szCs w:val="20"/>
              </w:rPr>
              <w:t>Lysimachi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christinae</w:t>
            </w:r>
            <w:proofErr w:type="spellEnd"/>
            <w:r w:rsidRPr="007422DE">
              <w:rPr>
                <w:rFonts w:eastAsia="Times New Roman"/>
                <w:bCs/>
                <w:i/>
                <w:iCs/>
                <w:sz w:val="20"/>
                <w:szCs w:val="20"/>
              </w:rPr>
              <w:t> </w:t>
            </w:r>
            <w:proofErr w:type="spellStart"/>
            <w:r w:rsidRPr="007422DE">
              <w:rPr>
                <w:rFonts w:eastAsia="Times New Roman"/>
                <w:bCs/>
                <w:sz w:val="20"/>
                <w:szCs w:val="20"/>
              </w:rPr>
              <w:t>Hance</w:t>
            </w:r>
            <w:proofErr w:type="spellEnd"/>
          </w:p>
          <w:p w14:paraId="2049271E" w14:textId="77777777" w:rsidR="00273DFC" w:rsidRPr="007422DE" w:rsidRDefault="00273DFC" w:rsidP="0050403E">
            <w:pPr>
              <w:spacing w:line="360" w:lineRule="auto"/>
              <w:rPr>
                <w:sz w:val="20"/>
                <w:szCs w:val="20"/>
              </w:rPr>
            </w:pPr>
          </w:p>
        </w:tc>
        <w:tc>
          <w:tcPr>
            <w:tcW w:w="1578" w:type="dxa"/>
          </w:tcPr>
          <w:p w14:paraId="316E5F66" w14:textId="77777777" w:rsidR="00273DFC" w:rsidRPr="007422DE" w:rsidRDefault="00273DFC" w:rsidP="0050403E">
            <w:pPr>
              <w:spacing w:line="360" w:lineRule="auto"/>
              <w:rPr>
                <w:sz w:val="20"/>
                <w:szCs w:val="20"/>
              </w:rPr>
            </w:pPr>
            <w:r w:rsidRPr="007422DE">
              <w:rPr>
                <w:sz w:val="20"/>
                <w:szCs w:val="20"/>
              </w:rPr>
              <w:t>Aerial parts</w:t>
            </w:r>
          </w:p>
        </w:tc>
        <w:tc>
          <w:tcPr>
            <w:tcW w:w="1686" w:type="dxa"/>
          </w:tcPr>
          <w:p w14:paraId="724E9A0D" w14:textId="77777777" w:rsidR="00273DFC" w:rsidRPr="007422DE" w:rsidRDefault="00273DFC" w:rsidP="0050403E">
            <w:pPr>
              <w:spacing w:line="360" w:lineRule="auto"/>
              <w:rPr>
                <w:sz w:val="20"/>
                <w:szCs w:val="20"/>
              </w:rPr>
            </w:pPr>
            <w:proofErr w:type="spellStart"/>
            <w:r w:rsidRPr="007422DE">
              <w:rPr>
                <w:sz w:val="20"/>
                <w:szCs w:val="20"/>
              </w:rPr>
              <w:t>Jin</w:t>
            </w:r>
            <w:proofErr w:type="spellEnd"/>
            <w:r w:rsidRPr="007422DE">
              <w:rPr>
                <w:sz w:val="20"/>
                <w:szCs w:val="20"/>
              </w:rPr>
              <w:t xml:space="preserve"> Qian Cao</w:t>
            </w:r>
          </w:p>
        </w:tc>
        <w:tc>
          <w:tcPr>
            <w:tcW w:w="1695" w:type="dxa"/>
          </w:tcPr>
          <w:p w14:paraId="4C78E84C" w14:textId="77777777" w:rsidR="00273DFC" w:rsidRPr="007422DE" w:rsidRDefault="00273DFC" w:rsidP="0050403E">
            <w:pPr>
              <w:spacing w:line="360" w:lineRule="auto"/>
              <w:rPr>
                <w:sz w:val="20"/>
                <w:szCs w:val="20"/>
              </w:rPr>
            </w:pPr>
            <w:r w:rsidRPr="007422DE">
              <w:rPr>
                <w:sz w:val="20"/>
                <w:szCs w:val="20"/>
              </w:rPr>
              <w:t>160mg</w:t>
            </w:r>
          </w:p>
        </w:tc>
      </w:tr>
      <w:tr w:rsidR="007422DE" w:rsidRPr="007422DE" w14:paraId="0F0DCDAB" w14:textId="77777777" w:rsidTr="004F5682">
        <w:tc>
          <w:tcPr>
            <w:tcW w:w="1758" w:type="dxa"/>
            <w:vMerge w:val="restart"/>
          </w:tcPr>
          <w:p w14:paraId="71F6E108" w14:textId="77777777" w:rsidR="00273DFC" w:rsidRPr="007422DE" w:rsidRDefault="00273DFC" w:rsidP="0050403E">
            <w:pPr>
              <w:spacing w:line="360" w:lineRule="auto"/>
              <w:rPr>
                <w:b/>
                <w:sz w:val="20"/>
                <w:szCs w:val="20"/>
              </w:rPr>
            </w:pPr>
            <w:r w:rsidRPr="007422DE">
              <w:rPr>
                <w:b/>
                <w:sz w:val="20"/>
                <w:szCs w:val="20"/>
              </w:rPr>
              <w:t>RUTI-p (preventative)</w:t>
            </w:r>
          </w:p>
        </w:tc>
        <w:tc>
          <w:tcPr>
            <w:tcW w:w="2038" w:type="dxa"/>
          </w:tcPr>
          <w:p w14:paraId="2723F55B" w14:textId="77777777" w:rsidR="00273DFC" w:rsidRPr="007422DE" w:rsidRDefault="00273DFC" w:rsidP="0050403E">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Astragalus</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mongholicus</w:t>
            </w:r>
            <w:proofErr w:type="spellEnd"/>
            <w:r w:rsidRPr="007422DE">
              <w:rPr>
                <w:rFonts w:eastAsia="Times New Roman"/>
                <w:bCs/>
                <w:i/>
                <w:iCs/>
                <w:sz w:val="20"/>
                <w:szCs w:val="20"/>
              </w:rPr>
              <w:t> </w:t>
            </w:r>
            <w:r w:rsidRPr="007422DE">
              <w:rPr>
                <w:rFonts w:eastAsia="Times New Roman"/>
                <w:bCs/>
                <w:sz w:val="20"/>
                <w:szCs w:val="20"/>
              </w:rPr>
              <w:t>Bunge</w:t>
            </w:r>
          </w:p>
        </w:tc>
        <w:tc>
          <w:tcPr>
            <w:tcW w:w="1578" w:type="dxa"/>
          </w:tcPr>
          <w:p w14:paraId="29886ADE" w14:textId="77777777" w:rsidR="00273DFC" w:rsidRPr="007422DE" w:rsidRDefault="00273DFC" w:rsidP="0050403E">
            <w:pPr>
              <w:spacing w:line="360" w:lineRule="auto"/>
              <w:rPr>
                <w:sz w:val="20"/>
                <w:szCs w:val="20"/>
              </w:rPr>
            </w:pPr>
            <w:r w:rsidRPr="007422DE">
              <w:rPr>
                <w:sz w:val="20"/>
                <w:szCs w:val="20"/>
              </w:rPr>
              <w:t>Root</w:t>
            </w:r>
          </w:p>
        </w:tc>
        <w:tc>
          <w:tcPr>
            <w:tcW w:w="1686" w:type="dxa"/>
          </w:tcPr>
          <w:p w14:paraId="71789313" w14:textId="77777777" w:rsidR="00273DFC" w:rsidRPr="007422DE" w:rsidRDefault="00273DFC" w:rsidP="0050403E">
            <w:pPr>
              <w:spacing w:line="360" w:lineRule="auto"/>
              <w:rPr>
                <w:sz w:val="20"/>
                <w:szCs w:val="20"/>
              </w:rPr>
            </w:pPr>
            <w:r w:rsidRPr="007422DE">
              <w:rPr>
                <w:sz w:val="20"/>
                <w:szCs w:val="20"/>
                <w:lang w:val="fr-FR"/>
              </w:rPr>
              <w:t>Huang Qi</w:t>
            </w:r>
          </w:p>
        </w:tc>
        <w:tc>
          <w:tcPr>
            <w:tcW w:w="1695" w:type="dxa"/>
          </w:tcPr>
          <w:p w14:paraId="39AF243B" w14:textId="77777777" w:rsidR="00273DFC" w:rsidRPr="007422DE" w:rsidRDefault="00273DFC" w:rsidP="0050403E">
            <w:pPr>
              <w:spacing w:line="360" w:lineRule="auto"/>
              <w:rPr>
                <w:sz w:val="20"/>
                <w:szCs w:val="20"/>
              </w:rPr>
            </w:pPr>
            <w:r w:rsidRPr="007422DE">
              <w:rPr>
                <w:sz w:val="20"/>
                <w:szCs w:val="20"/>
              </w:rPr>
              <w:t>200mg</w:t>
            </w:r>
          </w:p>
        </w:tc>
      </w:tr>
      <w:tr w:rsidR="007422DE" w:rsidRPr="007422DE" w14:paraId="72E63D61" w14:textId="77777777" w:rsidTr="004F5682">
        <w:tc>
          <w:tcPr>
            <w:tcW w:w="1758" w:type="dxa"/>
            <w:vMerge/>
          </w:tcPr>
          <w:p w14:paraId="1F97D19F" w14:textId="77777777" w:rsidR="00273DFC" w:rsidRPr="007422DE" w:rsidRDefault="00273DFC" w:rsidP="0050403E">
            <w:pPr>
              <w:spacing w:line="360" w:lineRule="auto"/>
              <w:rPr>
                <w:sz w:val="20"/>
                <w:szCs w:val="20"/>
              </w:rPr>
            </w:pPr>
          </w:p>
        </w:tc>
        <w:tc>
          <w:tcPr>
            <w:tcW w:w="2038" w:type="dxa"/>
          </w:tcPr>
          <w:p w14:paraId="1E517297" w14:textId="77777777" w:rsidR="00273DFC" w:rsidRPr="007422DE" w:rsidRDefault="00273DFC" w:rsidP="0050403E">
            <w:pPr>
              <w:spacing w:line="360" w:lineRule="auto"/>
              <w:rPr>
                <w:sz w:val="20"/>
                <w:szCs w:val="20"/>
              </w:rPr>
            </w:pPr>
            <w:proofErr w:type="spellStart"/>
            <w:r w:rsidRPr="007422DE">
              <w:rPr>
                <w:rFonts w:eastAsia="Times New Roman"/>
                <w:bCs/>
                <w:i/>
                <w:iCs/>
                <w:sz w:val="20"/>
                <w:szCs w:val="20"/>
              </w:rPr>
              <w:t>Linder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aggregata</w:t>
            </w:r>
            <w:proofErr w:type="spellEnd"/>
            <w:r w:rsidRPr="007422DE">
              <w:rPr>
                <w:rFonts w:eastAsia="Times New Roman"/>
                <w:bCs/>
                <w:i/>
                <w:iCs/>
                <w:sz w:val="20"/>
                <w:szCs w:val="20"/>
              </w:rPr>
              <w:t> </w:t>
            </w:r>
            <w:r w:rsidRPr="007422DE">
              <w:rPr>
                <w:rFonts w:eastAsia="Times New Roman"/>
                <w:bCs/>
                <w:sz w:val="20"/>
                <w:szCs w:val="20"/>
              </w:rPr>
              <w:t xml:space="preserve">(Sims) </w:t>
            </w:r>
            <w:proofErr w:type="spellStart"/>
            <w:r w:rsidRPr="007422DE">
              <w:rPr>
                <w:rFonts w:eastAsia="Times New Roman"/>
                <w:bCs/>
                <w:sz w:val="20"/>
                <w:szCs w:val="20"/>
              </w:rPr>
              <w:t>Kosterm</w:t>
            </w:r>
            <w:proofErr w:type="spellEnd"/>
            <w:r w:rsidRPr="007422DE">
              <w:rPr>
                <w:rFonts w:eastAsia="Times New Roman"/>
                <w:bCs/>
                <w:sz w:val="20"/>
                <w:szCs w:val="20"/>
              </w:rPr>
              <w:t>.</w:t>
            </w:r>
          </w:p>
        </w:tc>
        <w:tc>
          <w:tcPr>
            <w:tcW w:w="1578" w:type="dxa"/>
          </w:tcPr>
          <w:p w14:paraId="35A5DCAE" w14:textId="77777777" w:rsidR="00273DFC" w:rsidRPr="007422DE" w:rsidRDefault="00273DFC" w:rsidP="0050403E">
            <w:pPr>
              <w:spacing w:line="360" w:lineRule="auto"/>
              <w:rPr>
                <w:sz w:val="20"/>
                <w:szCs w:val="20"/>
              </w:rPr>
            </w:pPr>
            <w:r w:rsidRPr="007422DE">
              <w:rPr>
                <w:sz w:val="20"/>
                <w:szCs w:val="20"/>
              </w:rPr>
              <w:t>Root</w:t>
            </w:r>
          </w:p>
        </w:tc>
        <w:tc>
          <w:tcPr>
            <w:tcW w:w="1686" w:type="dxa"/>
          </w:tcPr>
          <w:p w14:paraId="370FC02D" w14:textId="77777777" w:rsidR="00273DFC" w:rsidRPr="007422DE" w:rsidRDefault="00273DFC" w:rsidP="0050403E">
            <w:pPr>
              <w:spacing w:line="360" w:lineRule="auto"/>
              <w:rPr>
                <w:sz w:val="20"/>
                <w:szCs w:val="20"/>
              </w:rPr>
            </w:pPr>
            <w:r w:rsidRPr="007422DE">
              <w:rPr>
                <w:sz w:val="20"/>
                <w:szCs w:val="20"/>
              </w:rPr>
              <w:t>Wu Yao</w:t>
            </w:r>
          </w:p>
        </w:tc>
        <w:tc>
          <w:tcPr>
            <w:tcW w:w="1695" w:type="dxa"/>
          </w:tcPr>
          <w:p w14:paraId="724C4454" w14:textId="77777777" w:rsidR="00273DFC" w:rsidRPr="007422DE" w:rsidRDefault="00273DFC" w:rsidP="0050403E">
            <w:pPr>
              <w:spacing w:line="360" w:lineRule="auto"/>
              <w:rPr>
                <w:sz w:val="20"/>
                <w:szCs w:val="20"/>
              </w:rPr>
            </w:pPr>
            <w:r w:rsidRPr="007422DE">
              <w:rPr>
                <w:sz w:val="20"/>
                <w:szCs w:val="20"/>
              </w:rPr>
              <w:t>100mg</w:t>
            </w:r>
          </w:p>
        </w:tc>
      </w:tr>
      <w:tr w:rsidR="00273DFC" w:rsidRPr="007422DE" w14:paraId="2D3752FF" w14:textId="77777777" w:rsidTr="004F5682">
        <w:tc>
          <w:tcPr>
            <w:tcW w:w="1758" w:type="dxa"/>
            <w:vMerge/>
          </w:tcPr>
          <w:p w14:paraId="05CD9D9D" w14:textId="77777777" w:rsidR="00273DFC" w:rsidRPr="007422DE" w:rsidRDefault="00273DFC" w:rsidP="0050403E">
            <w:pPr>
              <w:spacing w:line="360" w:lineRule="auto"/>
              <w:rPr>
                <w:sz w:val="20"/>
                <w:szCs w:val="20"/>
              </w:rPr>
            </w:pPr>
          </w:p>
        </w:tc>
        <w:tc>
          <w:tcPr>
            <w:tcW w:w="2038" w:type="dxa"/>
          </w:tcPr>
          <w:p w14:paraId="3C244EC0" w14:textId="77777777" w:rsidR="00273DFC" w:rsidRPr="007422DE" w:rsidRDefault="00273DFC" w:rsidP="0050403E">
            <w:pPr>
              <w:spacing w:line="360" w:lineRule="auto"/>
              <w:rPr>
                <w:sz w:val="20"/>
                <w:szCs w:val="20"/>
              </w:rPr>
            </w:pPr>
            <w:proofErr w:type="spellStart"/>
            <w:r w:rsidRPr="007422DE">
              <w:rPr>
                <w:rFonts w:eastAsia="Times New Roman"/>
                <w:bCs/>
                <w:i/>
                <w:iCs/>
                <w:sz w:val="20"/>
                <w:szCs w:val="20"/>
              </w:rPr>
              <w:t>Sophor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flavescens</w:t>
            </w:r>
            <w:proofErr w:type="spellEnd"/>
            <w:r w:rsidRPr="007422DE">
              <w:rPr>
                <w:rFonts w:eastAsia="Times New Roman"/>
                <w:bCs/>
                <w:i/>
                <w:iCs/>
                <w:sz w:val="20"/>
                <w:szCs w:val="20"/>
              </w:rPr>
              <w:t> </w:t>
            </w:r>
            <w:proofErr w:type="spellStart"/>
            <w:r w:rsidRPr="007422DE">
              <w:rPr>
                <w:rFonts w:eastAsia="Times New Roman"/>
                <w:bCs/>
                <w:sz w:val="20"/>
                <w:szCs w:val="20"/>
              </w:rPr>
              <w:t>Aiton</w:t>
            </w:r>
            <w:proofErr w:type="spellEnd"/>
          </w:p>
        </w:tc>
        <w:tc>
          <w:tcPr>
            <w:tcW w:w="1578" w:type="dxa"/>
          </w:tcPr>
          <w:p w14:paraId="57EDF6DD" w14:textId="77777777" w:rsidR="00273DFC" w:rsidRPr="007422DE" w:rsidRDefault="00273DFC" w:rsidP="0050403E">
            <w:pPr>
              <w:spacing w:line="360" w:lineRule="auto"/>
              <w:rPr>
                <w:sz w:val="20"/>
                <w:szCs w:val="20"/>
              </w:rPr>
            </w:pPr>
            <w:r w:rsidRPr="007422DE">
              <w:rPr>
                <w:sz w:val="20"/>
                <w:szCs w:val="20"/>
              </w:rPr>
              <w:t>root</w:t>
            </w:r>
          </w:p>
        </w:tc>
        <w:tc>
          <w:tcPr>
            <w:tcW w:w="1686" w:type="dxa"/>
          </w:tcPr>
          <w:p w14:paraId="5F245154" w14:textId="77777777" w:rsidR="00273DFC" w:rsidRPr="007422DE" w:rsidRDefault="00273DFC" w:rsidP="0050403E">
            <w:pPr>
              <w:spacing w:line="360" w:lineRule="auto"/>
              <w:rPr>
                <w:sz w:val="20"/>
                <w:szCs w:val="20"/>
              </w:rPr>
            </w:pPr>
            <w:r w:rsidRPr="007422DE">
              <w:rPr>
                <w:sz w:val="20"/>
                <w:szCs w:val="20"/>
              </w:rPr>
              <w:t>Ku Shen</w:t>
            </w:r>
          </w:p>
        </w:tc>
        <w:tc>
          <w:tcPr>
            <w:tcW w:w="1695" w:type="dxa"/>
          </w:tcPr>
          <w:p w14:paraId="0F50E394" w14:textId="77777777" w:rsidR="00273DFC" w:rsidRPr="007422DE" w:rsidRDefault="00273DFC" w:rsidP="0050403E">
            <w:pPr>
              <w:spacing w:line="360" w:lineRule="auto"/>
              <w:rPr>
                <w:sz w:val="20"/>
                <w:szCs w:val="20"/>
              </w:rPr>
            </w:pPr>
            <w:r w:rsidRPr="007422DE">
              <w:rPr>
                <w:sz w:val="20"/>
                <w:szCs w:val="20"/>
              </w:rPr>
              <w:t>100mg</w:t>
            </w:r>
          </w:p>
        </w:tc>
      </w:tr>
    </w:tbl>
    <w:p w14:paraId="6087D43C" w14:textId="77777777" w:rsidR="00273DFC" w:rsidRPr="007422DE" w:rsidRDefault="00273DFC" w:rsidP="00C54DF7">
      <w:pPr>
        <w:pStyle w:val="Default"/>
        <w:spacing w:line="360" w:lineRule="auto"/>
        <w:rPr>
          <w:rFonts w:ascii="Times New Roman" w:hAnsi="Times New Roman" w:cs="Times New Roman"/>
          <w:color w:val="auto"/>
        </w:rPr>
      </w:pPr>
    </w:p>
    <w:p w14:paraId="5B451EC7" w14:textId="277F1B22" w:rsidR="00C84820" w:rsidRPr="007422DE" w:rsidRDefault="00C84820" w:rsidP="00C54DF7">
      <w:pPr>
        <w:pStyle w:val="Default"/>
        <w:spacing w:line="360" w:lineRule="auto"/>
        <w:rPr>
          <w:rFonts w:ascii="Times New Roman" w:hAnsi="Times New Roman" w:cs="Times New Roman"/>
          <w:color w:val="auto"/>
        </w:rPr>
      </w:pPr>
      <w:r w:rsidRPr="007422DE">
        <w:rPr>
          <w:rFonts w:ascii="Times New Roman" w:hAnsi="Times New Roman" w:cs="Times New Roman"/>
          <w:color w:val="auto"/>
        </w:rPr>
        <w:t>In terms of modern pharmacology</w:t>
      </w:r>
      <w:r w:rsidR="002B62BA" w:rsidRPr="007422DE">
        <w:rPr>
          <w:rFonts w:ascii="Times New Roman" w:hAnsi="Times New Roman" w:cs="Times New Roman"/>
          <w:color w:val="auto"/>
        </w:rPr>
        <w:t>, the constituents of</w:t>
      </w:r>
      <w:r w:rsidRPr="007422DE">
        <w:rPr>
          <w:rFonts w:ascii="Times New Roman" w:hAnsi="Times New Roman" w:cs="Times New Roman"/>
          <w:color w:val="auto"/>
        </w:rPr>
        <w:t xml:space="preserve"> RUTI-a ha</w:t>
      </w:r>
      <w:r w:rsidR="002B62BA" w:rsidRPr="007422DE">
        <w:rPr>
          <w:rFonts w:ascii="Times New Roman" w:hAnsi="Times New Roman" w:cs="Times New Roman"/>
          <w:color w:val="auto"/>
        </w:rPr>
        <w:t>ve</w:t>
      </w:r>
      <w:r w:rsidRPr="007422DE">
        <w:rPr>
          <w:rFonts w:ascii="Times New Roman" w:hAnsi="Times New Roman" w:cs="Times New Roman"/>
          <w:color w:val="auto"/>
        </w:rPr>
        <w:t xml:space="preserve"> antibacterial and anti-inflammatory actions and </w:t>
      </w:r>
      <w:r w:rsidR="002B62BA" w:rsidRPr="007422DE">
        <w:rPr>
          <w:rFonts w:ascii="Times New Roman" w:hAnsi="Times New Roman" w:cs="Times New Roman"/>
          <w:color w:val="auto"/>
        </w:rPr>
        <w:t xml:space="preserve">constituents of </w:t>
      </w:r>
      <w:r w:rsidRPr="007422DE">
        <w:rPr>
          <w:rFonts w:ascii="Times New Roman" w:hAnsi="Times New Roman" w:cs="Times New Roman"/>
          <w:color w:val="auto"/>
        </w:rPr>
        <w:t>RUTI-p</w:t>
      </w:r>
      <w:r w:rsidRPr="007422DE">
        <w:rPr>
          <w:rFonts w:ascii="Times New Roman" w:hAnsi="Times New Roman" w:cs="Times New Roman"/>
          <w:b/>
          <w:color w:val="auto"/>
        </w:rPr>
        <w:t xml:space="preserve"> </w:t>
      </w:r>
      <w:r w:rsidRPr="007422DE">
        <w:rPr>
          <w:rFonts w:ascii="Times New Roman" w:hAnsi="Times New Roman" w:cs="Times New Roman"/>
          <w:color w:val="auto"/>
        </w:rPr>
        <w:t>ha</w:t>
      </w:r>
      <w:r w:rsidR="002B62BA" w:rsidRPr="007422DE">
        <w:rPr>
          <w:rFonts w:ascii="Times New Roman" w:hAnsi="Times New Roman" w:cs="Times New Roman"/>
          <w:color w:val="auto"/>
        </w:rPr>
        <w:t>ve</w:t>
      </w:r>
      <w:r w:rsidRPr="007422DE">
        <w:rPr>
          <w:rFonts w:ascii="Times New Roman" w:hAnsi="Times New Roman" w:cs="Times New Roman"/>
          <w:color w:val="auto"/>
        </w:rPr>
        <w:t xml:space="preserve"> immune enhancing, anti-inflammatory, antibacterial, and mildly diuretic actions. </w:t>
      </w:r>
      <w:r w:rsidR="002C4082" w:rsidRPr="007422DE">
        <w:rPr>
          <w:rFonts w:ascii="Times New Roman" w:hAnsi="Times New Roman" w:cs="Times New Roman"/>
          <w:color w:val="auto"/>
        </w:rPr>
        <w:fldChar w:fldCharType="begin"/>
      </w:r>
      <w:r w:rsidR="002C4082" w:rsidRPr="007422DE">
        <w:rPr>
          <w:rFonts w:ascii="Times New Roman" w:hAnsi="Times New Roman" w:cs="Times New Roman"/>
          <w:color w:val="auto"/>
        </w:rPr>
        <w:instrText xml:space="preserve"> REF _Ref530376282  \* MERGEFORMAT </w:instrText>
      </w:r>
      <w:r w:rsidR="002C4082" w:rsidRPr="007422DE">
        <w:rPr>
          <w:rFonts w:ascii="Times New Roman" w:hAnsi="Times New Roman" w:cs="Times New Roman"/>
          <w:color w:val="auto"/>
        </w:rPr>
        <w:fldChar w:fldCharType="separate"/>
      </w:r>
      <w:r w:rsidR="002C4082" w:rsidRPr="007422DE">
        <w:rPr>
          <w:rFonts w:ascii="Times New Roman" w:hAnsi="Times New Roman" w:cs="Times New Roman"/>
          <w:color w:val="auto"/>
        </w:rPr>
        <w:t xml:space="preserve">Table </w:t>
      </w:r>
      <w:r w:rsidR="002C4082" w:rsidRPr="007422DE">
        <w:rPr>
          <w:rFonts w:ascii="Times New Roman" w:hAnsi="Times New Roman" w:cs="Times New Roman"/>
          <w:noProof/>
          <w:color w:val="auto"/>
        </w:rPr>
        <w:t>1</w:t>
      </w:r>
      <w:r w:rsidR="002C4082" w:rsidRPr="007422DE">
        <w:rPr>
          <w:rFonts w:ascii="Times New Roman" w:hAnsi="Times New Roman" w:cs="Times New Roman"/>
          <w:color w:val="auto"/>
        </w:rPr>
        <w:fldChar w:fldCharType="end"/>
      </w:r>
      <w:r w:rsidR="002C4082" w:rsidRPr="007422DE">
        <w:rPr>
          <w:rFonts w:ascii="Times New Roman" w:hAnsi="Times New Roman" w:cs="Times New Roman"/>
          <w:color w:val="auto"/>
        </w:rPr>
        <w:t xml:space="preserve">and </w:t>
      </w:r>
      <w:r w:rsidR="002C4082" w:rsidRPr="007422DE">
        <w:rPr>
          <w:rFonts w:ascii="Times New Roman" w:hAnsi="Times New Roman" w:cs="Times New Roman"/>
          <w:color w:val="auto"/>
        </w:rPr>
        <w:fldChar w:fldCharType="begin"/>
      </w:r>
      <w:r w:rsidR="002C4082" w:rsidRPr="007422DE">
        <w:rPr>
          <w:rFonts w:ascii="Times New Roman" w:hAnsi="Times New Roman" w:cs="Times New Roman"/>
          <w:color w:val="auto"/>
        </w:rPr>
        <w:instrText xml:space="preserve"> REF _Ref530376307  \* MERGEFORMAT </w:instrText>
      </w:r>
      <w:r w:rsidR="002C4082" w:rsidRPr="007422DE">
        <w:rPr>
          <w:rFonts w:ascii="Times New Roman" w:hAnsi="Times New Roman" w:cs="Times New Roman"/>
          <w:color w:val="auto"/>
        </w:rPr>
        <w:fldChar w:fldCharType="separate"/>
      </w:r>
      <w:r w:rsidR="002C4082" w:rsidRPr="007422DE">
        <w:rPr>
          <w:rFonts w:ascii="Times New Roman" w:hAnsi="Times New Roman" w:cs="Times New Roman"/>
          <w:color w:val="auto"/>
        </w:rPr>
        <w:t xml:space="preserve">Table </w:t>
      </w:r>
      <w:r w:rsidR="002C4082" w:rsidRPr="007422DE">
        <w:rPr>
          <w:rFonts w:ascii="Times New Roman" w:hAnsi="Times New Roman" w:cs="Times New Roman"/>
          <w:noProof/>
          <w:color w:val="auto"/>
        </w:rPr>
        <w:t>2</w:t>
      </w:r>
      <w:r w:rsidR="002C4082" w:rsidRPr="007422DE">
        <w:rPr>
          <w:rFonts w:ascii="Times New Roman" w:hAnsi="Times New Roman" w:cs="Times New Roman"/>
          <w:color w:val="auto"/>
        </w:rPr>
        <w:fldChar w:fldCharType="end"/>
      </w:r>
      <w:r w:rsidR="002C4082" w:rsidRPr="007422DE">
        <w:rPr>
          <w:rFonts w:ascii="Times New Roman" w:hAnsi="Times New Roman" w:cs="Times New Roman"/>
          <w:color w:val="auto"/>
        </w:rPr>
        <w:t xml:space="preserve"> summarise</w:t>
      </w:r>
      <w:r w:rsidRPr="007422DE">
        <w:rPr>
          <w:rFonts w:ascii="Times New Roman" w:hAnsi="Times New Roman" w:cs="Times New Roman"/>
          <w:color w:val="auto"/>
        </w:rPr>
        <w:t xml:space="preserve"> the pharmacology and clinical applications and toxicology of RUTI-</w:t>
      </w:r>
      <w:proofErr w:type="gramStart"/>
      <w:r w:rsidRPr="007422DE">
        <w:rPr>
          <w:rFonts w:ascii="Times New Roman" w:hAnsi="Times New Roman" w:cs="Times New Roman"/>
          <w:color w:val="auto"/>
        </w:rPr>
        <w:t>a and</w:t>
      </w:r>
      <w:proofErr w:type="gramEnd"/>
      <w:r w:rsidRPr="007422DE">
        <w:rPr>
          <w:rFonts w:ascii="Times New Roman" w:hAnsi="Times New Roman" w:cs="Times New Roman"/>
          <w:color w:val="auto"/>
        </w:rPr>
        <w:t xml:space="preserve"> RUTI-p respectively.</w:t>
      </w:r>
    </w:p>
    <w:p w14:paraId="644AF414" w14:textId="77777777" w:rsidR="00C84820" w:rsidRPr="007422DE" w:rsidRDefault="00C84820" w:rsidP="00C84820">
      <w:pPr>
        <w:spacing w:line="360" w:lineRule="auto"/>
      </w:pPr>
    </w:p>
    <w:p w14:paraId="2A828E91" w14:textId="089E43EF" w:rsidR="00C84820" w:rsidRPr="007422DE" w:rsidRDefault="00C84820" w:rsidP="00C84820">
      <w:pPr>
        <w:spacing w:line="360" w:lineRule="auto"/>
      </w:pPr>
      <w:r w:rsidRPr="007422DE">
        <w:t xml:space="preserve">Both of these herbal remedies were considered as Investigational Medicinal Products (IMPs) by the Medicines and Healthcare products Regulatory Authority (MHRA) and it was necessary to fulfil the exacting regulatory requirements made of a Clinical Trial of an IMP (CTIMP). These included providing full data on the sourcing, identification, and key marker compounds of each herb used in the formulae and acceptable certification of Good Manufacturing Practice (GMP) used to transform the raw herbs into the herbal granules being encapsulated for the trial. We elected to work with Phoenix Medical Ltd and their Chinese parent company (Tian Jiang </w:t>
      </w:r>
      <w:r w:rsidRPr="007422DE">
        <w:lastRenderedPageBreak/>
        <w:t>Pharmaceuticals Co. Ltd) because, although they did not have EU GMP certification, they had been inspected and certified by the Australian Therapeutic Goods Administration (TGA</w:t>
      </w:r>
      <w:r w:rsidR="006B7AF4" w:rsidRPr="007422DE">
        <w:t>), which</w:t>
      </w:r>
      <w:r w:rsidRPr="007422DE">
        <w:t xml:space="preserve"> is accepted by the UK’s MHRA as a comparable standard to EU GMP. In addition we were also required to provide a full Investigator’s Brochure for all products used in the standardised arm of the trial and a detailed rationale to support each herb used in this arm of the trial. Finally in accordance with CTIMP regulations the production of the herbal capsules could only be undertaken by a UK company with MHRA Manufacturing Authorisation for Clinical Trials. For the purposes of this trial, we used Essential Nutrition Ltd (EN) who had this authorisation and also fairly unique experience in working with other herbal medicines at this level of production. EN tested the herbal product using High Pressure Gas Chromatography (HPGC) to identify key active marker compounds, and to check for contamination from heavy metals, pharmaceuticals, and biological contaminants such as bacteria and fungi. They then managed the production of the herbal product and an identical placebo capsules made from sugar beet fibre. </w:t>
      </w:r>
      <w:r w:rsidR="00E06F9A" w:rsidRPr="007422DE">
        <w:t xml:space="preserve">This has been described in our Protocol paper and </w:t>
      </w:r>
      <w:r w:rsidR="00274D21" w:rsidRPr="007422DE">
        <w:t xml:space="preserve">also </w:t>
      </w:r>
      <w:r w:rsidR="00E06F9A" w:rsidRPr="007422DE">
        <w:t xml:space="preserve">for another herbal trial. </w:t>
      </w:r>
      <w:r w:rsidR="001022F8" w:rsidRPr="007422DE">
        <w:fldChar w:fldCharType="begin"/>
      </w:r>
      <w:r w:rsidR="001022F8" w:rsidRPr="007422DE">
        <w:instrText xml:space="preserve"> ADDIN EN.CITE &lt;EndNote&gt;&lt;Cite&gt;&lt;Author&gt;Flower&lt;/Author&gt;&lt;Year&gt;2016&lt;/Year&gt;&lt;RecNum&gt;147&lt;/RecNum&gt;&lt;DisplayText&gt;(Flower 2016, Trill 2017)&lt;/DisplayText&gt;&lt;record&gt;&lt;rec-number&gt;147&lt;/rec-number&gt;&lt;foreign-keys&gt;&lt;key app="EN" db-id="e5txp0f5f550wler20n55fw1stpwsdv9v5xr" timestamp="0"&gt;147&lt;/key&gt;&lt;/foreign-keys&gt;&lt;ref-type name="Journal Article"&gt;17&lt;/ref-type&gt;&lt;contributors&gt;&lt;authors&gt;&lt;author&gt;Flower, Andrew; Harman, Kim; Lewith, George; Moore, Michael; Bishop, Felecity; Stuart, Beth; Lampard, Nicholas&lt;/author&gt;&lt;/authors&gt;&lt;/contributors&gt;&lt;titles&gt;&lt;title&gt;Standardised Chinese herbal treatment delivered by GPs compared with individualised treatment administered by practitioners of Chinese herbal medicine for women with recurrent urinary tract infections (RUTI): study protocol for a randomised controlled trial&lt;/title&gt;&lt;secondary-title&gt;Trials&lt;/secondary-title&gt;&lt;/titles&gt;&lt;volume&gt;17&lt;/volume&gt;&lt;number&gt;358&lt;/number&gt;&lt;dates&gt;&lt;year&gt;2016&lt;/year&gt;&lt;/dates&gt;&lt;urls&gt;&lt;/urls&gt;&lt;electronic-resource-num&gt;10.1186/s13063-016-1471-5&lt;/electronic-resource-num&gt;&lt;/record&gt;&lt;/Cite&gt;&lt;Cite&gt;&lt;Author&gt;Trill&lt;/Author&gt;&lt;Year&gt;2017&lt;/Year&gt;&lt;RecNum&gt;165&lt;/RecNum&gt;&lt;record&gt;&lt;rec-number&gt;165&lt;/rec-number&gt;&lt;foreign-keys&gt;&lt;key app="EN" db-id="e5txp0f5f550wler20n55fw1stpwsdv9v5xr" timestamp="0"&gt;165&lt;/key&gt;&lt;/foreign-keys&gt;&lt;ref-type name="Journal Article"&gt;17&lt;/ref-type&gt;&lt;contributors&gt;&lt;authors&gt;&lt;author&gt;Trill, J; Simpson, C.; Webley, F.; Radford, M.; Stanton, L.; Maishman, T.; Galanopoulou, A.; Flower, A.; Eyles, C.; Willcox, M.; Hay, A.; Griffiths, G.; Little, P.; Lewith, G.; Moore, M.&lt;/author&gt;&lt;/authors&gt;&lt;/contributors&gt;&lt;titles&gt;&lt;title&gt;Uva-ursi extract and ibuprofen as alternative treatments of adult female urinary tract infection (ATAFUTI): study protocol for a randomised controlled trial&lt;/title&gt;&lt;secondary-title&gt;Trials&lt;/secondary-title&gt;&lt;/titles&gt;&lt;volume&gt;18&lt;/volume&gt;&lt;number&gt;421&lt;/number&gt;&lt;dates&gt;&lt;year&gt;2017&lt;/year&gt;&lt;/dates&gt;&lt;urls&gt;&lt;/urls&gt;&lt;electronic-resource-num&gt;10.1186/s13063-017-2145-7 &lt;/electronic-resource-num&gt;&lt;/record&gt;&lt;/Cite&gt;&lt;/EndNote&gt;</w:instrText>
      </w:r>
      <w:r w:rsidR="001022F8" w:rsidRPr="007422DE">
        <w:fldChar w:fldCharType="separate"/>
      </w:r>
      <w:r w:rsidR="001022F8" w:rsidRPr="007422DE">
        <w:rPr>
          <w:noProof/>
        </w:rPr>
        <w:t>(Flower 2016, Trill 2017)</w:t>
      </w:r>
      <w:r w:rsidR="001022F8" w:rsidRPr="007422DE">
        <w:fldChar w:fldCharType="end"/>
      </w:r>
      <w:r w:rsidR="00787737" w:rsidRPr="007422DE">
        <w:t xml:space="preserve"> </w:t>
      </w:r>
      <w:r w:rsidRPr="007422DE">
        <w:t>Both the herbal product and the placebo used during the trial were tested for stability at 3, 6 12 and 15 months post manufacture. The herbs and placebo product used for this arm of the trial successfully passed these tests.</w:t>
      </w:r>
    </w:p>
    <w:p w14:paraId="48E11699" w14:textId="7471E167" w:rsidR="00C84820" w:rsidRPr="007422DE" w:rsidRDefault="00C84820" w:rsidP="00C84820">
      <w:pPr>
        <w:spacing w:line="360" w:lineRule="auto"/>
      </w:pPr>
    </w:p>
    <w:p w14:paraId="1720C815" w14:textId="774B8553" w:rsidR="00C84820" w:rsidRPr="007422DE" w:rsidRDefault="00C84820" w:rsidP="00C84820">
      <w:pPr>
        <w:spacing w:line="360" w:lineRule="auto"/>
      </w:pPr>
      <w:r w:rsidRPr="007422DE">
        <w:t xml:space="preserve">We have already described some of the regulatory challenges </w:t>
      </w:r>
      <w:r w:rsidR="00274D21" w:rsidRPr="007422DE">
        <w:t>of this process in more detail</w:t>
      </w:r>
      <w:r w:rsidRPr="007422DE">
        <w:t xml:space="preserve">. </w:t>
      </w:r>
      <w:r w:rsidR="00274D21" w:rsidRPr="007422DE">
        <w:fldChar w:fldCharType="begin"/>
      </w:r>
      <w:r w:rsidR="00274D21" w:rsidRPr="007422DE">
        <w:instrText xml:space="preserve"> ADDIN EN.CITE &lt;EndNote&gt;&lt;Cite&gt;&lt;Author&gt;Flower&lt;/Author&gt;&lt;Year&gt;2016&lt;/Year&gt;&lt;RecNum&gt;147&lt;/RecNum&gt;&lt;DisplayText&gt;(Flower 2016)&lt;/DisplayText&gt;&lt;record&gt;&lt;rec-number&gt;147&lt;/rec-number&gt;&lt;foreign-keys&gt;&lt;key app="EN" db-id="e5txp0f5f550wler20n55fw1stpwsdv9v5xr" timestamp="0"&gt;147&lt;/key&gt;&lt;/foreign-keys&gt;&lt;ref-type name="Journal Article"&gt;17&lt;/ref-type&gt;&lt;contributors&gt;&lt;authors&gt;&lt;author&gt;Flower, Andrew; Harman, Kim; Lewith, George; Moore, Michael; Bishop, Felecity; Stuart, Beth; Lampard, Nicholas&lt;/author&gt;&lt;/authors&gt;&lt;/contributors&gt;&lt;titles&gt;&lt;title&gt;Standardised Chinese herbal treatment delivered by GPs compared with individualised treatment administered by practitioners of Chinese herbal medicine for women with recurrent urinary tract infections (RUTI): study protocol for a randomised controlled trial&lt;/title&gt;&lt;secondary-title&gt;Trials&lt;/secondary-title&gt;&lt;/titles&gt;&lt;volume&gt;17&lt;/volume&gt;&lt;number&gt;358&lt;/number&gt;&lt;dates&gt;&lt;year&gt;2016&lt;/year&gt;&lt;/dates&gt;&lt;urls&gt;&lt;/urls&gt;&lt;electronic-resource-num&gt;10.1186/s13063-016-1471-5&lt;/electronic-resource-num&gt;&lt;/record&gt;&lt;/Cite&gt;&lt;/EndNote&gt;</w:instrText>
      </w:r>
      <w:r w:rsidR="00274D21" w:rsidRPr="007422DE">
        <w:fldChar w:fldCharType="separate"/>
      </w:r>
      <w:r w:rsidR="00274D21" w:rsidRPr="007422DE">
        <w:rPr>
          <w:noProof/>
        </w:rPr>
        <w:t>(Flower 2016)</w:t>
      </w:r>
      <w:r w:rsidR="00274D21" w:rsidRPr="007422DE">
        <w:fldChar w:fldCharType="end"/>
      </w:r>
      <w:r w:rsidR="00274D21" w:rsidRPr="007422DE">
        <w:t xml:space="preserve"> </w:t>
      </w:r>
      <w:r w:rsidRPr="007422DE">
        <w:t xml:space="preserve">The end result is that the RUTI trial marked the first time a Chinese herbal product had met the requirements to be tested as a CTIMP within the UK. </w:t>
      </w:r>
    </w:p>
    <w:p w14:paraId="5FA89E8D" w14:textId="77777777" w:rsidR="00C84820" w:rsidRPr="007422DE" w:rsidRDefault="00C84820" w:rsidP="00C84820">
      <w:pPr>
        <w:spacing w:line="360" w:lineRule="auto"/>
      </w:pPr>
    </w:p>
    <w:p w14:paraId="62D767A7" w14:textId="77777777" w:rsidR="00C84820" w:rsidRPr="007422DE" w:rsidRDefault="00C84820" w:rsidP="00C84820">
      <w:pPr>
        <w:pStyle w:val="ListParagraph"/>
        <w:numPr>
          <w:ilvl w:val="0"/>
          <w:numId w:val="19"/>
        </w:numPr>
        <w:spacing w:line="360" w:lineRule="auto"/>
        <w:rPr>
          <w:b/>
        </w:rPr>
      </w:pPr>
      <w:r w:rsidRPr="007422DE">
        <w:rPr>
          <w:b/>
        </w:rPr>
        <w:t>The Individualised arm</w:t>
      </w:r>
    </w:p>
    <w:p w14:paraId="7CB0691A" w14:textId="77777777" w:rsidR="00C84820" w:rsidRPr="007422DE" w:rsidRDefault="00C84820" w:rsidP="00C84820">
      <w:pPr>
        <w:spacing w:line="360" w:lineRule="auto"/>
      </w:pPr>
    </w:p>
    <w:p w14:paraId="16BCF8D1" w14:textId="7E0774B9" w:rsidR="00C84820" w:rsidRPr="007422DE" w:rsidRDefault="00C84820" w:rsidP="00C84820">
      <w:pPr>
        <w:spacing w:line="360" w:lineRule="auto"/>
      </w:pPr>
      <w:r w:rsidRPr="007422DE">
        <w:t xml:space="preserve">Participants enrolled in the individualised arm of the trial were treated by an experienced Chinese herbal medicine (CHM) practitioner (AF) and received sachets of concentrated herbal granules that were then administered as a strong tasting herbal drink by the addition of hot water. Each participant received </w:t>
      </w:r>
      <w:proofErr w:type="gramStart"/>
      <w:r w:rsidRPr="007422DE">
        <w:t>a</w:t>
      </w:r>
      <w:proofErr w:type="gramEnd"/>
      <w:r w:rsidRPr="007422DE">
        <w:t xml:space="preserve"> herbal formula specifically designed to meet their particular presentation. The formula typically comprised of between 10-15 herbal ingredients and was also adjusted during the course of the trial in response to the reported experience of the participant (see </w:t>
      </w:r>
      <w:r w:rsidR="00CC2FD9" w:rsidRPr="007422DE">
        <w:t xml:space="preserve">Table </w:t>
      </w:r>
      <w:r w:rsidR="00CC2FD9" w:rsidRPr="007422DE">
        <w:lastRenderedPageBreak/>
        <w:t>4</w:t>
      </w:r>
      <w:r w:rsidRPr="007422DE">
        <w:t xml:space="preserve">). </w:t>
      </w:r>
      <w:r w:rsidR="00C54DF7" w:rsidRPr="007422DE">
        <w:t xml:space="preserve">The daily dosage for these granules varied between 6-9g </w:t>
      </w:r>
      <w:proofErr w:type="spellStart"/>
      <w:r w:rsidR="00C54DF7" w:rsidRPr="007422DE">
        <w:t>b.d</w:t>
      </w:r>
      <w:proofErr w:type="spellEnd"/>
      <w:r w:rsidR="00C54DF7" w:rsidRPr="007422DE">
        <w:t>. which corresponded to routine practi</w:t>
      </w:r>
      <w:r w:rsidR="002B62BA" w:rsidRPr="007422DE">
        <w:t>c</w:t>
      </w:r>
      <w:r w:rsidR="00C54DF7" w:rsidRPr="007422DE">
        <w:t xml:space="preserve">e of CHM. </w:t>
      </w:r>
      <w:r w:rsidRPr="007422DE">
        <w:t>Most participants were supplied with preventative herbs to be used between infections and an acute prescription to be taken in the event of the development of acute symptoms of infection. Several participants experienced continuous signs of infection and these women were usually treated with a single acute formula until these symptoms resolved. This approach to treatment conforms to the routine practice and administration of CHM and accordingly was not considered by the MHRA as requiring CTIMP approval.</w:t>
      </w:r>
    </w:p>
    <w:p w14:paraId="17F1E696" w14:textId="77777777" w:rsidR="00263887" w:rsidRPr="007422DE" w:rsidRDefault="00263887" w:rsidP="00C84820">
      <w:pPr>
        <w:spacing w:line="360" w:lineRule="auto"/>
      </w:pPr>
    </w:p>
    <w:p w14:paraId="2E2D0D05" w14:textId="67F497BE" w:rsidR="004F5682" w:rsidRPr="007422DE" w:rsidRDefault="004F5682" w:rsidP="004F5682">
      <w:pPr>
        <w:pStyle w:val="Caption"/>
        <w:keepNext/>
        <w:rPr>
          <w:color w:val="auto"/>
        </w:rPr>
      </w:pPr>
      <w:r w:rsidRPr="007422DE">
        <w:rPr>
          <w:color w:val="auto"/>
        </w:rPr>
        <w:t xml:space="preserve">Table </w:t>
      </w:r>
      <w:r w:rsidR="007422DE" w:rsidRPr="007422DE">
        <w:rPr>
          <w:color w:val="auto"/>
        </w:rPr>
        <w:fldChar w:fldCharType="begin"/>
      </w:r>
      <w:r w:rsidR="007422DE" w:rsidRPr="007422DE">
        <w:rPr>
          <w:color w:val="auto"/>
        </w:rPr>
        <w:instrText xml:space="preserve"> SEQ Table \* ARABIC </w:instrText>
      </w:r>
      <w:r w:rsidR="007422DE" w:rsidRPr="007422DE">
        <w:rPr>
          <w:color w:val="auto"/>
        </w:rPr>
        <w:fldChar w:fldCharType="separate"/>
      </w:r>
      <w:r w:rsidR="003A4CD4" w:rsidRPr="007422DE">
        <w:rPr>
          <w:noProof/>
          <w:color w:val="auto"/>
        </w:rPr>
        <w:t>4</w:t>
      </w:r>
      <w:r w:rsidR="007422DE" w:rsidRPr="007422DE">
        <w:rPr>
          <w:noProof/>
          <w:color w:val="auto"/>
        </w:rPr>
        <w:fldChar w:fldCharType="end"/>
      </w:r>
      <w:r w:rsidR="00C73F1B" w:rsidRPr="007422DE">
        <w:rPr>
          <w:noProof/>
          <w:color w:val="auto"/>
        </w:rPr>
        <w:t xml:space="preserve">  E</w:t>
      </w:r>
      <w:r w:rsidRPr="007422DE">
        <w:rPr>
          <w:color w:val="auto"/>
        </w:rPr>
        <w:t xml:space="preserve">xample of </w:t>
      </w:r>
      <w:r w:rsidR="00A54A66" w:rsidRPr="007422DE">
        <w:rPr>
          <w:color w:val="auto"/>
        </w:rPr>
        <w:t>individualised</w:t>
      </w:r>
      <w:r w:rsidRPr="007422DE">
        <w:rPr>
          <w:color w:val="auto"/>
        </w:rPr>
        <w:t xml:space="preserve"> herbal formula used in RUTI Trial</w:t>
      </w:r>
    </w:p>
    <w:tbl>
      <w:tblPr>
        <w:tblStyle w:val="TableGrid"/>
        <w:tblW w:w="9180" w:type="dxa"/>
        <w:tblLook w:val="04A0" w:firstRow="1" w:lastRow="0" w:firstColumn="1" w:lastColumn="0" w:noHBand="0" w:noVBand="1"/>
      </w:tblPr>
      <w:tblGrid>
        <w:gridCol w:w="4077"/>
        <w:gridCol w:w="1577"/>
        <w:gridCol w:w="3526"/>
      </w:tblGrid>
      <w:tr w:rsidR="007422DE" w:rsidRPr="007422DE" w14:paraId="65C6D11D" w14:textId="77777777" w:rsidTr="00C73F1B">
        <w:tc>
          <w:tcPr>
            <w:tcW w:w="4077" w:type="dxa"/>
          </w:tcPr>
          <w:p w14:paraId="116A57CF" w14:textId="77777777" w:rsidR="00C73F1B" w:rsidRPr="007422DE" w:rsidRDefault="00C73F1B" w:rsidP="00C73F1B">
            <w:pPr>
              <w:spacing w:line="360" w:lineRule="auto"/>
              <w:jc w:val="center"/>
              <w:rPr>
                <w:b/>
              </w:rPr>
            </w:pPr>
            <w:r w:rsidRPr="007422DE">
              <w:rPr>
                <w:b/>
              </w:rPr>
              <w:t>Plant</w:t>
            </w:r>
          </w:p>
        </w:tc>
        <w:tc>
          <w:tcPr>
            <w:tcW w:w="1577" w:type="dxa"/>
          </w:tcPr>
          <w:p w14:paraId="37B75B9E" w14:textId="77777777" w:rsidR="00C73F1B" w:rsidRPr="007422DE" w:rsidRDefault="00C73F1B" w:rsidP="00C73F1B">
            <w:pPr>
              <w:spacing w:line="360" w:lineRule="auto"/>
              <w:jc w:val="center"/>
              <w:rPr>
                <w:b/>
              </w:rPr>
            </w:pPr>
            <w:r w:rsidRPr="007422DE">
              <w:rPr>
                <w:b/>
              </w:rPr>
              <w:t>Part Used</w:t>
            </w:r>
          </w:p>
        </w:tc>
        <w:tc>
          <w:tcPr>
            <w:tcW w:w="3526" w:type="dxa"/>
          </w:tcPr>
          <w:p w14:paraId="104297D0" w14:textId="77777777" w:rsidR="00C73F1B" w:rsidRPr="007422DE" w:rsidRDefault="00C73F1B" w:rsidP="00C73F1B">
            <w:pPr>
              <w:spacing w:line="360" w:lineRule="auto"/>
              <w:jc w:val="center"/>
              <w:rPr>
                <w:b/>
              </w:rPr>
            </w:pPr>
            <w:r w:rsidRPr="007422DE">
              <w:rPr>
                <w:b/>
              </w:rPr>
              <w:t>Chinese name</w:t>
            </w:r>
          </w:p>
        </w:tc>
      </w:tr>
      <w:tr w:rsidR="007422DE" w:rsidRPr="007422DE" w14:paraId="5C2F5483" w14:textId="77777777" w:rsidTr="00C73F1B">
        <w:tc>
          <w:tcPr>
            <w:tcW w:w="4077" w:type="dxa"/>
          </w:tcPr>
          <w:p w14:paraId="17513B7A"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Scleromitrion</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diffusum</w:t>
            </w:r>
            <w:proofErr w:type="spellEnd"/>
            <w:r w:rsidRPr="007422DE">
              <w:rPr>
                <w:rFonts w:eastAsia="Times New Roman"/>
                <w:bCs/>
                <w:i/>
                <w:iCs/>
                <w:sz w:val="20"/>
                <w:szCs w:val="20"/>
              </w:rPr>
              <w:t> </w:t>
            </w:r>
            <w:r w:rsidRPr="007422DE">
              <w:rPr>
                <w:rFonts w:eastAsia="Times New Roman"/>
                <w:bCs/>
                <w:sz w:val="20"/>
                <w:szCs w:val="20"/>
              </w:rPr>
              <w:t>(</w:t>
            </w:r>
            <w:proofErr w:type="spellStart"/>
            <w:r w:rsidRPr="007422DE">
              <w:rPr>
                <w:rFonts w:eastAsia="Times New Roman"/>
                <w:bCs/>
                <w:sz w:val="20"/>
                <w:szCs w:val="20"/>
              </w:rPr>
              <w:t>Willd</w:t>
            </w:r>
            <w:proofErr w:type="spellEnd"/>
            <w:r w:rsidRPr="007422DE">
              <w:rPr>
                <w:rFonts w:eastAsia="Times New Roman"/>
                <w:bCs/>
                <w:sz w:val="20"/>
                <w:szCs w:val="20"/>
              </w:rPr>
              <w:t xml:space="preserve">.) </w:t>
            </w:r>
            <w:proofErr w:type="spellStart"/>
            <w:r w:rsidRPr="007422DE">
              <w:rPr>
                <w:rFonts w:eastAsia="Times New Roman"/>
                <w:bCs/>
                <w:sz w:val="20"/>
                <w:szCs w:val="20"/>
              </w:rPr>
              <w:t>R.J.Wang</w:t>
            </w:r>
            <w:proofErr w:type="spellEnd"/>
          </w:p>
        </w:tc>
        <w:tc>
          <w:tcPr>
            <w:tcW w:w="1577" w:type="dxa"/>
          </w:tcPr>
          <w:p w14:paraId="2263670D" w14:textId="77777777" w:rsidR="00C73F1B" w:rsidRPr="007422DE" w:rsidRDefault="00C73F1B" w:rsidP="00C73F1B">
            <w:pPr>
              <w:rPr>
                <w:sz w:val="20"/>
                <w:szCs w:val="20"/>
              </w:rPr>
            </w:pPr>
            <w:r w:rsidRPr="007422DE">
              <w:rPr>
                <w:sz w:val="20"/>
                <w:szCs w:val="20"/>
              </w:rPr>
              <w:t>Whole plant</w:t>
            </w:r>
          </w:p>
        </w:tc>
        <w:tc>
          <w:tcPr>
            <w:tcW w:w="3526" w:type="dxa"/>
          </w:tcPr>
          <w:p w14:paraId="5A752C3F" w14:textId="77777777" w:rsidR="00C73F1B" w:rsidRPr="007422DE" w:rsidRDefault="00C73F1B" w:rsidP="00C73F1B">
            <w:pPr>
              <w:rPr>
                <w:sz w:val="20"/>
                <w:szCs w:val="20"/>
              </w:rPr>
            </w:pPr>
            <w:r w:rsidRPr="007422DE">
              <w:rPr>
                <w:sz w:val="20"/>
                <w:szCs w:val="20"/>
              </w:rPr>
              <w:t xml:space="preserve">Bai Hua She </w:t>
            </w:r>
            <w:proofErr w:type="spellStart"/>
            <w:r w:rsidRPr="007422DE">
              <w:rPr>
                <w:sz w:val="20"/>
                <w:szCs w:val="20"/>
              </w:rPr>
              <w:t>She</w:t>
            </w:r>
            <w:proofErr w:type="spellEnd"/>
            <w:r w:rsidRPr="007422DE">
              <w:rPr>
                <w:sz w:val="20"/>
                <w:szCs w:val="20"/>
              </w:rPr>
              <w:t xml:space="preserve"> Cao</w:t>
            </w:r>
          </w:p>
        </w:tc>
      </w:tr>
      <w:tr w:rsidR="007422DE" w:rsidRPr="007422DE" w14:paraId="503CAE72" w14:textId="77777777" w:rsidTr="00C73F1B">
        <w:tc>
          <w:tcPr>
            <w:tcW w:w="4077" w:type="dxa"/>
          </w:tcPr>
          <w:p w14:paraId="1ECA0773"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Scutellari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barbata</w:t>
            </w:r>
            <w:proofErr w:type="spellEnd"/>
            <w:r w:rsidRPr="007422DE">
              <w:rPr>
                <w:rFonts w:eastAsia="Times New Roman"/>
                <w:bCs/>
                <w:i/>
                <w:iCs/>
                <w:sz w:val="20"/>
                <w:szCs w:val="20"/>
              </w:rPr>
              <w:t> </w:t>
            </w:r>
            <w:proofErr w:type="spellStart"/>
            <w:r w:rsidRPr="007422DE">
              <w:rPr>
                <w:rFonts w:eastAsia="Times New Roman"/>
                <w:bCs/>
                <w:sz w:val="20"/>
                <w:szCs w:val="20"/>
              </w:rPr>
              <w:t>D.Don</w:t>
            </w:r>
            <w:proofErr w:type="spellEnd"/>
          </w:p>
        </w:tc>
        <w:tc>
          <w:tcPr>
            <w:tcW w:w="1577" w:type="dxa"/>
          </w:tcPr>
          <w:p w14:paraId="478C82CB" w14:textId="77777777" w:rsidR="00C73F1B" w:rsidRPr="007422DE" w:rsidRDefault="00C73F1B" w:rsidP="00C73F1B">
            <w:pPr>
              <w:rPr>
                <w:sz w:val="20"/>
                <w:szCs w:val="20"/>
              </w:rPr>
            </w:pPr>
            <w:r w:rsidRPr="007422DE">
              <w:rPr>
                <w:sz w:val="20"/>
                <w:szCs w:val="20"/>
              </w:rPr>
              <w:t>Whole plant</w:t>
            </w:r>
          </w:p>
        </w:tc>
        <w:tc>
          <w:tcPr>
            <w:tcW w:w="3526" w:type="dxa"/>
          </w:tcPr>
          <w:p w14:paraId="7482928A" w14:textId="77777777" w:rsidR="00C73F1B" w:rsidRPr="007422DE" w:rsidRDefault="00C73F1B" w:rsidP="00C73F1B">
            <w:pPr>
              <w:rPr>
                <w:sz w:val="20"/>
                <w:szCs w:val="20"/>
              </w:rPr>
            </w:pPr>
            <w:r w:rsidRPr="007422DE">
              <w:rPr>
                <w:sz w:val="20"/>
                <w:szCs w:val="20"/>
              </w:rPr>
              <w:t xml:space="preserve">Ban </w:t>
            </w:r>
            <w:proofErr w:type="spellStart"/>
            <w:r w:rsidRPr="007422DE">
              <w:rPr>
                <w:sz w:val="20"/>
                <w:szCs w:val="20"/>
              </w:rPr>
              <w:t>Zhi</w:t>
            </w:r>
            <w:proofErr w:type="spellEnd"/>
            <w:r w:rsidRPr="007422DE">
              <w:rPr>
                <w:sz w:val="20"/>
                <w:szCs w:val="20"/>
              </w:rPr>
              <w:t xml:space="preserve"> </w:t>
            </w:r>
            <w:proofErr w:type="spellStart"/>
            <w:r w:rsidRPr="007422DE">
              <w:rPr>
                <w:sz w:val="20"/>
                <w:szCs w:val="20"/>
              </w:rPr>
              <w:t>Lian</w:t>
            </w:r>
            <w:proofErr w:type="spellEnd"/>
          </w:p>
        </w:tc>
      </w:tr>
      <w:tr w:rsidR="007422DE" w:rsidRPr="007422DE" w14:paraId="0F4C1C58" w14:textId="77777777" w:rsidTr="00C73F1B">
        <w:tc>
          <w:tcPr>
            <w:tcW w:w="4077" w:type="dxa"/>
          </w:tcPr>
          <w:p w14:paraId="42FD1E0F" w14:textId="77777777" w:rsidR="00C73F1B" w:rsidRPr="007422DE" w:rsidRDefault="00C73F1B" w:rsidP="00C73F1B">
            <w:pPr>
              <w:rPr>
                <w:rFonts w:eastAsia="Times New Roman"/>
                <w:sz w:val="20"/>
                <w:szCs w:val="20"/>
              </w:rPr>
            </w:pPr>
            <w:r w:rsidRPr="007422DE">
              <w:rPr>
                <w:rFonts w:eastAsia="Times New Roman"/>
                <w:i/>
                <w:sz w:val="20"/>
                <w:szCs w:val="20"/>
              </w:rPr>
              <w:t xml:space="preserve">Paris </w:t>
            </w:r>
            <w:proofErr w:type="spellStart"/>
            <w:r w:rsidRPr="007422DE">
              <w:rPr>
                <w:rFonts w:eastAsia="Times New Roman"/>
                <w:i/>
                <w:sz w:val="20"/>
                <w:szCs w:val="20"/>
              </w:rPr>
              <w:t>polyphylla</w:t>
            </w:r>
            <w:proofErr w:type="spellEnd"/>
            <w:r w:rsidRPr="007422DE">
              <w:rPr>
                <w:rFonts w:eastAsia="Times New Roman"/>
                <w:i/>
                <w:sz w:val="20"/>
                <w:szCs w:val="20"/>
              </w:rPr>
              <w:t xml:space="preserve"> </w:t>
            </w:r>
            <w:proofErr w:type="spellStart"/>
            <w:r w:rsidRPr="007422DE">
              <w:rPr>
                <w:rFonts w:eastAsia="Times New Roman"/>
                <w:i/>
                <w:sz w:val="20"/>
                <w:szCs w:val="20"/>
              </w:rPr>
              <w:t>Sm.var</w:t>
            </w:r>
            <w:proofErr w:type="spellEnd"/>
            <w:r w:rsidRPr="007422DE">
              <w:rPr>
                <w:rFonts w:eastAsia="Times New Roman"/>
                <w:i/>
                <w:sz w:val="20"/>
                <w:szCs w:val="20"/>
              </w:rPr>
              <w:t xml:space="preserve"> </w:t>
            </w:r>
            <w:proofErr w:type="spellStart"/>
            <w:r w:rsidRPr="007422DE">
              <w:rPr>
                <w:rFonts w:eastAsia="Times New Roman"/>
                <w:i/>
                <w:sz w:val="20"/>
                <w:szCs w:val="20"/>
              </w:rPr>
              <w:t>yunnanensis</w:t>
            </w:r>
            <w:proofErr w:type="spellEnd"/>
            <w:r w:rsidRPr="007422DE">
              <w:rPr>
                <w:rFonts w:eastAsia="Times New Roman"/>
                <w:i/>
                <w:sz w:val="20"/>
                <w:szCs w:val="20"/>
              </w:rPr>
              <w:t xml:space="preserve"> </w:t>
            </w:r>
            <w:r w:rsidRPr="007422DE">
              <w:rPr>
                <w:rFonts w:eastAsia="Times New Roman"/>
                <w:sz w:val="20"/>
                <w:szCs w:val="20"/>
              </w:rPr>
              <w:t>(</w:t>
            </w:r>
            <w:proofErr w:type="spellStart"/>
            <w:r w:rsidRPr="007422DE">
              <w:rPr>
                <w:rFonts w:eastAsia="Times New Roman"/>
                <w:sz w:val="20"/>
                <w:szCs w:val="20"/>
              </w:rPr>
              <w:t>Franch</w:t>
            </w:r>
            <w:proofErr w:type="spellEnd"/>
            <w:r w:rsidRPr="007422DE">
              <w:rPr>
                <w:rFonts w:eastAsia="Times New Roman"/>
                <w:sz w:val="20"/>
                <w:szCs w:val="20"/>
              </w:rPr>
              <w:t>.) Hand.-</w:t>
            </w:r>
            <w:proofErr w:type="spellStart"/>
            <w:r w:rsidRPr="007422DE">
              <w:rPr>
                <w:rFonts w:eastAsia="Times New Roman"/>
                <w:sz w:val="20"/>
                <w:szCs w:val="20"/>
              </w:rPr>
              <w:t>Mazz</w:t>
            </w:r>
            <w:proofErr w:type="spellEnd"/>
            <w:r w:rsidRPr="007422DE">
              <w:rPr>
                <w:rFonts w:eastAsia="Times New Roman"/>
                <w:sz w:val="20"/>
                <w:szCs w:val="20"/>
              </w:rPr>
              <w:t>.</w:t>
            </w:r>
          </w:p>
          <w:p w14:paraId="03770CB4" w14:textId="77777777" w:rsidR="00C73F1B" w:rsidRPr="007422DE" w:rsidRDefault="00C73F1B" w:rsidP="00C73F1B">
            <w:pPr>
              <w:rPr>
                <w:rFonts w:eastAsia="Times New Roman"/>
                <w:sz w:val="20"/>
                <w:szCs w:val="20"/>
                <w:shd w:val="clear" w:color="auto" w:fill="EFEAD3"/>
              </w:rPr>
            </w:pPr>
          </w:p>
        </w:tc>
        <w:tc>
          <w:tcPr>
            <w:tcW w:w="1577" w:type="dxa"/>
          </w:tcPr>
          <w:p w14:paraId="092F1469" w14:textId="77777777" w:rsidR="00C73F1B" w:rsidRPr="007422DE" w:rsidRDefault="00C73F1B" w:rsidP="00C73F1B">
            <w:pPr>
              <w:rPr>
                <w:sz w:val="20"/>
                <w:szCs w:val="20"/>
              </w:rPr>
            </w:pPr>
            <w:r w:rsidRPr="007422DE">
              <w:rPr>
                <w:sz w:val="20"/>
                <w:szCs w:val="20"/>
              </w:rPr>
              <w:t>Rhizome</w:t>
            </w:r>
          </w:p>
        </w:tc>
        <w:tc>
          <w:tcPr>
            <w:tcW w:w="3526" w:type="dxa"/>
          </w:tcPr>
          <w:p w14:paraId="6E2EAA67" w14:textId="77777777" w:rsidR="00C73F1B" w:rsidRPr="007422DE" w:rsidRDefault="00C73F1B" w:rsidP="00C73F1B">
            <w:pPr>
              <w:rPr>
                <w:sz w:val="20"/>
                <w:szCs w:val="20"/>
              </w:rPr>
            </w:pPr>
            <w:r w:rsidRPr="007422DE">
              <w:rPr>
                <w:sz w:val="20"/>
                <w:szCs w:val="20"/>
              </w:rPr>
              <w:t>Chong Lou</w:t>
            </w:r>
          </w:p>
        </w:tc>
      </w:tr>
      <w:tr w:rsidR="007422DE" w:rsidRPr="007422DE" w14:paraId="26241AED" w14:textId="77777777" w:rsidTr="00C73F1B">
        <w:tc>
          <w:tcPr>
            <w:tcW w:w="4077" w:type="dxa"/>
          </w:tcPr>
          <w:p w14:paraId="75E8173C" w14:textId="77777777" w:rsidR="00C73F1B" w:rsidRPr="007422DE" w:rsidRDefault="00C73F1B" w:rsidP="00C73F1B">
            <w:pPr>
              <w:rPr>
                <w:rFonts w:eastAsia="Times New Roman"/>
                <w:sz w:val="20"/>
                <w:szCs w:val="20"/>
              </w:rPr>
            </w:pPr>
            <w:proofErr w:type="spellStart"/>
            <w:r w:rsidRPr="007422DE">
              <w:rPr>
                <w:rFonts w:eastAsia="Times New Roman"/>
                <w:i/>
                <w:sz w:val="20"/>
                <w:szCs w:val="20"/>
              </w:rPr>
              <w:t>Patrinia</w:t>
            </w:r>
            <w:proofErr w:type="spellEnd"/>
            <w:r w:rsidRPr="007422DE">
              <w:rPr>
                <w:rFonts w:eastAsia="Times New Roman"/>
                <w:i/>
                <w:sz w:val="20"/>
                <w:szCs w:val="20"/>
              </w:rPr>
              <w:t xml:space="preserve"> </w:t>
            </w:r>
            <w:proofErr w:type="spellStart"/>
            <w:r w:rsidRPr="007422DE">
              <w:rPr>
                <w:rFonts w:eastAsia="Times New Roman"/>
                <w:i/>
                <w:sz w:val="20"/>
                <w:szCs w:val="20"/>
              </w:rPr>
              <w:t>scabiosifolia</w:t>
            </w:r>
            <w:proofErr w:type="spellEnd"/>
            <w:r w:rsidRPr="007422DE">
              <w:rPr>
                <w:rFonts w:eastAsia="Times New Roman"/>
                <w:i/>
                <w:sz w:val="20"/>
                <w:szCs w:val="20"/>
              </w:rPr>
              <w:t xml:space="preserve"> </w:t>
            </w:r>
            <w:r w:rsidRPr="007422DE">
              <w:rPr>
                <w:rFonts w:eastAsia="Times New Roman"/>
                <w:sz w:val="20"/>
                <w:szCs w:val="20"/>
              </w:rPr>
              <w:t>Link</w:t>
            </w:r>
          </w:p>
          <w:p w14:paraId="63D04CA2" w14:textId="77777777" w:rsidR="00C73F1B" w:rsidRPr="007422DE" w:rsidRDefault="00C73F1B" w:rsidP="00C73F1B">
            <w:pPr>
              <w:rPr>
                <w:rFonts w:eastAsia="Times New Roman"/>
                <w:i/>
                <w:sz w:val="20"/>
                <w:szCs w:val="20"/>
              </w:rPr>
            </w:pPr>
          </w:p>
        </w:tc>
        <w:tc>
          <w:tcPr>
            <w:tcW w:w="1577" w:type="dxa"/>
          </w:tcPr>
          <w:p w14:paraId="4918DC29" w14:textId="77777777" w:rsidR="00C73F1B" w:rsidRPr="007422DE" w:rsidRDefault="00C73F1B" w:rsidP="00C73F1B">
            <w:pPr>
              <w:rPr>
                <w:sz w:val="20"/>
                <w:szCs w:val="20"/>
              </w:rPr>
            </w:pPr>
            <w:r w:rsidRPr="007422DE">
              <w:rPr>
                <w:sz w:val="20"/>
                <w:szCs w:val="20"/>
              </w:rPr>
              <w:t>Whole plant</w:t>
            </w:r>
          </w:p>
        </w:tc>
        <w:tc>
          <w:tcPr>
            <w:tcW w:w="3526" w:type="dxa"/>
          </w:tcPr>
          <w:p w14:paraId="59C2EDA8" w14:textId="77777777" w:rsidR="00C73F1B" w:rsidRPr="007422DE" w:rsidRDefault="00C73F1B" w:rsidP="00C73F1B">
            <w:pPr>
              <w:rPr>
                <w:sz w:val="20"/>
                <w:szCs w:val="20"/>
              </w:rPr>
            </w:pPr>
            <w:r w:rsidRPr="007422DE">
              <w:rPr>
                <w:sz w:val="20"/>
                <w:szCs w:val="20"/>
              </w:rPr>
              <w:t>Bai Jiang Cao</w:t>
            </w:r>
          </w:p>
        </w:tc>
      </w:tr>
      <w:tr w:rsidR="007422DE" w:rsidRPr="007422DE" w14:paraId="6A8D8667" w14:textId="77777777" w:rsidTr="00C73F1B">
        <w:tc>
          <w:tcPr>
            <w:tcW w:w="4077" w:type="dxa"/>
          </w:tcPr>
          <w:p w14:paraId="5229C838"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Pyrrosi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petiolosa</w:t>
            </w:r>
            <w:proofErr w:type="spellEnd"/>
            <w:r w:rsidRPr="007422DE">
              <w:rPr>
                <w:rFonts w:eastAsia="Times New Roman"/>
                <w:bCs/>
                <w:i/>
                <w:iCs/>
                <w:sz w:val="20"/>
                <w:szCs w:val="20"/>
              </w:rPr>
              <w:t> </w:t>
            </w:r>
            <w:r w:rsidRPr="007422DE">
              <w:rPr>
                <w:rFonts w:eastAsia="Times New Roman"/>
                <w:bCs/>
                <w:sz w:val="20"/>
                <w:szCs w:val="20"/>
              </w:rPr>
              <w:t>(Christ) Ching</w:t>
            </w:r>
          </w:p>
        </w:tc>
        <w:tc>
          <w:tcPr>
            <w:tcW w:w="1577" w:type="dxa"/>
          </w:tcPr>
          <w:p w14:paraId="27F2E92F" w14:textId="77777777" w:rsidR="00C73F1B" w:rsidRPr="007422DE" w:rsidRDefault="00C73F1B" w:rsidP="00C73F1B">
            <w:pPr>
              <w:rPr>
                <w:sz w:val="20"/>
                <w:szCs w:val="20"/>
              </w:rPr>
            </w:pPr>
            <w:r w:rsidRPr="007422DE">
              <w:rPr>
                <w:sz w:val="20"/>
                <w:szCs w:val="20"/>
              </w:rPr>
              <w:t>Leaf</w:t>
            </w:r>
          </w:p>
        </w:tc>
        <w:tc>
          <w:tcPr>
            <w:tcW w:w="3526" w:type="dxa"/>
          </w:tcPr>
          <w:p w14:paraId="2CE86593" w14:textId="77777777" w:rsidR="00C73F1B" w:rsidRPr="007422DE" w:rsidRDefault="00C73F1B" w:rsidP="00C73F1B">
            <w:pPr>
              <w:rPr>
                <w:sz w:val="20"/>
                <w:szCs w:val="20"/>
              </w:rPr>
            </w:pPr>
            <w:r w:rsidRPr="007422DE">
              <w:rPr>
                <w:sz w:val="20"/>
                <w:szCs w:val="20"/>
              </w:rPr>
              <w:t>Shi Wei</w:t>
            </w:r>
          </w:p>
        </w:tc>
      </w:tr>
      <w:tr w:rsidR="007422DE" w:rsidRPr="007422DE" w14:paraId="333AB904" w14:textId="77777777" w:rsidTr="00C73F1B">
        <w:tc>
          <w:tcPr>
            <w:tcW w:w="4077" w:type="dxa"/>
          </w:tcPr>
          <w:p w14:paraId="5269FAA1"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Scutellari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baicalensis</w:t>
            </w:r>
            <w:proofErr w:type="spellEnd"/>
            <w:r w:rsidRPr="007422DE">
              <w:rPr>
                <w:rFonts w:eastAsia="Times New Roman"/>
                <w:bCs/>
                <w:i/>
                <w:iCs/>
                <w:sz w:val="20"/>
                <w:szCs w:val="20"/>
              </w:rPr>
              <w:t> </w:t>
            </w:r>
            <w:proofErr w:type="spellStart"/>
            <w:r w:rsidRPr="007422DE">
              <w:rPr>
                <w:rFonts w:eastAsia="Times New Roman"/>
                <w:bCs/>
                <w:sz w:val="20"/>
                <w:szCs w:val="20"/>
              </w:rPr>
              <w:t>Georgi</w:t>
            </w:r>
            <w:proofErr w:type="spellEnd"/>
          </w:p>
        </w:tc>
        <w:tc>
          <w:tcPr>
            <w:tcW w:w="1577" w:type="dxa"/>
          </w:tcPr>
          <w:p w14:paraId="46C0CAD4" w14:textId="77777777" w:rsidR="00C73F1B" w:rsidRPr="007422DE" w:rsidRDefault="00C73F1B" w:rsidP="00C73F1B">
            <w:pPr>
              <w:rPr>
                <w:sz w:val="20"/>
                <w:szCs w:val="20"/>
              </w:rPr>
            </w:pPr>
            <w:r w:rsidRPr="007422DE">
              <w:rPr>
                <w:sz w:val="20"/>
                <w:szCs w:val="20"/>
              </w:rPr>
              <w:t>Root</w:t>
            </w:r>
          </w:p>
        </w:tc>
        <w:tc>
          <w:tcPr>
            <w:tcW w:w="3526" w:type="dxa"/>
          </w:tcPr>
          <w:p w14:paraId="6D3206C6" w14:textId="77777777" w:rsidR="00C73F1B" w:rsidRPr="007422DE" w:rsidRDefault="00C73F1B" w:rsidP="00C73F1B">
            <w:pPr>
              <w:rPr>
                <w:sz w:val="20"/>
                <w:szCs w:val="20"/>
              </w:rPr>
            </w:pPr>
            <w:r w:rsidRPr="007422DE">
              <w:rPr>
                <w:sz w:val="20"/>
                <w:szCs w:val="20"/>
              </w:rPr>
              <w:t>Huang Qin</w:t>
            </w:r>
          </w:p>
        </w:tc>
      </w:tr>
      <w:tr w:rsidR="007422DE" w:rsidRPr="007422DE" w14:paraId="37FC8990" w14:textId="77777777" w:rsidTr="00C73F1B">
        <w:tc>
          <w:tcPr>
            <w:tcW w:w="4077" w:type="dxa"/>
          </w:tcPr>
          <w:p w14:paraId="6ED89542"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Sophor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flavescens</w:t>
            </w:r>
            <w:proofErr w:type="spellEnd"/>
            <w:r w:rsidRPr="007422DE">
              <w:rPr>
                <w:rFonts w:eastAsia="Times New Roman"/>
                <w:bCs/>
                <w:i/>
                <w:iCs/>
                <w:sz w:val="20"/>
                <w:szCs w:val="20"/>
              </w:rPr>
              <w:t> </w:t>
            </w:r>
            <w:proofErr w:type="spellStart"/>
            <w:r w:rsidRPr="007422DE">
              <w:rPr>
                <w:rFonts w:eastAsia="Times New Roman"/>
                <w:bCs/>
                <w:sz w:val="20"/>
                <w:szCs w:val="20"/>
              </w:rPr>
              <w:t>Aiton</w:t>
            </w:r>
            <w:proofErr w:type="spellEnd"/>
          </w:p>
        </w:tc>
        <w:tc>
          <w:tcPr>
            <w:tcW w:w="1577" w:type="dxa"/>
          </w:tcPr>
          <w:p w14:paraId="05E2F7C5" w14:textId="77777777" w:rsidR="00C73F1B" w:rsidRPr="007422DE" w:rsidRDefault="00C73F1B" w:rsidP="00C73F1B">
            <w:pPr>
              <w:rPr>
                <w:sz w:val="20"/>
                <w:szCs w:val="20"/>
              </w:rPr>
            </w:pPr>
            <w:r w:rsidRPr="007422DE">
              <w:rPr>
                <w:sz w:val="20"/>
                <w:szCs w:val="20"/>
              </w:rPr>
              <w:t>Root</w:t>
            </w:r>
          </w:p>
        </w:tc>
        <w:tc>
          <w:tcPr>
            <w:tcW w:w="3526" w:type="dxa"/>
          </w:tcPr>
          <w:p w14:paraId="6F47FE88" w14:textId="77777777" w:rsidR="00C73F1B" w:rsidRPr="007422DE" w:rsidRDefault="00C73F1B" w:rsidP="00C73F1B">
            <w:pPr>
              <w:rPr>
                <w:sz w:val="20"/>
                <w:szCs w:val="20"/>
              </w:rPr>
            </w:pPr>
            <w:r w:rsidRPr="007422DE">
              <w:rPr>
                <w:sz w:val="20"/>
                <w:szCs w:val="20"/>
              </w:rPr>
              <w:t>Ku Shen</w:t>
            </w:r>
          </w:p>
        </w:tc>
      </w:tr>
      <w:tr w:rsidR="007422DE" w:rsidRPr="007422DE" w14:paraId="0335EE3E" w14:textId="77777777" w:rsidTr="00C73F1B">
        <w:tc>
          <w:tcPr>
            <w:tcW w:w="4077" w:type="dxa"/>
          </w:tcPr>
          <w:p w14:paraId="6E36315A"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Lysimachi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christinae</w:t>
            </w:r>
            <w:proofErr w:type="spellEnd"/>
            <w:r w:rsidRPr="007422DE">
              <w:rPr>
                <w:rFonts w:eastAsia="Times New Roman"/>
                <w:bCs/>
                <w:i/>
                <w:iCs/>
                <w:sz w:val="20"/>
                <w:szCs w:val="20"/>
              </w:rPr>
              <w:t> </w:t>
            </w:r>
            <w:proofErr w:type="spellStart"/>
            <w:r w:rsidRPr="007422DE">
              <w:rPr>
                <w:rFonts w:eastAsia="Times New Roman"/>
                <w:bCs/>
                <w:sz w:val="20"/>
                <w:szCs w:val="20"/>
              </w:rPr>
              <w:t>Hance</w:t>
            </w:r>
            <w:proofErr w:type="spellEnd"/>
          </w:p>
        </w:tc>
        <w:tc>
          <w:tcPr>
            <w:tcW w:w="1577" w:type="dxa"/>
          </w:tcPr>
          <w:p w14:paraId="301033F2" w14:textId="77777777" w:rsidR="00C73F1B" w:rsidRPr="007422DE" w:rsidRDefault="00C73F1B" w:rsidP="00C73F1B">
            <w:pPr>
              <w:rPr>
                <w:sz w:val="20"/>
                <w:szCs w:val="20"/>
              </w:rPr>
            </w:pPr>
            <w:r w:rsidRPr="007422DE">
              <w:rPr>
                <w:sz w:val="20"/>
                <w:szCs w:val="20"/>
              </w:rPr>
              <w:t>Aerial parts</w:t>
            </w:r>
          </w:p>
        </w:tc>
        <w:tc>
          <w:tcPr>
            <w:tcW w:w="3526" w:type="dxa"/>
          </w:tcPr>
          <w:p w14:paraId="78A59444" w14:textId="77777777" w:rsidR="00C73F1B" w:rsidRPr="007422DE" w:rsidRDefault="00C73F1B" w:rsidP="00C73F1B">
            <w:pPr>
              <w:rPr>
                <w:sz w:val="20"/>
                <w:szCs w:val="20"/>
              </w:rPr>
            </w:pPr>
            <w:proofErr w:type="spellStart"/>
            <w:r w:rsidRPr="007422DE">
              <w:rPr>
                <w:sz w:val="20"/>
                <w:szCs w:val="20"/>
              </w:rPr>
              <w:t>Jin</w:t>
            </w:r>
            <w:proofErr w:type="spellEnd"/>
            <w:r w:rsidRPr="007422DE">
              <w:rPr>
                <w:sz w:val="20"/>
                <w:szCs w:val="20"/>
              </w:rPr>
              <w:t xml:space="preserve"> Qian Cao</w:t>
            </w:r>
          </w:p>
        </w:tc>
      </w:tr>
      <w:tr w:rsidR="007422DE" w:rsidRPr="007422DE" w14:paraId="020AD0F8" w14:textId="77777777" w:rsidTr="00C73F1B">
        <w:tc>
          <w:tcPr>
            <w:tcW w:w="4077" w:type="dxa"/>
          </w:tcPr>
          <w:p w14:paraId="4701659D" w14:textId="77777777" w:rsidR="00C73F1B" w:rsidRPr="007422DE" w:rsidRDefault="00C73F1B" w:rsidP="00C73F1B">
            <w:pPr>
              <w:shd w:val="clear" w:color="auto" w:fill="FFFFFF"/>
              <w:spacing w:before="150" w:after="150"/>
              <w:outlineLvl w:val="3"/>
              <w:rPr>
                <w:rFonts w:eastAsia="Times New Roman"/>
                <w:bCs/>
                <w:i/>
                <w:iCs/>
                <w:sz w:val="20"/>
                <w:szCs w:val="20"/>
              </w:rPr>
            </w:pPr>
            <w:r w:rsidRPr="007422DE">
              <w:rPr>
                <w:rFonts w:eastAsia="Times New Roman"/>
                <w:bCs/>
                <w:i/>
                <w:iCs/>
                <w:sz w:val="20"/>
                <w:szCs w:val="20"/>
              </w:rPr>
              <w:t xml:space="preserve">Dianthus </w:t>
            </w:r>
            <w:proofErr w:type="spellStart"/>
            <w:r w:rsidRPr="007422DE">
              <w:rPr>
                <w:rFonts w:eastAsia="Times New Roman"/>
                <w:bCs/>
                <w:i/>
                <w:iCs/>
                <w:sz w:val="20"/>
                <w:szCs w:val="20"/>
              </w:rPr>
              <w:t>chinensis</w:t>
            </w:r>
            <w:proofErr w:type="spellEnd"/>
            <w:r w:rsidRPr="007422DE">
              <w:rPr>
                <w:rFonts w:eastAsia="Times New Roman"/>
                <w:bCs/>
                <w:i/>
                <w:iCs/>
                <w:sz w:val="20"/>
                <w:szCs w:val="20"/>
              </w:rPr>
              <w:t> </w:t>
            </w:r>
            <w:r w:rsidRPr="007422DE">
              <w:rPr>
                <w:rFonts w:eastAsia="Times New Roman"/>
                <w:bCs/>
                <w:sz w:val="20"/>
                <w:szCs w:val="20"/>
              </w:rPr>
              <w:t>L</w:t>
            </w:r>
          </w:p>
        </w:tc>
        <w:tc>
          <w:tcPr>
            <w:tcW w:w="1577" w:type="dxa"/>
          </w:tcPr>
          <w:p w14:paraId="1BA40E82" w14:textId="77777777" w:rsidR="00C73F1B" w:rsidRPr="007422DE" w:rsidRDefault="00C73F1B" w:rsidP="00C73F1B">
            <w:pPr>
              <w:rPr>
                <w:sz w:val="20"/>
                <w:szCs w:val="20"/>
              </w:rPr>
            </w:pPr>
            <w:r w:rsidRPr="007422DE">
              <w:rPr>
                <w:sz w:val="20"/>
                <w:szCs w:val="20"/>
              </w:rPr>
              <w:t>Aerial parts</w:t>
            </w:r>
          </w:p>
        </w:tc>
        <w:tc>
          <w:tcPr>
            <w:tcW w:w="3526" w:type="dxa"/>
          </w:tcPr>
          <w:p w14:paraId="7FCD4CDE" w14:textId="77777777" w:rsidR="00C73F1B" w:rsidRPr="007422DE" w:rsidRDefault="00C73F1B" w:rsidP="00C73F1B">
            <w:pPr>
              <w:rPr>
                <w:sz w:val="20"/>
                <w:szCs w:val="20"/>
              </w:rPr>
            </w:pPr>
            <w:r w:rsidRPr="007422DE">
              <w:rPr>
                <w:sz w:val="20"/>
                <w:szCs w:val="20"/>
              </w:rPr>
              <w:t>Qu Mai</w:t>
            </w:r>
          </w:p>
        </w:tc>
      </w:tr>
      <w:tr w:rsidR="007422DE" w:rsidRPr="007422DE" w14:paraId="2D7CE4D2" w14:textId="77777777" w:rsidTr="00C73F1B">
        <w:tc>
          <w:tcPr>
            <w:tcW w:w="4077" w:type="dxa"/>
          </w:tcPr>
          <w:p w14:paraId="73FF785B"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Polygonum</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aviculare</w:t>
            </w:r>
            <w:proofErr w:type="spellEnd"/>
            <w:r w:rsidRPr="007422DE">
              <w:rPr>
                <w:rFonts w:eastAsia="Times New Roman"/>
                <w:bCs/>
                <w:i/>
                <w:iCs/>
                <w:sz w:val="20"/>
                <w:szCs w:val="20"/>
              </w:rPr>
              <w:t> </w:t>
            </w:r>
            <w:r w:rsidRPr="007422DE">
              <w:rPr>
                <w:rFonts w:eastAsia="Times New Roman"/>
                <w:bCs/>
                <w:sz w:val="20"/>
                <w:szCs w:val="20"/>
              </w:rPr>
              <w:t>L.</w:t>
            </w:r>
          </w:p>
        </w:tc>
        <w:tc>
          <w:tcPr>
            <w:tcW w:w="1577" w:type="dxa"/>
          </w:tcPr>
          <w:p w14:paraId="2AB93918" w14:textId="77777777" w:rsidR="00C73F1B" w:rsidRPr="007422DE" w:rsidRDefault="00C73F1B" w:rsidP="00C73F1B">
            <w:pPr>
              <w:rPr>
                <w:sz w:val="20"/>
                <w:szCs w:val="20"/>
              </w:rPr>
            </w:pPr>
            <w:r w:rsidRPr="007422DE">
              <w:rPr>
                <w:sz w:val="20"/>
                <w:szCs w:val="20"/>
              </w:rPr>
              <w:t>Aerial parts</w:t>
            </w:r>
          </w:p>
        </w:tc>
        <w:tc>
          <w:tcPr>
            <w:tcW w:w="3526" w:type="dxa"/>
          </w:tcPr>
          <w:p w14:paraId="1ED005D8" w14:textId="77777777" w:rsidR="00C73F1B" w:rsidRPr="007422DE" w:rsidRDefault="00C73F1B" w:rsidP="00C73F1B">
            <w:pPr>
              <w:rPr>
                <w:sz w:val="20"/>
                <w:szCs w:val="20"/>
              </w:rPr>
            </w:pPr>
            <w:proofErr w:type="spellStart"/>
            <w:r w:rsidRPr="007422DE">
              <w:rPr>
                <w:sz w:val="20"/>
                <w:szCs w:val="20"/>
              </w:rPr>
              <w:t>Bian</w:t>
            </w:r>
            <w:proofErr w:type="spellEnd"/>
            <w:r w:rsidRPr="007422DE">
              <w:rPr>
                <w:sz w:val="20"/>
                <w:szCs w:val="20"/>
              </w:rPr>
              <w:t xml:space="preserve"> Xu</w:t>
            </w:r>
          </w:p>
        </w:tc>
      </w:tr>
      <w:tr w:rsidR="007422DE" w:rsidRPr="007422DE" w14:paraId="2F8DFC7F" w14:textId="77777777" w:rsidTr="00C73F1B">
        <w:tc>
          <w:tcPr>
            <w:tcW w:w="4077" w:type="dxa"/>
          </w:tcPr>
          <w:p w14:paraId="2B630C5B"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Linder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aggregata</w:t>
            </w:r>
            <w:proofErr w:type="spellEnd"/>
            <w:r w:rsidRPr="007422DE">
              <w:rPr>
                <w:rFonts w:eastAsia="Times New Roman" w:hint="eastAsia"/>
                <w:bCs/>
                <w:i/>
                <w:iCs/>
                <w:sz w:val="20"/>
                <w:szCs w:val="20"/>
              </w:rPr>
              <w:t> </w:t>
            </w:r>
            <w:r w:rsidRPr="007422DE">
              <w:rPr>
                <w:rFonts w:eastAsia="Times New Roman"/>
                <w:bCs/>
                <w:sz w:val="20"/>
                <w:szCs w:val="20"/>
              </w:rPr>
              <w:t xml:space="preserve">(Sims) </w:t>
            </w:r>
            <w:proofErr w:type="spellStart"/>
            <w:r w:rsidRPr="007422DE">
              <w:rPr>
                <w:rFonts w:eastAsia="Times New Roman"/>
                <w:bCs/>
                <w:sz w:val="20"/>
                <w:szCs w:val="20"/>
              </w:rPr>
              <w:t>Kosterm</w:t>
            </w:r>
            <w:proofErr w:type="spellEnd"/>
            <w:r w:rsidRPr="007422DE">
              <w:rPr>
                <w:rFonts w:eastAsia="Times New Roman"/>
                <w:bCs/>
                <w:sz w:val="20"/>
                <w:szCs w:val="20"/>
              </w:rPr>
              <w:t>.</w:t>
            </w:r>
          </w:p>
        </w:tc>
        <w:tc>
          <w:tcPr>
            <w:tcW w:w="1577" w:type="dxa"/>
          </w:tcPr>
          <w:p w14:paraId="11DDBE27" w14:textId="77777777" w:rsidR="00C73F1B" w:rsidRPr="007422DE" w:rsidRDefault="00C73F1B" w:rsidP="00C73F1B">
            <w:pPr>
              <w:rPr>
                <w:sz w:val="20"/>
                <w:szCs w:val="20"/>
              </w:rPr>
            </w:pPr>
            <w:r w:rsidRPr="007422DE">
              <w:rPr>
                <w:sz w:val="20"/>
                <w:szCs w:val="20"/>
              </w:rPr>
              <w:t>Root tuber</w:t>
            </w:r>
          </w:p>
        </w:tc>
        <w:tc>
          <w:tcPr>
            <w:tcW w:w="3526" w:type="dxa"/>
          </w:tcPr>
          <w:p w14:paraId="02D48F66" w14:textId="77777777" w:rsidR="00C73F1B" w:rsidRPr="007422DE" w:rsidRDefault="00C73F1B" w:rsidP="00C73F1B">
            <w:pPr>
              <w:rPr>
                <w:sz w:val="20"/>
                <w:szCs w:val="20"/>
              </w:rPr>
            </w:pPr>
            <w:r w:rsidRPr="007422DE">
              <w:rPr>
                <w:sz w:val="20"/>
                <w:szCs w:val="20"/>
              </w:rPr>
              <w:t>Wu Yao</w:t>
            </w:r>
          </w:p>
        </w:tc>
      </w:tr>
      <w:tr w:rsidR="007422DE" w:rsidRPr="007422DE" w14:paraId="3CB9FBDF" w14:textId="77777777" w:rsidTr="00C73F1B">
        <w:tc>
          <w:tcPr>
            <w:tcW w:w="4077" w:type="dxa"/>
          </w:tcPr>
          <w:p w14:paraId="751C4FB4"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Leonurus</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japonicus</w:t>
            </w:r>
            <w:proofErr w:type="spellEnd"/>
            <w:r w:rsidRPr="007422DE">
              <w:rPr>
                <w:rFonts w:eastAsia="Times New Roman"/>
                <w:bCs/>
                <w:i/>
                <w:iCs/>
                <w:sz w:val="20"/>
                <w:szCs w:val="20"/>
              </w:rPr>
              <w:t> </w:t>
            </w:r>
            <w:proofErr w:type="spellStart"/>
            <w:r w:rsidRPr="007422DE">
              <w:rPr>
                <w:rFonts w:eastAsia="Times New Roman"/>
                <w:bCs/>
                <w:sz w:val="20"/>
                <w:szCs w:val="20"/>
              </w:rPr>
              <w:t>Houtt</w:t>
            </w:r>
            <w:proofErr w:type="spellEnd"/>
            <w:r w:rsidRPr="007422DE">
              <w:rPr>
                <w:rFonts w:eastAsia="Times New Roman"/>
                <w:bCs/>
                <w:sz w:val="20"/>
                <w:szCs w:val="20"/>
              </w:rPr>
              <w:t>.</w:t>
            </w:r>
          </w:p>
        </w:tc>
        <w:tc>
          <w:tcPr>
            <w:tcW w:w="1577" w:type="dxa"/>
          </w:tcPr>
          <w:p w14:paraId="5A2AACBE" w14:textId="77777777" w:rsidR="00C73F1B" w:rsidRPr="007422DE" w:rsidRDefault="00C73F1B" w:rsidP="00C73F1B">
            <w:pPr>
              <w:rPr>
                <w:sz w:val="20"/>
                <w:szCs w:val="20"/>
              </w:rPr>
            </w:pPr>
            <w:r w:rsidRPr="007422DE">
              <w:rPr>
                <w:sz w:val="20"/>
                <w:szCs w:val="20"/>
              </w:rPr>
              <w:t>Aerial parts</w:t>
            </w:r>
          </w:p>
        </w:tc>
        <w:tc>
          <w:tcPr>
            <w:tcW w:w="3526" w:type="dxa"/>
          </w:tcPr>
          <w:p w14:paraId="3231D4B5" w14:textId="77777777" w:rsidR="00C73F1B" w:rsidRPr="007422DE" w:rsidRDefault="00C73F1B" w:rsidP="00C73F1B">
            <w:pPr>
              <w:rPr>
                <w:sz w:val="20"/>
                <w:szCs w:val="20"/>
              </w:rPr>
            </w:pPr>
            <w:r w:rsidRPr="007422DE">
              <w:rPr>
                <w:sz w:val="20"/>
                <w:szCs w:val="20"/>
              </w:rPr>
              <w:t>Yi Mu Cao</w:t>
            </w:r>
          </w:p>
        </w:tc>
      </w:tr>
      <w:tr w:rsidR="00C73F1B" w:rsidRPr="007422DE" w14:paraId="2FC1264E" w14:textId="77777777" w:rsidTr="00C73F1B">
        <w:tc>
          <w:tcPr>
            <w:tcW w:w="4077" w:type="dxa"/>
          </w:tcPr>
          <w:p w14:paraId="460064DD" w14:textId="77777777" w:rsidR="00C73F1B" w:rsidRPr="007422DE" w:rsidRDefault="00C73F1B" w:rsidP="00C73F1B">
            <w:pPr>
              <w:shd w:val="clear" w:color="auto" w:fill="FFFFFF"/>
              <w:spacing w:before="150" w:after="150"/>
              <w:outlineLvl w:val="3"/>
              <w:rPr>
                <w:rFonts w:eastAsia="Times New Roman"/>
                <w:bCs/>
                <w:i/>
                <w:iCs/>
                <w:sz w:val="20"/>
                <w:szCs w:val="20"/>
              </w:rPr>
            </w:pPr>
            <w:proofErr w:type="spellStart"/>
            <w:r w:rsidRPr="007422DE">
              <w:rPr>
                <w:rFonts w:eastAsia="Times New Roman"/>
                <w:bCs/>
                <w:i/>
                <w:iCs/>
                <w:sz w:val="20"/>
                <w:szCs w:val="20"/>
              </w:rPr>
              <w:t>Glycyrrhiza</w:t>
            </w:r>
            <w:proofErr w:type="spellEnd"/>
            <w:r w:rsidRPr="007422DE">
              <w:rPr>
                <w:rFonts w:eastAsia="Times New Roman"/>
                <w:bCs/>
                <w:i/>
                <w:iCs/>
                <w:sz w:val="20"/>
                <w:szCs w:val="20"/>
              </w:rPr>
              <w:t xml:space="preserve"> </w:t>
            </w:r>
            <w:proofErr w:type="spellStart"/>
            <w:r w:rsidRPr="007422DE">
              <w:rPr>
                <w:rFonts w:eastAsia="Times New Roman"/>
                <w:bCs/>
                <w:i/>
                <w:iCs/>
                <w:sz w:val="20"/>
                <w:szCs w:val="20"/>
              </w:rPr>
              <w:t>uralensis</w:t>
            </w:r>
            <w:proofErr w:type="spellEnd"/>
            <w:r w:rsidRPr="007422DE">
              <w:rPr>
                <w:rFonts w:eastAsia="Times New Roman"/>
                <w:bCs/>
                <w:i/>
                <w:iCs/>
                <w:sz w:val="20"/>
                <w:szCs w:val="20"/>
              </w:rPr>
              <w:t> </w:t>
            </w:r>
            <w:proofErr w:type="spellStart"/>
            <w:r w:rsidRPr="007422DE">
              <w:rPr>
                <w:rFonts w:eastAsia="Times New Roman"/>
                <w:bCs/>
                <w:sz w:val="20"/>
                <w:szCs w:val="20"/>
              </w:rPr>
              <w:t>Fisch</w:t>
            </w:r>
            <w:proofErr w:type="spellEnd"/>
            <w:r w:rsidRPr="007422DE">
              <w:rPr>
                <w:rFonts w:eastAsia="Times New Roman"/>
                <w:bCs/>
                <w:sz w:val="20"/>
                <w:szCs w:val="20"/>
              </w:rPr>
              <w:t>. ex DC.</w:t>
            </w:r>
          </w:p>
        </w:tc>
        <w:tc>
          <w:tcPr>
            <w:tcW w:w="1577" w:type="dxa"/>
          </w:tcPr>
          <w:p w14:paraId="182A5DBC" w14:textId="77777777" w:rsidR="00C73F1B" w:rsidRPr="007422DE" w:rsidRDefault="00C73F1B" w:rsidP="00C73F1B">
            <w:pPr>
              <w:rPr>
                <w:sz w:val="20"/>
                <w:szCs w:val="20"/>
              </w:rPr>
            </w:pPr>
            <w:r w:rsidRPr="007422DE">
              <w:rPr>
                <w:sz w:val="20"/>
                <w:szCs w:val="20"/>
              </w:rPr>
              <w:t>Root and rhizome</w:t>
            </w:r>
          </w:p>
        </w:tc>
        <w:tc>
          <w:tcPr>
            <w:tcW w:w="3526" w:type="dxa"/>
          </w:tcPr>
          <w:p w14:paraId="2C5ABAE8" w14:textId="77777777" w:rsidR="00C73F1B" w:rsidRPr="007422DE" w:rsidRDefault="00C73F1B" w:rsidP="00C73F1B">
            <w:pPr>
              <w:rPr>
                <w:sz w:val="20"/>
                <w:szCs w:val="20"/>
              </w:rPr>
            </w:pPr>
            <w:r w:rsidRPr="007422DE">
              <w:rPr>
                <w:sz w:val="20"/>
                <w:szCs w:val="20"/>
              </w:rPr>
              <w:t>Gan Cao</w:t>
            </w:r>
          </w:p>
        </w:tc>
      </w:tr>
    </w:tbl>
    <w:p w14:paraId="67901189" w14:textId="77777777" w:rsidR="00E63EC8" w:rsidRPr="007422DE" w:rsidRDefault="00E63EC8" w:rsidP="00C84820">
      <w:pPr>
        <w:spacing w:line="360" w:lineRule="auto"/>
      </w:pPr>
    </w:p>
    <w:p w14:paraId="56B9A2FA" w14:textId="0E286B80" w:rsidR="00C84820" w:rsidRPr="007422DE" w:rsidRDefault="00C84820" w:rsidP="00C84820">
      <w:pPr>
        <w:spacing w:line="360" w:lineRule="auto"/>
      </w:pPr>
      <w:r w:rsidRPr="007422DE">
        <w:t xml:space="preserve">In this arm of the trial, participants were seen at monthly consultations by the CHM practitioner and their herbal </w:t>
      </w:r>
      <w:r w:rsidR="002B62BA" w:rsidRPr="007422DE">
        <w:t xml:space="preserve">prescription was </w:t>
      </w:r>
      <w:r w:rsidRPr="007422DE">
        <w:t xml:space="preserve">then emailed to the herbal dispensary at Phoenix Medical Ltd. Each participant was randomised at the outset of the trial by a designated individual at the dispensary to receive either active herbs or a strong </w:t>
      </w:r>
      <w:r w:rsidRPr="007422DE">
        <w:lastRenderedPageBreak/>
        <w:t xml:space="preserve">tasting herbal placebo. The herbal placebo was made up of food flavourings and colourings and produced in an identical form to </w:t>
      </w:r>
      <w:r w:rsidR="00FA2132" w:rsidRPr="007422DE">
        <w:t xml:space="preserve">active </w:t>
      </w:r>
      <w:r w:rsidRPr="007422DE">
        <w:t xml:space="preserve">herbs by the Chinese manufacturer. </w:t>
      </w:r>
    </w:p>
    <w:p w14:paraId="2AAE4543" w14:textId="77777777" w:rsidR="00C84820" w:rsidRPr="007422DE" w:rsidRDefault="00C84820" w:rsidP="00C84820">
      <w:pPr>
        <w:spacing w:line="360" w:lineRule="auto"/>
      </w:pPr>
    </w:p>
    <w:p w14:paraId="7AA3D927" w14:textId="412FBF38" w:rsidR="00C84820" w:rsidRPr="007422DE" w:rsidRDefault="00C84820" w:rsidP="00C84820">
      <w:pPr>
        <w:spacing w:line="360" w:lineRule="auto"/>
      </w:pPr>
      <w:r w:rsidRPr="007422DE">
        <w:t>Unfortunately, as the trial neared its completion</w:t>
      </w:r>
      <w:r w:rsidR="002B62BA" w:rsidRPr="007422DE">
        <w:t>,</w:t>
      </w:r>
      <w:r w:rsidRPr="007422DE">
        <w:t xml:space="preserve"> an investigation into an adverse event reported by a participant, supposedly on placebo herbs, revealed that the herbal dispensary had failed to understand that all the herbs detailed by the practitioner should be provided completely in placebo form. In practice the dispensary had mixed approximately 20-30% of the placebo herbs with 70-80% of </w:t>
      </w:r>
      <w:r w:rsidR="00FA2132" w:rsidRPr="007422DE">
        <w:t>active</w:t>
      </w:r>
      <w:r w:rsidRPr="007422DE">
        <w:t xml:space="preserve"> herbs which thereby rendered the placebo arm invalid. This discovery represented a serious challenge for the trial management team. After discussion the following course of action was proposed:</w:t>
      </w:r>
    </w:p>
    <w:p w14:paraId="650650E2" w14:textId="77777777" w:rsidR="00C84820" w:rsidRPr="007422DE" w:rsidRDefault="00C84820" w:rsidP="006B7AF4"/>
    <w:p w14:paraId="3E59C9BD" w14:textId="77777777" w:rsidR="00C84820" w:rsidRPr="007422DE" w:rsidRDefault="00C84820" w:rsidP="006B7AF4">
      <w:pPr>
        <w:spacing w:line="360" w:lineRule="auto"/>
      </w:pPr>
      <w:r w:rsidRPr="007422DE">
        <w:t>On discovery of this serious breach of trial Protocol an amendment was submitted to the Research Ethics Committee and to the MHRA to allow us to extend the duration of the trial and to run a second phase of RUTI that would adhere to the intended randomised placebo control described in our Protocol. Discussion and further training was provided to the dispensary at Phoenix medical to ensure that they clearly understood not to contaminate a placebo prescription with any active herbs. Phase 2 of the RUTI trial commenced at the end of January 2017 and resulted in the recruitment of a further 11 women. This time randomisation to placebo control was successful and 4 participants received only placebo herbs.</w:t>
      </w:r>
    </w:p>
    <w:p w14:paraId="19C73DFE" w14:textId="77777777" w:rsidR="00CD1AEF" w:rsidRPr="007422DE" w:rsidRDefault="00CD1AEF" w:rsidP="006B7AF4">
      <w:pPr>
        <w:spacing w:line="360" w:lineRule="auto"/>
      </w:pPr>
    </w:p>
    <w:p w14:paraId="54C6B24F" w14:textId="2F87843E" w:rsidR="00C84820" w:rsidRPr="007422DE" w:rsidRDefault="00C84820" w:rsidP="008177EA">
      <w:pPr>
        <w:pStyle w:val="ListParagraph"/>
        <w:numPr>
          <w:ilvl w:val="0"/>
          <w:numId w:val="41"/>
        </w:numPr>
        <w:spacing w:line="360" w:lineRule="auto"/>
        <w:rPr>
          <w:b/>
        </w:rPr>
      </w:pPr>
      <w:r w:rsidRPr="007422DE">
        <w:rPr>
          <w:b/>
        </w:rPr>
        <w:t>Results</w:t>
      </w:r>
    </w:p>
    <w:p w14:paraId="65B350DF" w14:textId="77777777" w:rsidR="00C84820" w:rsidRPr="007422DE" w:rsidRDefault="00C84820" w:rsidP="00C84820">
      <w:pPr>
        <w:pStyle w:val="ListParagraph"/>
        <w:spacing w:line="360" w:lineRule="auto"/>
        <w:rPr>
          <w:b/>
        </w:rPr>
      </w:pPr>
    </w:p>
    <w:p w14:paraId="2B32627D" w14:textId="565EE741" w:rsidR="00C84820" w:rsidRPr="007422DE" w:rsidRDefault="00C84820" w:rsidP="00C84820">
      <w:pPr>
        <w:spacing w:line="360" w:lineRule="auto"/>
      </w:pPr>
      <w:r w:rsidRPr="007422DE">
        <w:t>MHRA and NRES approval was finally granted for the RUTI trial in Dec 2015. Recruitment commenced in Jan 2016 and ended April 2017. In total 61 women were recruited to the trial with 30 in the standardised arm and 31 in the individualised arm</w:t>
      </w:r>
      <w:r w:rsidR="00A7114D" w:rsidRPr="007422DE">
        <w:t xml:space="preserve">, a figure that includes those who received the invalidated placebo herbs </w:t>
      </w:r>
      <w:r w:rsidRPr="007422DE">
        <w:t>(see CONSORT diagram).</w:t>
      </w:r>
    </w:p>
    <w:p w14:paraId="46F92954" w14:textId="77777777" w:rsidR="00C84820" w:rsidRPr="007422DE" w:rsidRDefault="00C84820" w:rsidP="00C84820">
      <w:pPr>
        <w:spacing w:line="360" w:lineRule="auto"/>
      </w:pPr>
    </w:p>
    <w:p w14:paraId="5FB36623" w14:textId="77777777" w:rsidR="00C84820" w:rsidRPr="007422DE" w:rsidRDefault="00C84820" w:rsidP="00C84820">
      <w:pPr>
        <w:spacing w:line="360" w:lineRule="auto"/>
        <w:rPr>
          <w:b/>
        </w:rPr>
      </w:pPr>
      <w:r w:rsidRPr="007422DE">
        <w:rPr>
          <w:b/>
        </w:rPr>
        <w:t>3.1 Recruitment</w:t>
      </w:r>
    </w:p>
    <w:p w14:paraId="006238C4" w14:textId="77777777" w:rsidR="00C84820" w:rsidRPr="007422DE" w:rsidRDefault="00C84820" w:rsidP="00C84820">
      <w:pPr>
        <w:spacing w:line="360" w:lineRule="auto"/>
      </w:pPr>
    </w:p>
    <w:p w14:paraId="532867D5" w14:textId="3E1C614F" w:rsidR="00C84820" w:rsidRPr="007422DE" w:rsidRDefault="00C84820" w:rsidP="00C84820">
      <w:pPr>
        <w:spacing w:line="360" w:lineRule="auto"/>
      </w:pPr>
      <w:r w:rsidRPr="007422DE">
        <w:lastRenderedPageBreak/>
        <w:t>Recruitment to the RUTI trial from primary care networks proved to be problematic. In the standardised arm of the trial we hoped to recruit 40 participants directly from 8 GP practices in and around Southampton with the help of the Wessex NIHR Clinical Research Network (CRN). However</w:t>
      </w:r>
      <w:r w:rsidR="006B7AF4" w:rsidRPr="007422DE">
        <w:t>,</w:t>
      </w:r>
      <w:r w:rsidRPr="007422DE">
        <w:t xml:space="preserve"> recruitment rates were slow so 6 months after the start of the trial we broadened our catchment area to include an additional 10 GP practices in the Peninsula and West of England NIHR CRN areas.</w:t>
      </w:r>
    </w:p>
    <w:p w14:paraId="50242BCC" w14:textId="77777777" w:rsidR="00C84820" w:rsidRPr="007422DE" w:rsidRDefault="00C84820" w:rsidP="00C84820">
      <w:pPr>
        <w:spacing w:line="360" w:lineRule="auto"/>
      </w:pPr>
    </w:p>
    <w:p w14:paraId="0C7DF210" w14:textId="76BABA52" w:rsidR="00DA04A8" w:rsidRPr="007422DE" w:rsidRDefault="00C84820" w:rsidP="00C84820">
      <w:pPr>
        <w:spacing w:line="360" w:lineRule="auto"/>
        <w:jc w:val="both"/>
      </w:pPr>
      <w:r w:rsidRPr="007422DE">
        <w:t xml:space="preserve">In the </w:t>
      </w:r>
      <w:r w:rsidR="00C37CD6" w:rsidRPr="007422DE">
        <w:t>standardi</w:t>
      </w:r>
      <w:r w:rsidRPr="007422DE">
        <w:t xml:space="preserve">sed arm, screening was carried out on 41 women from 513 (8%) letters sent. 34 of the 41 (82%) were eligible. The reasons for exclusion </w:t>
      </w:r>
      <w:r w:rsidR="006B7AF4" w:rsidRPr="007422DE">
        <w:t>were</w:t>
      </w:r>
      <w:r w:rsidRPr="007422DE">
        <w:t xml:space="preserve"> on anti-hypertensives, (n=2), known kidney disease (n=1), starting a new treatment (n=2) and age &gt;65 years (n=2), with </w:t>
      </w:r>
      <w:r w:rsidR="00DA04A8" w:rsidRPr="007422DE">
        <w:t>4</w:t>
      </w:r>
      <w:r w:rsidRPr="007422DE">
        <w:t xml:space="preserve"> declin</w:t>
      </w:r>
      <w:r w:rsidR="000127CA" w:rsidRPr="007422DE">
        <w:t>ing to participate</w:t>
      </w:r>
      <w:r w:rsidRPr="007422DE">
        <w:t xml:space="preserve"> post screening. </w:t>
      </w:r>
    </w:p>
    <w:p w14:paraId="238D4077" w14:textId="77777777" w:rsidR="00C84820" w:rsidRPr="007422DE" w:rsidRDefault="00C84820" w:rsidP="004A5506">
      <w:pPr>
        <w:spacing w:line="360" w:lineRule="auto"/>
        <w:jc w:val="both"/>
      </w:pPr>
    </w:p>
    <w:p w14:paraId="7CEEDBBC" w14:textId="45A8C5D8" w:rsidR="00C84820" w:rsidRPr="007422DE" w:rsidRDefault="00C84820" w:rsidP="00C84820">
      <w:pPr>
        <w:spacing w:line="360" w:lineRule="auto"/>
      </w:pPr>
      <w:r w:rsidRPr="007422DE">
        <w:t>Eventually 30 participants were recruited</w:t>
      </w:r>
      <w:r w:rsidR="00BC204A" w:rsidRPr="007422DE">
        <w:t xml:space="preserve"> (</w:t>
      </w:r>
      <w:r w:rsidRPr="007422DE">
        <w:t>but only 1</w:t>
      </w:r>
      <w:r w:rsidR="00DA04A8" w:rsidRPr="007422DE">
        <w:t>6</w:t>
      </w:r>
      <w:r w:rsidRPr="007422DE">
        <w:t>/30 (5</w:t>
      </w:r>
      <w:r w:rsidR="00DA04A8" w:rsidRPr="007422DE">
        <w:t>3</w:t>
      </w:r>
      <w:r w:rsidRPr="007422DE">
        <w:t xml:space="preserve">%) completed the trial and limited data was provided from these. </w:t>
      </w:r>
      <w:r w:rsidR="00DA04A8" w:rsidRPr="007422DE">
        <w:t>One participant dropped out because of nausea and t</w:t>
      </w:r>
      <w:r w:rsidRPr="007422DE">
        <w:t xml:space="preserve">hirteen out of this group of 30 (43.3%) were lost to follow up and it was not possible to find out why they withdrew from the trial. </w:t>
      </w:r>
    </w:p>
    <w:p w14:paraId="7270B893" w14:textId="77777777" w:rsidR="00C84820" w:rsidRPr="007422DE" w:rsidRDefault="00C84820" w:rsidP="00C84820">
      <w:pPr>
        <w:spacing w:line="360" w:lineRule="auto"/>
      </w:pPr>
    </w:p>
    <w:p w14:paraId="6965D437" w14:textId="3D5F40E9" w:rsidR="00C84820" w:rsidRPr="007422DE" w:rsidRDefault="00C84820" w:rsidP="00C84820">
      <w:pPr>
        <w:spacing w:line="360" w:lineRule="auto"/>
      </w:pPr>
      <w:r w:rsidRPr="007422DE">
        <w:t xml:space="preserve">In the individualised arm of the trial, recruitment was initially organised via 46 GP Practices in London and Brighton acting as Patient Identification Centres to identify participants and then refer them to the CHM practitioner. In total only 13 recruits (42%) were enrolled using this approach during the year-long duration of the trial. The trial management team addressed this deficit by applying for permission to recruit via patient self-help networks. Recruitment using this approach rapidly provided a further 18 participants (58%) to the trial. For a summary of recruitment pathways for both arms of the trial please see the CONSORT diagram. </w:t>
      </w:r>
    </w:p>
    <w:p w14:paraId="028B22B8" w14:textId="77777777" w:rsidR="00C84820" w:rsidRPr="007422DE" w:rsidRDefault="00C84820" w:rsidP="00C84820">
      <w:pPr>
        <w:spacing w:line="360" w:lineRule="auto"/>
      </w:pPr>
    </w:p>
    <w:p w14:paraId="2EBF8D10" w14:textId="3E01411E" w:rsidR="00C84820" w:rsidRPr="007422DE" w:rsidRDefault="00C84820" w:rsidP="00C84820">
      <w:pPr>
        <w:spacing w:line="360" w:lineRule="auto"/>
      </w:pPr>
      <w:r w:rsidRPr="007422DE">
        <w:t>The recruitment of patients from different populations led to some significant baseline differences bet</w:t>
      </w:r>
      <w:r w:rsidR="00400B0A" w:rsidRPr="007422DE">
        <w:t xml:space="preserve">ween the two groups (see </w:t>
      </w:r>
      <w:r w:rsidR="007422DE" w:rsidRPr="007422DE">
        <w:fldChar w:fldCharType="begin"/>
      </w:r>
      <w:r w:rsidR="007422DE" w:rsidRPr="007422DE">
        <w:instrText xml:space="preserve"> REF _Ref530376698 </w:instrText>
      </w:r>
      <w:r w:rsidR="007422DE" w:rsidRPr="007422DE">
        <w:fldChar w:fldCharType="separate"/>
      </w:r>
      <w:r w:rsidR="00A54A66" w:rsidRPr="007422DE">
        <w:t xml:space="preserve">Table </w:t>
      </w:r>
      <w:r w:rsidR="00A54A66" w:rsidRPr="007422DE">
        <w:rPr>
          <w:noProof/>
        </w:rPr>
        <w:t>5</w:t>
      </w:r>
      <w:r w:rsidR="007422DE" w:rsidRPr="007422DE">
        <w:rPr>
          <w:noProof/>
        </w:rPr>
        <w:fldChar w:fldCharType="end"/>
      </w:r>
      <w:r w:rsidRPr="007422DE">
        <w:t>). Self-referrals to the individualised group were significantly more likely to have more frequent rates of infection (p&lt;0.01), suffer from dysuria (p=0.013) and report a lower level of overall health on the EQ5 outcome measure. Those in the individualised arm presented with far more continuous urinary symptoms when compared to the standardised group with none of the 30 recruits in the standardised arm reporting continuous symptoms of UTI infection (and only 4/</w:t>
      </w:r>
      <w:r w:rsidR="0057310F" w:rsidRPr="007422DE">
        <w:t>30</w:t>
      </w:r>
      <w:r w:rsidRPr="007422DE">
        <w:t xml:space="preserve"> (1</w:t>
      </w:r>
      <w:r w:rsidR="0057310F" w:rsidRPr="007422DE">
        <w:t>3</w:t>
      </w:r>
      <w:r w:rsidRPr="007422DE">
        <w:t xml:space="preserve">%) used antibiotic prophylaxis) compared to 17/31 (54%) </w:t>
      </w:r>
      <w:r w:rsidRPr="007422DE">
        <w:lastRenderedPageBreak/>
        <w:t>of the individualised group with continuous symptoms (of whom 14/31 (45%) were using ongoing antibiotic prophylaxis).</w:t>
      </w:r>
    </w:p>
    <w:p w14:paraId="05937CB4" w14:textId="56BC017D" w:rsidR="00C84820" w:rsidRPr="007422DE" w:rsidRDefault="00C84820" w:rsidP="00C84820">
      <w:pPr>
        <w:spacing w:line="360" w:lineRule="auto"/>
      </w:pPr>
    </w:p>
    <w:p w14:paraId="1CF40C80" w14:textId="417CA3EC" w:rsidR="00A54A66" w:rsidRPr="007422DE" w:rsidRDefault="00A54A66" w:rsidP="00A54A66">
      <w:pPr>
        <w:pStyle w:val="Caption"/>
        <w:keepNext/>
        <w:rPr>
          <w:color w:val="auto"/>
        </w:rPr>
      </w:pPr>
      <w:bookmarkStart w:id="7" w:name="_Ref530376698"/>
      <w:r w:rsidRPr="007422DE">
        <w:rPr>
          <w:color w:val="auto"/>
        </w:rPr>
        <w:t xml:space="preserve">Table </w:t>
      </w:r>
      <w:r w:rsidR="007422DE" w:rsidRPr="007422DE">
        <w:rPr>
          <w:color w:val="auto"/>
        </w:rPr>
        <w:fldChar w:fldCharType="begin"/>
      </w:r>
      <w:r w:rsidR="007422DE" w:rsidRPr="007422DE">
        <w:rPr>
          <w:color w:val="auto"/>
        </w:rPr>
        <w:instrText xml:space="preserve"> SEQ Table \* ARABIC </w:instrText>
      </w:r>
      <w:r w:rsidR="007422DE" w:rsidRPr="007422DE">
        <w:rPr>
          <w:color w:val="auto"/>
        </w:rPr>
        <w:fldChar w:fldCharType="separate"/>
      </w:r>
      <w:r w:rsidR="003A4CD4" w:rsidRPr="007422DE">
        <w:rPr>
          <w:noProof/>
          <w:color w:val="auto"/>
        </w:rPr>
        <w:t>5</w:t>
      </w:r>
      <w:r w:rsidR="007422DE" w:rsidRPr="007422DE">
        <w:rPr>
          <w:noProof/>
          <w:color w:val="auto"/>
        </w:rPr>
        <w:fldChar w:fldCharType="end"/>
      </w:r>
      <w:bookmarkEnd w:id="7"/>
      <w:r w:rsidR="00787737" w:rsidRPr="007422DE">
        <w:rPr>
          <w:noProof/>
          <w:color w:val="auto"/>
        </w:rPr>
        <w:t xml:space="preserve"> </w:t>
      </w:r>
      <w:r w:rsidRPr="007422DE">
        <w:rPr>
          <w:color w:val="auto"/>
        </w:rPr>
        <w:t>Baseline data</w:t>
      </w:r>
    </w:p>
    <w:tbl>
      <w:tblPr>
        <w:tblStyle w:val="TableGrid"/>
        <w:tblW w:w="8642" w:type="dxa"/>
        <w:tblLook w:val="04A0" w:firstRow="1" w:lastRow="0" w:firstColumn="1" w:lastColumn="0" w:noHBand="0" w:noVBand="1"/>
      </w:tblPr>
      <w:tblGrid>
        <w:gridCol w:w="3114"/>
        <w:gridCol w:w="2835"/>
        <w:gridCol w:w="2693"/>
      </w:tblGrid>
      <w:tr w:rsidR="007422DE" w:rsidRPr="007422DE" w14:paraId="1E53AFB1" w14:textId="77777777" w:rsidTr="007C15D4">
        <w:tc>
          <w:tcPr>
            <w:tcW w:w="3114" w:type="dxa"/>
          </w:tcPr>
          <w:p w14:paraId="24976164" w14:textId="77777777" w:rsidR="00FA2132" w:rsidRPr="007422DE" w:rsidRDefault="00FA2132" w:rsidP="005965BA">
            <w:pPr>
              <w:rPr>
                <w:sz w:val="20"/>
                <w:szCs w:val="20"/>
              </w:rPr>
            </w:pPr>
            <w:bookmarkStart w:id="8" w:name="_Hlk3725927"/>
          </w:p>
        </w:tc>
        <w:tc>
          <w:tcPr>
            <w:tcW w:w="2835" w:type="dxa"/>
          </w:tcPr>
          <w:p w14:paraId="0F6DCBD6" w14:textId="77777777" w:rsidR="00FA2132" w:rsidRPr="007422DE" w:rsidRDefault="00FA2132" w:rsidP="005965BA">
            <w:pPr>
              <w:jc w:val="center"/>
              <w:rPr>
                <w:b/>
                <w:sz w:val="20"/>
                <w:szCs w:val="20"/>
              </w:rPr>
            </w:pPr>
            <w:r w:rsidRPr="007422DE">
              <w:rPr>
                <w:b/>
                <w:sz w:val="20"/>
                <w:szCs w:val="20"/>
              </w:rPr>
              <w:t xml:space="preserve">Group 1 (standardised) </w:t>
            </w:r>
          </w:p>
          <w:p w14:paraId="5E7FF63E" w14:textId="02319B26" w:rsidR="00FA2132" w:rsidRPr="007422DE" w:rsidRDefault="00FA2132" w:rsidP="005965BA">
            <w:pPr>
              <w:jc w:val="center"/>
              <w:rPr>
                <w:b/>
                <w:sz w:val="20"/>
                <w:szCs w:val="20"/>
              </w:rPr>
            </w:pPr>
            <w:r w:rsidRPr="007422DE">
              <w:rPr>
                <w:b/>
                <w:sz w:val="20"/>
                <w:szCs w:val="20"/>
              </w:rPr>
              <w:t>n=30</w:t>
            </w:r>
          </w:p>
        </w:tc>
        <w:tc>
          <w:tcPr>
            <w:tcW w:w="2693" w:type="dxa"/>
          </w:tcPr>
          <w:p w14:paraId="6E169C36" w14:textId="77777777" w:rsidR="00FA2132" w:rsidRPr="007422DE" w:rsidRDefault="00FA2132" w:rsidP="005965BA">
            <w:pPr>
              <w:jc w:val="center"/>
              <w:rPr>
                <w:b/>
                <w:sz w:val="20"/>
                <w:szCs w:val="20"/>
              </w:rPr>
            </w:pPr>
            <w:r w:rsidRPr="007422DE">
              <w:rPr>
                <w:b/>
                <w:sz w:val="20"/>
                <w:szCs w:val="20"/>
              </w:rPr>
              <w:t>Group 2 (individualised)</w:t>
            </w:r>
          </w:p>
          <w:p w14:paraId="7473AED6" w14:textId="77777777" w:rsidR="00FA2132" w:rsidRPr="007422DE" w:rsidRDefault="00FA2132" w:rsidP="005965BA">
            <w:pPr>
              <w:jc w:val="center"/>
              <w:rPr>
                <w:b/>
                <w:sz w:val="20"/>
                <w:szCs w:val="20"/>
              </w:rPr>
            </w:pPr>
            <w:r w:rsidRPr="007422DE">
              <w:rPr>
                <w:b/>
                <w:sz w:val="20"/>
                <w:szCs w:val="20"/>
              </w:rPr>
              <w:t>n=31</w:t>
            </w:r>
          </w:p>
        </w:tc>
      </w:tr>
      <w:tr w:rsidR="007422DE" w:rsidRPr="007422DE" w14:paraId="7AA0110C" w14:textId="77777777" w:rsidTr="007C15D4">
        <w:tc>
          <w:tcPr>
            <w:tcW w:w="3114" w:type="dxa"/>
          </w:tcPr>
          <w:p w14:paraId="0B87D5EC" w14:textId="77777777" w:rsidR="00FA2132" w:rsidRPr="007422DE" w:rsidRDefault="00FA2132" w:rsidP="005965BA">
            <w:pPr>
              <w:rPr>
                <w:b/>
                <w:sz w:val="20"/>
                <w:szCs w:val="20"/>
              </w:rPr>
            </w:pPr>
            <w:r w:rsidRPr="007422DE">
              <w:rPr>
                <w:b/>
                <w:sz w:val="20"/>
                <w:szCs w:val="20"/>
              </w:rPr>
              <w:t>Age</w:t>
            </w:r>
          </w:p>
        </w:tc>
        <w:tc>
          <w:tcPr>
            <w:tcW w:w="2835" w:type="dxa"/>
          </w:tcPr>
          <w:p w14:paraId="7526702F" w14:textId="77777777" w:rsidR="00FA2132" w:rsidRPr="007422DE" w:rsidRDefault="00FA2132" w:rsidP="005965BA">
            <w:pPr>
              <w:rPr>
                <w:sz w:val="20"/>
                <w:szCs w:val="20"/>
              </w:rPr>
            </w:pPr>
            <w:r w:rsidRPr="007422DE">
              <w:rPr>
                <w:sz w:val="20"/>
                <w:szCs w:val="20"/>
              </w:rPr>
              <w:t xml:space="preserve">48.5 </w:t>
            </w:r>
            <w:proofErr w:type="spellStart"/>
            <w:r w:rsidRPr="007422DE">
              <w:rPr>
                <w:sz w:val="20"/>
                <w:szCs w:val="20"/>
              </w:rPr>
              <w:t>yrs</w:t>
            </w:r>
            <w:proofErr w:type="spellEnd"/>
            <w:r w:rsidRPr="007422DE">
              <w:rPr>
                <w:sz w:val="20"/>
                <w:szCs w:val="20"/>
              </w:rPr>
              <w:t xml:space="preserve"> (SD 13)</w:t>
            </w:r>
          </w:p>
        </w:tc>
        <w:tc>
          <w:tcPr>
            <w:tcW w:w="2693" w:type="dxa"/>
          </w:tcPr>
          <w:p w14:paraId="5EAAB6C7" w14:textId="77777777" w:rsidR="00FA2132" w:rsidRPr="007422DE" w:rsidRDefault="00FA2132" w:rsidP="005965BA">
            <w:pPr>
              <w:rPr>
                <w:sz w:val="20"/>
                <w:szCs w:val="20"/>
              </w:rPr>
            </w:pPr>
            <w:r w:rsidRPr="007422DE">
              <w:rPr>
                <w:sz w:val="20"/>
                <w:szCs w:val="20"/>
              </w:rPr>
              <w:t>45.8 ( SD 10.5)</w:t>
            </w:r>
          </w:p>
        </w:tc>
      </w:tr>
      <w:tr w:rsidR="007422DE" w:rsidRPr="007422DE" w14:paraId="56081C7F" w14:textId="77777777" w:rsidTr="007C15D4">
        <w:tc>
          <w:tcPr>
            <w:tcW w:w="3114" w:type="dxa"/>
          </w:tcPr>
          <w:p w14:paraId="69BAF9B6" w14:textId="77777777" w:rsidR="00FA2132" w:rsidRPr="007422DE" w:rsidRDefault="00FA2132" w:rsidP="005965BA">
            <w:pPr>
              <w:rPr>
                <w:b/>
                <w:sz w:val="20"/>
                <w:szCs w:val="20"/>
              </w:rPr>
            </w:pPr>
            <w:r w:rsidRPr="007422DE">
              <w:rPr>
                <w:b/>
                <w:sz w:val="20"/>
                <w:szCs w:val="20"/>
              </w:rPr>
              <w:t xml:space="preserve">Sexually active </w:t>
            </w:r>
          </w:p>
        </w:tc>
        <w:tc>
          <w:tcPr>
            <w:tcW w:w="2835" w:type="dxa"/>
          </w:tcPr>
          <w:p w14:paraId="450A9ACD" w14:textId="77777777" w:rsidR="00FA2132" w:rsidRPr="007422DE" w:rsidRDefault="00FA2132" w:rsidP="005965BA">
            <w:pPr>
              <w:rPr>
                <w:sz w:val="20"/>
                <w:szCs w:val="20"/>
              </w:rPr>
            </w:pPr>
            <w:r w:rsidRPr="007422DE">
              <w:rPr>
                <w:sz w:val="20"/>
                <w:szCs w:val="20"/>
              </w:rPr>
              <w:t>14/18 respondents</w:t>
            </w:r>
          </w:p>
          <w:p w14:paraId="42E18297" w14:textId="77777777" w:rsidR="00FA2132" w:rsidRPr="007422DE" w:rsidRDefault="00FA2132" w:rsidP="005965BA">
            <w:pPr>
              <w:rPr>
                <w:sz w:val="20"/>
                <w:szCs w:val="20"/>
              </w:rPr>
            </w:pPr>
            <w:r w:rsidRPr="007422DE">
              <w:rPr>
                <w:sz w:val="20"/>
                <w:szCs w:val="20"/>
              </w:rPr>
              <w:t>(77.7%)</w:t>
            </w:r>
          </w:p>
        </w:tc>
        <w:tc>
          <w:tcPr>
            <w:tcW w:w="2693" w:type="dxa"/>
          </w:tcPr>
          <w:p w14:paraId="605BA5B5" w14:textId="77777777" w:rsidR="00FA2132" w:rsidRPr="007422DE" w:rsidRDefault="00FA2132" w:rsidP="005965BA">
            <w:pPr>
              <w:rPr>
                <w:sz w:val="20"/>
                <w:szCs w:val="20"/>
              </w:rPr>
            </w:pPr>
            <w:r w:rsidRPr="007422DE">
              <w:rPr>
                <w:sz w:val="20"/>
                <w:szCs w:val="20"/>
              </w:rPr>
              <w:t>19/31 respondents (61.3%)</w:t>
            </w:r>
          </w:p>
        </w:tc>
      </w:tr>
      <w:tr w:rsidR="007422DE" w:rsidRPr="007422DE" w14:paraId="44F9D563" w14:textId="77777777" w:rsidTr="007C15D4">
        <w:tc>
          <w:tcPr>
            <w:tcW w:w="3114" w:type="dxa"/>
          </w:tcPr>
          <w:p w14:paraId="103A2A87" w14:textId="77777777" w:rsidR="00FA2132" w:rsidRPr="007422DE" w:rsidRDefault="00FA2132" w:rsidP="005965BA">
            <w:pPr>
              <w:rPr>
                <w:b/>
                <w:sz w:val="20"/>
                <w:szCs w:val="20"/>
              </w:rPr>
            </w:pPr>
            <w:r w:rsidRPr="007422DE">
              <w:rPr>
                <w:b/>
                <w:sz w:val="20"/>
                <w:szCs w:val="20"/>
              </w:rPr>
              <w:t>Menopausal</w:t>
            </w:r>
          </w:p>
        </w:tc>
        <w:tc>
          <w:tcPr>
            <w:tcW w:w="2835" w:type="dxa"/>
          </w:tcPr>
          <w:p w14:paraId="227E3039" w14:textId="77777777" w:rsidR="00FA2132" w:rsidRPr="007422DE" w:rsidRDefault="00FA2132" w:rsidP="005965BA">
            <w:pPr>
              <w:rPr>
                <w:sz w:val="20"/>
                <w:szCs w:val="20"/>
              </w:rPr>
            </w:pPr>
            <w:r w:rsidRPr="007422DE">
              <w:rPr>
                <w:sz w:val="20"/>
                <w:szCs w:val="20"/>
              </w:rPr>
              <w:t>9/17 (53%)</w:t>
            </w:r>
          </w:p>
        </w:tc>
        <w:tc>
          <w:tcPr>
            <w:tcW w:w="2693" w:type="dxa"/>
          </w:tcPr>
          <w:p w14:paraId="5E0CB081" w14:textId="77777777" w:rsidR="00FA2132" w:rsidRPr="007422DE" w:rsidRDefault="00FA2132" w:rsidP="005965BA">
            <w:pPr>
              <w:rPr>
                <w:sz w:val="20"/>
                <w:szCs w:val="20"/>
              </w:rPr>
            </w:pPr>
            <w:r w:rsidRPr="007422DE">
              <w:rPr>
                <w:sz w:val="20"/>
                <w:szCs w:val="20"/>
              </w:rPr>
              <w:t>9/29 (31%)</w:t>
            </w:r>
          </w:p>
        </w:tc>
      </w:tr>
      <w:tr w:rsidR="007422DE" w:rsidRPr="007422DE" w14:paraId="3020E8E1" w14:textId="77777777" w:rsidTr="007C15D4">
        <w:tc>
          <w:tcPr>
            <w:tcW w:w="3114" w:type="dxa"/>
          </w:tcPr>
          <w:p w14:paraId="3F7C10CE" w14:textId="0D78505B" w:rsidR="00FA2132" w:rsidRPr="007422DE" w:rsidRDefault="00FA2132" w:rsidP="005965BA">
            <w:pPr>
              <w:rPr>
                <w:b/>
                <w:sz w:val="20"/>
                <w:szCs w:val="20"/>
              </w:rPr>
            </w:pPr>
            <w:proofErr w:type="spellStart"/>
            <w:r w:rsidRPr="007422DE">
              <w:rPr>
                <w:b/>
                <w:sz w:val="20"/>
                <w:szCs w:val="20"/>
              </w:rPr>
              <w:t>Prev</w:t>
            </w:r>
            <w:proofErr w:type="spellEnd"/>
            <w:r w:rsidRPr="007422DE">
              <w:rPr>
                <w:b/>
                <w:sz w:val="20"/>
                <w:szCs w:val="20"/>
              </w:rPr>
              <w:t xml:space="preserve"> Experience of C</w:t>
            </w:r>
            <w:r w:rsidR="00A82FB2" w:rsidRPr="007422DE">
              <w:rPr>
                <w:b/>
                <w:sz w:val="20"/>
                <w:szCs w:val="20"/>
              </w:rPr>
              <w:t>H</w:t>
            </w:r>
            <w:r w:rsidRPr="007422DE">
              <w:rPr>
                <w:b/>
                <w:sz w:val="20"/>
                <w:szCs w:val="20"/>
              </w:rPr>
              <w:t>M</w:t>
            </w:r>
          </w:p>
        </w:tc>
        <w:tc>
          <w:tcPr>
            <w:tcW w:w="2835" w:type="dxa"/>
          </w:tcPr>
          <w:p w14:paraId="159D8083" w14:textId="77777777" w:rsidR="00FA2132" w:rsidRPr="007422DE" w:rsidRDefault="00FA2132" w:rsidP="005965BA">
            <w:pPr>
              <w:rPr>
                <w:sz w:val="20"/>
                <w:szCs w:val="20"/>
              </w:rPr>
            </w:pPr>
            <w:r w:rsidRPr="007422DE">
              <w:rPr>
                <w:sz w:val="20"/>
                <w:szCs w:val="20"/>
              </w:rPr>
              <w:t>2/17 (11.8%)</w:t>
            </w:r>
          </w:p>
        </w:tc>
        <w:tc>
          <w:tcPr>
            <w:tcW w:w="2693" w:type="dxa"/>
          </w:tcPr>
          <w:p w14:paraId="5657D49D" w14:textId="77777777" w:rsidR="00FA2132" w:rsidRPr="007422DE" w:rsidRDefault="00FA2132" w:rsidP="005965BA">
            <w:pPr>
              <w:rPr>
                <w:sz w:val="20"/>
                <w:szCs w:val="20"/>
              </w:rPr>
            </w:pPr>
            <w:r w:rsidRPr="007422DE">
              <w:rPr>
                <w:sz w:val="20"/>
                <w:szCs w:val="20"/>
              </w:rPr>
              <w:t>8/31 (25.8%)</w:t>
            </w:r>
          </w:p>
        </w:tc>
      </w:tr>
      <w:tr w:rsidR="007422DE" w:rsidRPr="007422DE" w14:paraId="6C39BE52" w14:textId="77777777" w:rsidTr="007C15D4">
        <w:tc>
          <w:tcPr>
            <w:tcW w:w="3114" w:type="dxa"/>
          </w:tcPr>
          <w:p w14:paraId="7992CBB7" w14:textId="77777777" w:rsidR="00FA2132" w:rsidRPr="007422DE" w:rsidRDefault="00FA2132" w:rsidP="005965BA">
            <w:pPr>
              <w:rPr>
                <w:b/>
                <w:sz w:val="20"/>
                <w:szCs w:val="20"/>
              </w:rPr>
            </w:pPr>
            <w:r w:rsidRPr="007422DE">
              <w:rPr>
                <w:b/>
                <w:sz w:val="20"/>
                <w:szCs w:val="20"/>
              </w:rPr>
              <w:t>Duration of RUTIs (Median score)</w:t>
            </w:r>
          </w:p>
          <w:p w14:paraId="0F9E235E" w14:textId="77777777" w:rsidR="00FA2132" w:rsidRPr="007422DE" w:rsidRDefault="00FA2132" w:rsidP="005965BA">
            <w:pPr>
              <w:rPr>
                <w:b/>
                <w:sz w:val="20"/>
                <w:szCs w:val="20"/>
              </w:rPr>
            </w:pPr>
          </w:p>
          <w:p w14:paraId="40BF989A" w14:textId="77777777" w:rsidR="00FA2132" w:rsidRPr="007422DE" w:rsidRDefault="00FA2132" w:rsidP="005965BA">
            <w:pPr>
              <w:rPr>
                <w:b/>
                <w:sz w:val="20"/>
                <w:szCs w:val="20"/>
              </w:rPr>
            </w:pPr>
            <w:r w:rsidRPr="007422DE">
              <w:rPr>
                <w:b/>
                <w:sz w:val="20"/>
                <w:szCs w:val="20"/>
              </w:rPr>
              <w:t>Number of UTIs in past 12 months</w:t>
            </w:r>
          </w:p>
          <w:p w14:paraId="114E226A" w14:textId="77777777" w:rsidR="00FA2132" w:rsidRPr="007422DE" w:rsidRDefault="00FA2132" w:rsidP="005965BA">
            <w:pPr>
              <w:rPr>
                <w:b/>
                <w:sz w:val="20"/>
                <w:szCs w:val="20"/>
              </w:rPr>
            </w:pPr>
            <w:r w:rsidRPr="007422DE">
              <w:rPr>
                <w:b/>
                <w:sz w:val="20"/>
                <w:szCs w:val="20"/>
              </w:rPr>
              <w:t>1=3-5</w:t>
            </w:r>
          </w:p>
          <w:p w14:paraId="7D8B0782" w14:textId="77777777" w:rsidR="00FA2132" w:rsidRPr="007422DE" w:rsidRDefault="00FA2132" w:rsidP="005965BA">
            <w:pPr>
              <w:rPr>
                <w:b/>
                <w:sz w:val="20"/>
                <w:szCs w:val="20"/>
              </w:rPr>
            </w:pPr>
            <w:r w:rsidRPr="007422DE">
              <w:rPr>
                <w:b/>
                <w:sz w:val="20"/>
                <w:szCs w:val="20"/>
              </w:rPr>
              <w:t>2=6-9</w:t>
            </w:r>
          </w:p>
          <w:p w14:paraId="59ABFF9C" w14:textId="77777777" w:rsidR="00FA2132" w:rsidRPr="007422DE" w:rsidRDefault="00FA2132" w:rsidP="005965BA">
            <w:pPr>
              <w:rPr>
                <w:b/>
                <w:sz w:val="20"/>
                <w:szCs w:val="20"/>
              </w:rPr>
            </w:pPr>
            <w:r w:rsidRPr="007422DE">
              <w:rPr>
                <w:b/>
                <w:sz w:val="20"/>
                <w:szCs w:val="20"/>
              </w:rPr>
              <w:t>3=&gt;10</w:t>
            </w:r>
          </w:p>
          <w:p w14:paraId="3679E767" w14:textId="77777777" w:rsidR="00FA2132" w:rsidRPr="007422DE" w:rsidRDefault="00FA2132" w:rsidP="005965BA">
            <w:pPr>
              <w:rPr>
                <w:b/>
                <w:sz w:val="20"/>
                <w:szCs w:val="20"/>
              </w:rPr>
            </w:pPr>
            <w:r w:rsidRPr="007422DE">
              <w:rPr>
                <w:b/>
                <w:sz w:val="20"/>
                <w:szCs w:val="20"/>
              </w:rPr>
              <w:t>4=continuous</w:t>
            </w:r>
          </w:p>
          <w:p w14:paraId="7DAF2B30" w14:textId="77777777" w:rsidR="00FA2132" w:rsidRPr="007422DE" w:rsidRDefault="00FA2132" w:rsidP="005965BA">
            <w:pPr>
              <w:rPr>
                <w:b/>
                <w:sz w:val="20"/>
                <w:szCs w:val="20"/>
              </w:rPr>
            </w:pPr>
          </w:p>
          <w:p w14:paraId="4418C94C" w14:textId="77777777" w:rsidR="00FA2132" w:rsidRPr="007422DE" w:rsidRDefault="00FA2132" w:rsidP="005965BA">
            <w:pPr>
              <w:rPr>
                <w:b/>
                <w:sz w:val="20"/>
                <w:szCs w:val="20"/>
              </w:rPr>
            </w:pPr>
            <w:r w:rsidRPr="007422DE">
              <w:rPr>
                <w:b/>
                <w:sz w:val="20"/>
                <w:szCs w:val="20"/>
              </w:rPr>
              <w:t>Number of women with continuous infections</w:t>
            </w:r>
          </w:p>
        </w:tc>
        <w:tc>
          <w:tcPr>
            <w:tcW w:w="2835" w:type="dxa"/>
          </w:tcPr>
          <w:p w14:paraId="05EF4201" w14:textId="77777777" w:rsidR="00FA2132" w:rsidRPr="007422DE" w:rsidRDefault="00FA2132" w:rsidP="005965BA">
            <w:pPr>
              <w:rPr>
                <w:sz w:val="20"/>
                <w:szCs w:val="20"/>
              </w:rPr>
            </w:pPr>
            <w:r w:rsidRPr="007422DE">
              <w:rPr>
                <w:sz w:val="20"/>
                <w:szCs w:val="20"/>
              </w:rPr>
              <w:t>3 (5-9 years</w:t>
            </w:r>
          </w:p>
          <w:p w14:paraId="46C3C83A" w14:textId="77777777" w:rsidR="00FA2132" w:rsidRPr="007422DE" w:rsidRDefault="00FA2132" w:rsidP="005965BA">
            <w:pPr>
              <w:rPr>
                <w:sz w:val="20"/>
                <w:szCs w:val="20"/>
              </w:rPr>
            </w:pPr>
          </w:p>
          <w:p w14:paraId="5FE524D2" w14:textId="77777777" w:rsidR="00FA2132" w:rsidRPr="007422DE" w:rsidRDefault="00FA2132" w:rsidP="005965BA">
            <w:pPr>
              <w:rPr>
                <w:sz w:val="20"/>
                <w:szCs w:val="20"/>
              </w:rPr>
            </w:pPr>
          </w:p>
          <w:p w14:paraId="6480C75E" w14:textId="79195F24" w:rsidR="00FA2132" w:rsidRPr="007422DE" w:rsidRDefault="00FA2132" w:rsidP="005965BA">
            <w:pPr>
              <w:rPr>
                <w:sz w:val="20"/>
                <w:szCs w:val="20"/>
              </w:rPr>
            </w:pPr>
            <w:r w:rsidRPr="007422DE">
              <w:rPr>
                <w:sz w:val="20"/>
                <w:szCs w:val="20"/>
              </w:rPr>
              <w:t>Mean 1.3 Median 1</w:t>
            </w:r>
          </w:p>
          <w:p w14:paraId="3B6D5C1B" w14:textId="77777777" w:rsidR="00FA2132" w:rsidRPr="007422DE" w:rsidRDefault="00FA2132" w:rsidP="005965BA">
            <w:pPr>
              <w:rPr>
                <w:sz w:val="20"/>
                <w:szCs w:val="20"/>
              </w:rPr>
            </w:pPr>
          </w:p>
          <w:p w14:paraId="6D73546B" w14:textId="77777777" w:rsidR="00FA2132" w:rsidRPr="007422DE" w:rsidRDefault="00FA2132" w:rsidP="005965BA">
            <w:pPr>
              <w:rPr>
                <w:sz w:val="20"/>
                <w:szCs w:val="20"/>
              </w:rPr>
            </w:pPr>
          </w:p>
          <w:p w14:paraId="7C7A7A30" w14:textId="77777777" w:rsidR="00FA2132" w:rsidRPr="007422DE" w:rsidRDefault="00FA2132" w:rsidP="005965BA">
            <w:pPr>
              <w:rPr>
                <w:sz w:val="20"/>
                <w:szCs w:val="20"/>
              </w:rPr>
            </w:pPr>
          </w:p>
          <w:p w14:paraId="01AE843E" w14:textId="2A29BD99" w:rsidR="00FA2132" w:rsidRPr="007422DE" w:rsidRDefault="00FA2132" w:rsidP="005965BA">
            <w:pPr>
              <w:rPr>
                <w:sz w:val="20"/>
                <w:szCs w:val="20"/>
              </w:rPr>
            </w:pPr>
          </w:p>
          <w:p w14:paraId="1E5B645C" w14:textId="77777777" w:rsidR="0057310F" w:rsidRPr="007422DE" w:rsidRDefault="0057310F" w:rsidP="005965BA">
            <w:pPr>
              <w:rPr>
                <w:sz w:val="20"/>
                <w:szCs w:val="20"/>
              </w:rPr>
            </w:pPr>
          </w:p>
          <w:p w14:paraId="1F13FB4B" w14:textId="77777777" w:rsidR="00FA2132" w:rsidRPr="007422DE" w:rsidRDefault="00FA2132" w:rsidP="005965BA">
            <w:pPr>
              <w:rPr>
                <w:sz w:val="20"/>
                <w:szCs w:val="20"/>
              </w:rPr>
            </w:pPr>
          </w:p>
          <w:p w14:paraId="5C9C2BA3" w14:textId="77777777" w:rsidR="00FA2132" w:rsidRPr="007422DE" w:rsidRDefault="00FA2132" w:rsidP="005965BA">
            <w:pPr>
              <w:rPr>
                <w:sz w:val="20"/>
                <w:szCs w:val="20"/>
              </w:rPr>
            </w:pPr>
            <w:r w:rsidRPr="007422DE">
              <w:rPr>
                <w:sz w:val="20"/>
                <w:szCs w:val="20"/>
              </w:rPr>
              <w:t>0/30 (0%)</w:t>
            </w:r>
          </w:p>
        </w:tc>
        <w:tc>
          <w:tcPr>
            <w:tcW w:w="2693" w:type="dxa"/>
          </w:tcPr>
          <w:p w14:paraId="6E42F051" w14:textId="77777777" w:rsidR="00FA2132" w:rsidRPr="007422DE" w:rsidRDefault="00FA2132" w:rsidP="005965BA">
            <w:pPr>
              <w:rPr>
                <w:sz w:val="20"/>
                <w:szCs w:val="20"/>
              </w:rPr>
            </w:pPr>
            <w:r w:rsidRPr="007422DE">
              <w:rPr>
                <w:sz w:val="20"/>
                <w:szCs w:val="20"/>
              </w:rPr>
              <w:t>3 (5-9 years)</w:t>
            </w:r>
          </w:p>
          <w:p w14:paraId="190A470B" w14:textId="77777777" w:rsidR="00FA2132" w:rsidRPr="007422DE" w:rsidRDefault="00FA2132" w:rsidP="005965BA">
            <w:pPr>
              <w:rPr>
                <w:sz w:val="20"/>
                <w:szCs w:val="20"/>
              </w:rPr>
            </w:pPr>
          </w:p>
          <w:p w14:paraId="3A542EF6" w14:textId="77777777" w:rsidR="00FA2132" w:rsidRPr="007422DE" w:rsidRDefault="00FA2132" w:rsidP="005965BA">
            <w:pPr>
              <w:rPr>
                <w:sz w:val="20"/>
                <w:szCs w:val="20"/>
              </w:rPr>
            </w:pPr>
          </w:p>
          <w:p w14:paraId="229B6D93" w14:textId="5230834B" w:rsidR="00FA2132" w:rsidRPr="007422DE" w:rsidRDefault="0057310F" w:rsidP="005965BA">
            <w:pPr>
              <w:rPr>
                <w:sz w:val="20"/>
                <w:szCs w:val="20"/>
              </w:rPr>
            </w:pPr>
            <w:r w:rsidRPr="007422DE">
              <w:rPr>
                <w:sz w:val="20"/>
                <w:szCs w:val="20"/>
              </w:rPr>
              <w:t xml:space="preserve">Mean </w:t>
            </w:r>
            <w:r w:rsidR="00FA2132" w:rsidRPr="007422DE">
              <w:rPr>
                <w:sz w:val="20"/>
                <w:szCs w:val="20"/>
              </w:rPr>
              <w:t>2.8</w:t>
            </w:r>
            <w:r w:rsidRPr="007422DE">
              <w:rPr>
                <w:sz w:val="20"/>
                <w:szCs w:val="20"/>
              </w:rPr>
              <w:t xml:space="preserve"> </w:t>
            </w:r>
            <w:r w:rsidR="00FA2132" w:rsidRPr="007422DE">
              <w:rPr>
                <w:sz w:val="20"/>
                <w:szCs w:val="20"/>
              </w:rPr>
              <w:t>Median 4</w:t>
            </w:r>
          </w:p>
          <w:p w14:paraId="3FC7565A" w14:textId="77777777" w:rsidR="00FA2132" w:rsidRPr="007422DE" w:rsidRDefault="00FA2132" w:rsidP="005965BA">
            <w:pPr>
              <w:rPr>
                <w:sz w:val="20"/>
                <w:szCs w:val="20"/>
              </w:rPr>
            </w:pPr>
          </w:p>
          <w:p w14:paraId="5D488C24" w14:textId="77777777" w:rsidR="00FA2132" w:rsidRPr="007422DE" w:rsidRDefault="00FA2132" w:rsidP="005965BA">
            <w:pPr>
              <w:rPr>
                <w:sz w:val="20"/>
                <w:szCs w:val="20"/>
              </w:rPr>
            </w:pPr>
          </w:p>
          <w:p w14:paraId="43352BED" w14:textId="77777777" w:rsidR="00FA2132" w:rsidRPr="007422DE" w:rsidRDefault="00FA2132" w:rsidP="005965BA">
            <w:pPr>
              <w:rPr>
                <w:sz w:val="20"/>
                <w:szCs w:val="20"/>
              </w:rPr>
            </w:pPr>
          </w:p>
          <w:p w14:paraId="69E2FDAF" w14:textId="3325E5BB" w:rsidR="00FA2132" w:rsidRPr="007422DE" w:rsidRDefault="00FA2132" w:rsidP="005965BA">
            <w:pPr>
              <w:rPr>
                <w:sz w:val="20"/>
                <w:szCs w:val="20"/>
              </w:rPr>
            </w:pPr>
          </w:p>
          <w:p w14:paraId="4FEAF546" w14:textId="77777777" w:rsidR="0057310F" w:rsidRPr="007422DE" w:rsidRDefault="0057310F" w:rsidP="005965BA">
            <w:pPr>
              <w:rPr>
                <w:sz w:val="20"/>
                <w:szCs w:val="20"/>
              </w:rPr>
            </w:pPr>
          </w:p>
          <w:p w14:paraId="442B1391" w14:textId="77777777" w:rsidR="00FA2132" w:rsidRPr="007422DE" w:rsidRDefault="00FA2132" w:rsidP="005965BA">
            <w:pPr>
              <w:rPr>
                <w:sz w:val="20"/>
                <w:szCs w:val="20"/>
              </w:rPr>
            </w:pPr>
          </w:p>
          <w:p w14:paraId="439A7838" w14:textId="77777777" w:rsidR="00FA2132" w:rsidRPr="007422DE" w:rsidRDefault="00FA2132" w:rsidP="005965BA">
            <w:pPr>
              <w:rPr>
                <w:sz w:val="20"/>
                <w:szCs w:val="20"/>
              </w:rPr>
            </w:pPr>
            <w:r w:rsidRPr="007422DE">
              <w:rPr>
                <w:sz w:val="20"/>
                <w:szCs w:val="20"/>
              </w:rPr>
              <w:t>17/31 (55%)</w:t>
            </w:r>
          </w:p>
        </w:tc>
      </w:tr>
      <w:tr w:rsidR="007422DE" w:rsidRPr="007422DE" w14:paraId="67790845" w14:textId="77777777" w:rsidTr="007C15D4">
        <w:trPr>
          <w:trHeight w:val="1052"/>
        </w:trPr>
        <w:tc>
          <w:tcPr>
            <w:tcW w:w="3114" w:type="dxa"/>
          </w:tcPr>
          <w:p w14:paraId="7E475156" w14:textId="77777777" w:rsidR="00FA2132" w:rsidRPr="007422DE" w:rsidRDefault="00FA2132" w:rsidP="005965BA">
            <w:pPr>
              <w:rPr>
                <w:b/>
                <w:sz w:val="20"/>
                <w:szCs w:val="20"/>
              </w:rPr>
            </w:pPr>
            <w:r w:rsidRPr="007422DE">
              <w:rPr>
                <w:b/>
                <w:sz w:val="20"/>
                <w:szCs w:val="20"/>
              </w:rPr>
              <w:t>Recruitment</w:t>
            </w:r>
          </w:p>
          <w:p w14:paraId="110852B2" w14:textId="77777777" w:rsidR="00FA2132" w:rsidRPr="007422DE" w:rsidRDefault="00FA2132" w:rsidP="00C84820">
            <w:pPr>
              <w:pStyle w:val="ListParagraph"/>
              <w:numPr>
                <w:ilvl w:val="0"/>
                <w:numId w:val="6"/>
              </w:numPr>
              <w:rPr>
                <w:b/>
                <w:sz w:val="20"/>
                <w:szCs w:val="20"/>
              </w:rPr>
            </w:pPr>
            <w:r w:rsidRPr="007422DE">
              <w:rPr>
                <w:b/>
                <w:sz w:val="20"/>
                <w:szCs w:val="20"/>
              </w:rPr>
              <w:t>Via Primary care</w:t>
            </w:r>
          </w:p>
          <w:p w14:paraId="07593349" w14:textId="77777777" w:rsidR="00FA2132" w:rsidRPr="007422DE" w:rsidRDefault="00FA2132" w:rsidP="00C84820">
            <w:pPr>
              <w:pStyle w:val="ListParagraph"/>
              <w:numPr>
                <w:ilvl w:val="0"/>
                <w:numId w:val="6"/>
              </w:numPr>
              <w:rPr>
                <w:b/>
                <w:sz w:val="20"/>
                <w:szCs w:val="20"/>
              </w:rPr>
            </w:pPr>
            <w:proofErr w:type="spellStart"/>
            <w:r w:rsidRPr="007422DE">
              <w:rPr>
                <w:b/>
                <w:sz w:val="20"/>
                <w:szCs w:val="20"/>
              </w:rPr>
              <w:t>Self referral</w:t>
            </w:r>
            <w:proofErr w:type="spellEnd"/>
          </w:p>
        </w:tc>
        <w:tc>
          <w:tcPr>
            <w:tcW w:w="2835" w:type="dxa"/>
          </w:tcPr>
          <w:p w14:paraId="041128FA" w14:textId="77777777" w:rsidR="00FA2132" w:rsidRPr="007422DE" w:rsidRDefault="00FA2132" w:rsidP="005965BA">
            <w:pPr>
              <w:rPr>
                <w:sz w:val="20"/>
                <w:szCs w:val="20"/>
              </w:rPr>
            </w:pPr>
          </w:p>
          <w:p w14:paraId="215DADCD" w14:textId="77777777" w:rsidR="00FA2132" w:rsidRPr="007422DE" w:rsidRDefault="00FA2132" w:rsidP="005965BA">
            <w:pPr>
              <w:rPr>
                <w:sz w:val="20"/>
                <w:szCs w:val="20"/>
              </w:rPr>
            </w:pPr>
            <w:r w:rsidRPr="007422DE">
              <w:rPr>
                <w:sz w:val="20"/>
                <w:szCs w:val="20"/>
              </w:rPr>
              <w:t>30/30 (100%)</w:t>
            </w:r>
          </w:p>
          <w:p w14:paraId="21E1670B" w14:textId="5C48D997" w:rsidR="00FA2132" w:rsidRPr="007422DE" w:rsidRDefault="00FA2132" w:rsidP="005965BA">
            <w:pPr>
              <w:rPr>
                <w:sz w:val="20"/>
                <w:szCs w:val="20"/>
              </w:rPr>
            </w:pPr>
            <w:r w:rsidRPr="007422DE">
              <w:rPr>
                <w:sz w:val="20"/>
                <w:szCs w:val="20"/>
              </w:rPr>
              <w:t>0/30</w:t>
            </w:r>
            <w:r w:rsidR="0057310F" w:rsidRPr="007422DE">
              <w:rPr>
                <w:sz w:val="20"/>
                <w:szCs w:val="20"/>
              </w:rPr>
              <w:t xml:space="preserve"> (0%)</w:t>
            </w:r>
          </w:p>
        </w:tc>
        <w:tc>
          <w:tcPr>
            <w:tcW w:w="2693" w:type="dxa"/>
          </w:tcPr>
          <w:p w14:paraId="5F3AD51B" w14:textId="77777777" w:rsidR="00FA2132" w:rsidRPr="007422DE" w:rsidRDefault="00FA2132" w:rsidP="005965BA">
            <w:pPr>
              <w:rPr>
                <w:sz w:val="20"/>
                <w:szCs w:val="20"/>
              </w:rPr>
            </w:pPr>
          </w:p>
          <w:p w14:paraId="6F0E4AEA" w14:textId="77777777" w:rsidR="00FA2132" w:rsidRPr="007422DE" w:rsidRDefault="00FA2132" w:rsidP="005965BA">
            <w:pPr>
              <w:rPr>
                <w:sz w:val="20"/>
                <w:szCs w:val="20"/>
              </w:rPr>
            </w:pPr>
            <w:r w:rsidRPr="007422DE">
              <w:rPr>
                <w:sz w:val="20"/>
                <w:szCs w:val="20"/>
              </w:rPr>
              <w:t>13/31 (42%)</w:t>
            </w:r>
          </w:p>
          <w:p w14:paraId="125CF89C" w14:textId="77777777" w:rsidR="00FA2132" w:rsidRPr="007422DE" w:rsidRDefault="00FA2132" w:rsidP="005965BA">
            <w:pPr>
              <w:rPr>
                <w:sz w:val="20"/>
                <w:szCs w:val="20"/>
              </w:rPr>
            </w:pPr>
            <w:r w:rsidRPr="007422DE">
              <w:rPr>
                <w:sz w:val="20"/>
                <w:szCs w:val="20"/>
              </w:rPr>
              <w:t>18/31 (58%)</w:t>
            </w:r>
          </w:p>
        </w:tc>
      </w:tr>
      <w:tr w:rsidR="007422DE" w:rsidRPr="007422DE" w14:paraId="59760DF3" w14:textId="77777777" w:rsidTr="007C15D4">
        <w:tc>
          <w:tcPr>
            <w:tcW w:w="3114" w:type="dxa"/>
          </w:tcPr>
          <w:p w14:paraId="293F2425" w14:textId="77777777" w:rsidR="00FA2132" w:rsidRPr="007422DE" w:rsidRDefault="00FA2132" w:rsidP="005965BA">
            <w:pPr>
              <w:rPr>
                <w:b/>
                <w:sz w:val="20"/>
                <w:szCs w:val="20"/>
              </w:rPr>
            </w:pPr>
            <w:r w:rsidRPr="007422DE">
              <w:rPr>
                <w:b/>
                <w:sz w:val="20"/>
                <w:szCs w:val="20"/>
              </w:rPr>
              <w:t>Symptoms of UTIs</w:t>
            </w:r>
          </w:p>
          <w:p w14:paraId="765A7A8D" w14:textId="77777777" w:rsidR="00FA2132" w:rsidRPr="007422DE" w:rsidRDefault="00FA2132" w:rsidP="00C84820">
            <w:pPr>
              <w:pStyle w:val="ListParagraph"/>
              <w:numPr>
                <w:ilvl w:val="0"/>
                <w:numId w:val="4"/>
              </w:numPr>
              <w:rPr>
                <w:b/>
                <w:sz w:val="20"/>
                <w:szCs w:val="20"/>
              </w:rPr>
            </w:pPr>
            <w:r w:rsidRPr="007422DE">
              <w:rPr>
                <w:b/>
                <w:sz w:val="20"/>
                <w:szCs w:val="20"/>
              </w:rPr>
              <w:t>Frequency</w:t>
            </w:r>
          </w:p>
          <w:p w14:paraId="081C6EA2" w14:textId="77777777" w:rsidR="00FA2132" w:rsidRPr="007422DE" w:rsidRDefault="00FA2132" w:rsidP="00C84820">
            <w:pPr>
              <w:pStyle w:val="ListParagraph"/>
              <w:numPr>
                <w:ilvl w:val="0"/>
                <w:numId w:val="4"/>
              </w:numPr>
              <w:rPr>
                <w:b/>
                <w:sz w:val="20"/>
                <w:szCs w:val="20"/>
              </w:rPr>
            </w:pPr>
            <w:r w:rsidRPr="007422DE">
              <w:rPr>
                <w:b/>
                <w:sz w:val="20"/>
                <w:szCs w:val="20"/>
              </w:rPr>
              <w:t>Urgency</w:t>
            </w:r>
          </w:p>
          <w:p w14:paraId="45CCF69F" w14:textId="77777777" w:rsidR="00FA2132" w:rsidRPr="007422DE" w:rsidRDefault="00FA2132" w:rsidP="00C84820">
            <w:pPr>
              <w:pStyle w:val="ListParagraph"/>
              <w:numPr>
                <w:ilvl w:val="0"/>
                <w:numId w:val="4"/>
              </w:numPr>
              <w:rPr>
                <w:b/>
                <w:sz w:val="20"/>
                <w:szCs w:val="20"/>
              </w:rPr>
            </w:pPr>
            <w:r w:rsidRPr="007422DE">
              <w:rPr>
                <w:b/>
                <w:sz w:val="20"/>
                <w:szCs w:val="20"/>
              </w:rPr>
              <w:t>Unable to empty Bladder</w:t>
            </w:r>
          </w:p>
          <w:p w14:paraId="631E0D53" w14:textId="77777777" w:rsidR="00FA2132" w:rsidRPr="007422DE" w:rsidRDefault="00FA2132" w:rsidP="00C84820">
            <w:pPr>
              <w:pStyle w:val="ListParagraph"/>
              <w:numPr>
                <w:ilvl w:val="0"/>
                <w:numId w:val="4"/>
              </w:numPr>
              <w:rPr>
                <w:b/>
                <w:sz w:val="20"/>
                <w:szCs w:val="20"/>
              </w:rPr>
            </w:pPr>
            <w:r w:rsidRPr="007422DE">
              <w:rPr>
                <w:b/>
                <w:sz w:val="20"/>
                <w:szCs w:val="20"/>
              </w:rPr>
              <w:t>Dysuria</w:t>
            </w:r>
          </w:p>
          <w:p w14:paraId="12F201A5" w14:textId="77777777" w:rsidR="00FA2132" w:rsidRPr="007422DE" w:rsidRDefault="00FA2132" w:rsidP="00C84820">
            <w:pPr>
              <w:pStyle w:val="ListParagraph"/>
              <w:numPr>
                <w:ilvl w:val="0"/>
                <w:numId w:val="4"/>
              </w:numPr>
              <w:rPr>
                <w:b/>
                <w:sz w:val="20"/>
                <w:szCs w:val="20"/>
              </w:rPr>
            </w:pPr>
            <w:r w:rsidRPr="007422DE">
              <w:rPr>
                <w:b/>
                <w:sz w:val="20"/>
                <w:szCs w:val="20"/>
              </w:rPr>
              <w:t>Abdominal pain</w:t>
            </w:r>
          </w:p>
        </w:tc>
        <w:tc>
          <w:tcPr>
            <w:tcW w:w="2835" w:type="dxa"/>
          </w:tcPr>
          <w:p w14:paraId="6935DE45" w14:textId="77777777" w:rsidR="00FA2132" w:rsidRPr="007422DE" w:rsidRDefault="00FA2132" w:rsidP="005965BA">
            <w:pPr>
              <w:rPr>
                <w:sz w:val="20"/>
                <w:szCs w:val="20"/>
              </w:rPr>
            </w:pPr>
          </w:p>
          <w:p w14:paraId="529CFA45" w14:textId="0F03C707" w:rsidR="00FA2132" w:rsidRPr="007422DE" w:rsidRDefault="00FA2132" w:rsidP="005965BA">
            <w:pPr>
              <w:rPr>
                <w:sz w:val="20"/>
                <w:szCs w:val="20"/>
              </w:rPr>
            </w:pPr>
            <w:r w:rsidRPr="007422DE">
              <w:rPr>
                <w:sz w:val="20"/>
                <w:szCs w:val="20"/>
              </w:rPr>
              <w:t>Mean 2.39 (Med</w:t>
            </w:r>
            <w:r w:rsidR="0057310F" w:rsidRPr="007422DE">
              <w:rPr>
                <w:sz w:val="20"/>
                <w:szCs w:val="20"/>
              </w:rPr>
              <w:t>ian</w:t>
            </w:r>
            <w:r w:rsidRPr="007422DE">
              <w:rPr>
                <w:sz w:val="20"/>
                <w:szCs w:val="20"/>
              </w:rPr>
              <w:t xml:space="preserve"> 3)</w:t>
            </w:r>
          </w:p>
          <w:p w14:paraId="6B3A16E9" w14:textId="7C8F01F0" w:rsidR="00FA2132" w:rsidRPr="007422DE" w:rsidRDefault="00FA2132" w:rsidP="005965BA">
            <w:pPr>
              <w:rPr>
                <w:sz w:val="20"/>
                <w:szCs w:val="20"/>
              </w:rPr>
            </w:pPr>
            <w:r w:rsidRPr="007422DE">
              <w:rPr>
                <w:sz w:val="20"/>
                <w:szCs w:val="20"/>
              </w:rPr>
              <w:t>Mean 2.26 (</w:t>
            </w:r>
            <w:r w:rsidR="007C15D4" w:rsidRPr="007422DE">
              <w:rPr>
                <w:sz w:val="20"/>
                <w:szCs w:val="20"/>
              </w:rPr>
              <w:t xml:space="preserve">Median </w:t>
            </w:r>
            <w:r w:rsidRPr="007422DE">
              <w:rPr>
                <w:sz w:val="20"/>
                <w:szCs w:val="20"/>
              </w:rPr>
              <w:t>3)</w:t>
            </w:r>
          </w:p>
          <w:p w14:paraId="2E8DCD6D" w14:textId="5C9ECAFA" w:rsidR="00FA2132" w:rsidRPr="007422DE" w:rsidRDefault="007C15D4" w:rsidP="007C15D4">
            <w:pPr>
              <w:rPr>
                <w:sz w:val="20"/>
                <w:szCs w:val="20"/>
              </w:rPr>
            </w:pPr>
            <w:r w:rsidRPr="007422DE">
              <w:rPr>
                <w:sz w:val="20"/>
                <w:szCs w:val="20"/>
              </w:rPr>
              <w:t xml:space="preserve">Mean 1.24 (Median </w:t>
            </w:r>
            <w:r w:rsidR="00FA2132" w:rsidRPr="007422DE">
              <w:rPr>
                <w:sz w:val="20"/>
                <w:szCs w:val="20"/>
              </w:rPr>
              <w:t>2)</w:t>
            </w:r>
          </w:p>
          <w:p w14:paraId="76671023" w14:textId="198A9A89" w:rsidR="00FA2132" w:rsidRPr="007422DE" w:rsidRDefault="007C15D4" w:rsidP="005965BA">
            <w:pPr>
              <w:rPr>
                <w:sz w:val="20"/>
                <w:szCs w:val="20"/>
              </w:rPr>
            </w:pPr>
            <w:r w:rsidRPr="007422DE">
              <w:rPr>
                <w:sz w:val="20"/>
                <w:szCs w:val="20"/>
              </w:rPr>
              <w:t>Mean</w:t>
            </w:r>
            <w:r w:rsidR="00FA2132" w:rsidRPr="007422DE">
              <w:rPr>
                <w:sz w:val="20"/>
                <w:szCs w:val="20"/>
              </w:rPr>
              <w:t xml:space="preserve"> 0.83 (</w:t>
            </w:r>
            <w:r w:rsidRPr="007422DE">
              <w:rPr>
                <w:sz w:val="20"/>
                <w:szCs w:val="20"/>
              </w:rPr>
              <w:t xml:space="preserve">Median </w:t>
            </w:r>
            <w:r w:rsidR="00FA2132" w:rsidRPr="007422DE">
              <w:rPr>
                <w:sz w:val="20"/>
                <w:szCs w:val="20"/>
              </w:rPr>
              <w:t>2)</w:t>
            </w:r>
          </w:p>
          <w:p w14:paraId="6AE30F84" w14:textId="79D449A3" w:rsidR="00FA2132" w:rsidRPr="007422DE" w:rsidRDefault="007C15D4" w:rsidP="005965BA">
            <w:pPr>
              <w:rPr>
                <w:sz w:val="20"/>
                <w:szCs w:val="20"/>
              </w:rPr>
            </w:pPr>
            <w:r w:rsidRPr="007422DE">
              <w:rPr>
                <w:sz w:val="20"/>
                <w:szCs w:val="20"/>
              </w:rPr>
              <w:t>Mean</w:t>
            </w:r>
            <w:r w:rsidR="00FA2132" w:rsidRPr="007422DE">
              <w:rPr>
                <w:sz w:val="20"/>
                <w:szCs w:val="20"/>
              </w:rPr>
              <w:t xml:space="preserve"> 2.1 (</w:t>
            </w:r>
            <w:r w:rsidRPr="007422DE">
              <w:rPr>
                <w:sz w:val="20"/>
                <w:szCs w:val="20"/>
              </w:rPr>
              <w:t xml:space="preserve">Median </w:t>
            </w:r>
            <w:r w:rsidR="00FA2132" w:rsidRPr="007422DE">
              <w:rPr>
                <w:sz w:val="20"/>
                <w:szCs w:val="20"/>
              </w:rPr>
              <w:t>2.5)</w:t>
            </w:r>
          </w:p>
        </w:tc>
        <w:tc>
          <w:tcPr>
            <w:tcW w:w="2693" w:type="dxa"/>
          </w:tcPr>
          <w:p w14:paraId="2D84530A" w14:textId="77777777" w:rsidR="0057310F" w:rsidRPr="007422DE" w:rsidRDefault="0057310F" w:rsidP="0057310F">
            <w:pPr>
              <w:rPr>
                <w:sz w:val="20"/>
                <w:szCs w:val="20"/>
              </w:rPr>
            </w:pPr>
          </w:p>
          <w:p w14:paraId="0EA9F176" w14:textId="04D9AB11" w:rsidR="00FA2132" w:rsidRPr="007422DE" w:rsidRDefault="00FA2132" w:rsidP="0057310F">
            <w:pPr>
              <w:rPr>
                <w:sz w:val="20"/>
                <w:szCs w:val="20"/>
              </w:rPr>
            </w:pPr>
            <w:r w:rsidRPr="007422DE">
              <w:rPr>
                <w:sz w:val="20"/>
                <w:szCs w:val="20"/>
              </w:rPr>
              <w:t>Mean 2.1 (Med</w:t>
            </w:r>
            <w:r w:rsidR="0057310F" w:rsidRPr="007422DE">
              <w:rPr>
                <w:sz w:val="20"/>
                <w:szCs w:val="20"/>
              </w:rPr>
              <w:t>ian</w:t>
            </w:r>
            <w:r w:rsidRPr="007422DE">
              <w:rPr>
                <w:sz w:val="20"/>
                <w:szCs w:val="20"/>
              </w:rPr>
              <w:t xml:space="preserve"> 2)</w:t>
            </w:r>
          </w:p>
          <w:p w14:paraId="28A0E993" w14:textId="364B8AE4" w:rsidR="00FA2132" w:rsidRPr="007422DE" w:rsidRDefault="00FA2132" w:rsidP="007C15D4">
            <w:pPr>
              <w:rPr>
                <w:sz w:val="20"/>
                <w:szCs w:val="20"/>
              </w:rPr>
            </w:pPr>
            <w:r w:rsidRPr="007422DE">
              <w:rPr>
                <w:sz w:val="20"/>
                <w:szCs w:val="20"/>
              </w:rPr>
              <w:t>Mean 2 (</w:t>
            </w:r>
            <w:r w:rsidR="007C15D4" w:rsidRPr="007422DE">
              <w:rPr>
                <w:sz w:val="20"/>
                <w:szCs w:val="20"/>
              </w:rPr>
              <w:t xml:space="preserve">Median </w:t>
            </w:r>
            <w:r w:rsidRPr="007422DE">
              <w:rPr>
                <w:sz w:val="20"/>
                <w:szCs w:val="20"/>
              </w:rPr>
              <w:t>2)</w:t>
            </w:r>
          </w:p>
          <w:p w14:paraId="2C5E9763" w14:textId="41E1E4E4" w:rsidR="00FA2132" w:rsidRPr="007422DE" w:rsidRDefault="007C15D4" w:rsidP="007C15D4">
            <w:pPr>
              <w:rPr>
                <w:sz w:val="20"/>
                <w:szCs w:val="20"/>
              </w:rPr>
            </w:pPr>
            <w:r w:rsidRPr="007422DE">
              <w:rPr>
                <w:sz w:val="20"/>
                <w:szCs w:val="20"/>
              </w:rPr>
              <w:t xml:space="preserve">Mean </w:t>
            </w:r>
            <w:r w:rsidR="00FA2132" w:rsidRPr="007422DE">
              <w:rPr>
                <w:sz w:val="20"/>
                <w:szCs w:val="20"/>
              </w:rPr>
              <w:t>1.52 (</w:t>
            </w:r>
            <w:r w:rsidRPr="007422DE">
              <w:rPr>
                <w:sz w:val="20"/>
                <w:szCs w:val="20"/>
              </w:rPr>
              <w:t xml:space="preserve">Median </w:t>
            </w:r>
            <w:r w:rsidR="00FA2132" w:rsidRPr="007422DE">
              <w:rPr>
                <w:sz w:val="20"/>
                <w:szCs w:val="20"/>
              </w:rPr>
              <w:t>2)</w:t>
            </w:r>
          </w:p>
          <w:p w14:paraId="43E288B5" w14:textId="3189BDE2" w:rsidR="00FA2132" w:rsidRPr="007422DE" w:rsidRDefault="007C15D4" w:rsidP="005965BA">
            <w:pPr>
              <w:rPr>
                <w:sz w:val="20"/>
                <w:szCs w:val="20"/>
              </w:rPr>
            </w:pPr>
            <w:r w:rsidRPr="007422DE">
              <w:rPr>
                <w:sz w:val="20"/>
                <w:szCs w:val="20"/>
              </w:rPr>
              <w:t xml:space="preserve">Mean </w:t>
            </w:r>
            <w:r w:rsidR="00FA2132" w:rsidRPr="007422DE">
              <w:rPr>
                <w:sz w:val="20"/>
                <w:szCs w:val="20"/>
              </w:rPr>
              <w:t>1.65 (</w:t>
            </w:r>
            <w:r w:rsidRPr="007422DE">
              <w:rPr>
                <w:sz w:val="20"/>
                <w:szCs w:val="20"/>
              </w:rPr>
              <w:t xml:space="preserve">Median </w:t>
            </w:r>
            <w:r w:rsidR="00FA2132" w:rsidRPr="007422DE">
              <w:rPr>
                <w:sz w:val="20"/>
                <w:szCs w:val="20"/>
              </w:rPr>
              <w:t>2)</w:t>
            </w:r>
          </w:p>
          <w:p w14:paraId="64A35621" w14:textId="3537D03B" w:rsidR="00FA2132" w:rsidRPr="007422DE" w:rsidRDefault="007C15D4" w:rsidP="005965BA">
            <w:pPr>
              <w:rPr>
                <w:sz w:val="20"/>
                <w:szCs w:val="20"/>
              </w:rPr>
            </w:pPr>
            <w:r w:rsidRPr="007422DE">
              <w:rPr>
                <w:sz w:val="20"/>
                <w:szCs w:val="20"/>
              </w:rPr>
              <w:t xml:space="preserve">Mean </w:t>
            </w:r>
            <w:r w:rsidR="00FA2132" w:rsidRPr="007422DE">
              <w:rPr>
                <w:sz w:val="20"/>
                <w:szCs w:val="20"/>
              </w:rPr>
              <w:t>2.2 (</w:t>
            </w:r>
            <w:r w:rsidRPr="007422DE">
              <w:rPr>
                <w:sz w:val="20"/>
                <w:szCs w:val="20"/>
              </w:rPr>
              <w:t xml:space="preserve">Median </w:t>
            </w:r>
            <w:r w:rsidR="00FA2132" w:rsidRPr="007422DE">
              <w:rPr>
                <w:sz w:val="20"/>
                <w:szCs w:val="20"/>
              </w:rPr>
              <w:t>2)</w:t>
            </w:r>
          </w:p>
        </w:tc>
      </w:tr>
      <w:tr w:rsidR="007422DE" w:rsidRPr="007422DE" w14:paraId="724D2E98" w14:textId="77777777" w:rsidTr="007C15D4">
        <w:tc>
          <w:tcPr>
            <w:tcW w:w="3114" w:type="dxa"/>
          </w:tcPr>
          <w:p w14:paraId="21020729" w14:textId="77777777" w:rsidR="00FA2132" w:rsidRPr="007422DE" w:rsidRDefault="00FA2132" w:rsidP="005965BA">
            <w:pPr>
              <w:rPr>
                <w:b/>
                <w:sz w:val="20"/>
                <w:szCs w:val="20"/>
              </w:rPr>
            </w:pPr>
            <w:r w:rsidRPr="007422DE">
              <w:rPr>
                <w:b/>
                <w:sz w:val="20"/>
                <w:szCs w:val="20"/>
              </w:rPr>
              <w:t>EQ5 (Baseline)</w:t>
            </w:r>
          </w:p>
          <w:p w14:paraId="65D9683D" w14:textId="77777777" w:rsidR="00FA2132" w:rsidRPr="007422DE" w:rsidRDefault="00FA2132" w:rsidP="00C84820">
            <w:pPr>
              <w:pStyle w:val="ListParagraph"/>
              <w:numPr>
                <w:ilvl w:val="0"/>
                <w:numId w:val="7"/>
              </w:numPr>
              <w:rPr>
                <w:b/>
                <w:sz w:val="20"/>
                <w:szCs w:val="20"/>
              </w:rPr>
            </w:pPr>
            <w:r w:rsidRPr="007422DE">
              <w:rPr>
                <w:b/>
                <w:sz w:val="20"/>
                <w:szCs w:val="20"/>
              </w:rPr>
              <w:t>Pain</w:t>
            </w:r>
          </w:p>
          <w:p w14:paraId="6080DCC7" w14:textId="77777777" w:rsidR="00FA2132" w:rsidRPr="007422DE" w:rsidRDefault="00FA2132" w:rsidP="00C84820">
            <w:pPr>
              <w:pStyle w:val="ListParagraph"/>
              <w:numPr>
                <w:ilvl w:val="0"/>
                <w:numId w:val="7"/>
              </w:numPr>
              <w:rPr>
                <w:b/>
                <w:sz w:val="20"/>
                <w:szCs w:val="20"/>
              </w:rPr>
            </w:pPr>
            <w:r w:rsidRPr="007422DE">
              <w:rPr>
                <w:b/>
                <w:sz w:val="20"/>
                <w:szCs w:val="20"/>
              </w:rPr>
              <w:t>Depression/</w:t>
            </w:r>
            <w:proofErr w:type="spellStart"/>
            <w:r w:rsidRPr="007422DE">
              <w:rPr>
                <w:b/>
                <w:sz w:val="20"/>
                <w:szCs w:val="20"/>
              </w:rPr>
              <w:t>anx</w:t>
            </w:r>
            <w:proofErr w:type="spellEnd"/>
          </w:p>
          <w:p w14:paraId="4AA2985B" w14:textId="77777777" w:rsidR="00FA2132" w:rsidRPr="007422DE" w:rsidRDefault="00FA2132" w:rsidP="00C84820">
            <w:pPr>
              <w:pStyle w:val="ListParagraph"/>
              <w:numPr>
                <w:ilvl w:val="0"/>
                <w:numId w:val="7"/>
              </w:numPr>
              <w:rPr>
                <w:b/>
                <w:sz w:val="20"/>
                <w:szCs w:val="20"/>
              </w:rPr>
            </w:pPr>
            <w:r w:rsidRPr="007422DE">
              <w:rPr>
                <w:b/>
                <w:sz w:val="20"/>
                <w:szCs w:val="20"/>
              </w:rPr>
              <w:t>Overall Health (0-100)</w:t>
            </w:r>
          </w:p>
        </w:tc>
        <w:tc>
          <w:tcPr>
            <w:tcW w:w="2835" w:type="dxa"/>
          </w:tcPr>
          <w:p w14:paraId="5ABBC1A2" w14:textId="77777777" w:rsidR="00FA2132" w:rsidRPr="007422DE" w:rsidRDefault="00FA2132" w:rsidP="005965BA">
            <w:pPr>
              <w:rPr>
                <w:sz w:val="20"/>
                <w:szCs w:val="20"/>
              </w:rPr>
            </w:pPr>
          </w:p>
          <w:p w14:paraId="7000573D" w14:textId="77777777" w:rsidR="00FA2132" w:rsidRPr="007422DE" w:rsidRDefault="00FA2132" w:rsidP="007C15D4">
            <w:pPr>
              <w:rPr>
                <w:sz w:val="20"/>
                <w:szCs w:val="20"/>
              </w:rPr>
            </w:pPr>
            <w:r w:rsidRPr="007422DE">
              <w:rPr>
                <w:sz w:val="20"/>
                <w:szCs w:val="20"/>
              </w:rPr>
              <w:t>0.94</w:t>
            </w:r>
          </w:p>
          <w:p w14:paraId="581FB4DF" w14:textId="77777777" w:rsidR="00FA2132" w:rsidRPr="007422DE" w:rsidRDefault="00FA2132" w:rsidP="007C15D4">
            <w:pPr>
              <w:rPr>
                <w:sz w:val="20"/>
                <w:szCs w:val="20"/>
              </w:rPr>
            </w:pPr>
            <w:r w:rsidRPr="007422DE">
              <w:rPr>
                <w:sz w:val="20"/>
                <w:szCs w:val="20"/>
              </w:rPr>
              <w:t>0.59</w:t>
            </w:r>
          </w:p>
          <w:p w14:paraId="536AB6A3" w14:textId="77777777" w:rsidR="00FA2132" w:rsidRPr="007422DE" w:rsidRDefault="00FA2132" w:rsidP="007C15D4">
            <w:pPr>
              <w:rPr>
                <w:sz w:val="20"/>
                <w:szCs w:val="20"/>
              </w:rPr>
            </w:pPr>
            <w:r w:rsidRPr="007422DE">
              <w:rPr>
                <w:sz w:val="20"/>
                <w:szCs w:val="20"/>
              </w:rPr>
              <w:t>75.2 (SD22.3)</w:t>
            </w:r>
          </w:p>
        </w:tc>
        <w:tc>
          <w:tcPr>
            <w:tcW w:w="2693" w:type="dxa"/>
          </w:tcPr>
          <w:p w14:paraId="3FED6D12" w14:textId="77777777" w:rsidR="00FA2132" w:rsidRPr="007422DE" w:rsidRDefault="00FA2132" w:rsidP="005965BA">
            <w:pPr>
              <w:rPr>
                <w:sz w:val="20"/>
                <w:szCs w:val="20"/>
              </w:rPr>
            </w:pPr>
          </w:p>
          <w:p w14:paraId="127E2DEC" w14:textId="77777777" w:rsidR="00FA2132" w:rsidRPr="007422DE" w:rsidRDefault="00FA2132" w:rsidP="007C15D4">
            <w:pPr>
              <w:rPr>
                <w:sz w:val="20"/>
                <w:szCs w:val="20"/>
              </w:rPr>
            </w:pPr>
            <w:r w:rsidRPr="007422DE">
              <w:rPr>
                <w:sz w:val="20"/>
                <w:szCs w:val="20"/>
              </w:rPr>
              <w:t>1.23</w:t>
            </w:r>
          </w:p>
          <w:p w14:paraId="0DB47D2C" w14:textId="77777777" w:rsidR="00FA2132" w:rsidRPr="007422DE" w:rsidRDefault="00FA2132" w:rsidP="007C15D4">
            <w:pPr>
              <w:rPr>
                <w:sz w:val="20"/>
                <w:szCs w:val="20"/>
              </w:rPr>
            </w:pPr>
            <w:r w:rsidRPr="007422DE">
              <w:rPr>
                <w:sz w:val="20"/>
                <w:szCs w:val="20"/>
              </w:rPr>
              <w:t>1.03</w:t>
            </w:r>
          </w:p>
          <w:p w14:paraId="6032AA91" w14:textId="77777777" w:rsidR="00FA2132" w:rsidRPr="007422DE" w:rsidRDefault="00FA2132" w:rsidP="007C15D4">
            <w:pPr>
              <w:rPr>
                <w:sz w:val="20"/>
                <w:szCs w:val="20"/>
              </w:rPr>
            </w:pPr>
            <w:r w:rsidRPr="007422DE">
              <w:rPr>
                <w:sz w:val="20"/>
                <w:szCs w:val="20"/>
              </w:rPr>
              <w:t>60.9 (SD 19.6)</w:t>
            </w:r>
          </w:p>
        </w:tc>
      </w:tr>
      <w:tr w:rsidR="00FA2132" w:rsidRPr="007422DE" w14:paraId="3A91350C" w14:textId="77777777" w:rsidTr="007C15D4">
        <w:tc>
          <w:tcPr>
            <w:tcW w:w="3114" w:type="dxa"/>
          </w:tcPr>
          <w:p w14:paraId="16017389" w14:textId="77777777" w:rsidR="00FA2132" w:rsidRPr="007422DE" w:rsidRDefault="00FA2132" w:rsidP="005965BA">
            <w:pPr>
              <w:rPr>
                <w:b/>
                <w:sz w:val="20"/>
                <w:szCs w:val="20"/>
              </w:rPr>
            </w:pPr>
            <w:r w:rsidRPr="007422DE">
              <w:rPr>
                <w:b/>
                <w:sz w:val="20"/>
                <w:szCs w:val="20"/>
              </w:rPr>
              <w:t>Use of antibiotics</w:t>
            </w:r>
          </w:p>
          <w:p w14:paraId="50B9FB0D" w14:textId="77777777" w:rsidR="00FA2132" w:rsidRPr="007422DE" w:rsidRDefault="00FA2132" w:rsidP="00C84820">
            <w:pPr>
              <w:pStyle w:val="ListParagraph"/>
              <w:numPr>
                <w:ilvl w:val="0"/>
                <w:numId w:val="9"/>
              </w:numPr>
              <w:rPr>
                <w:b/>
                <w:sz w:val="20"/>
                <w:szCs w:val="20"/>
              </w:rPr>
            </w:pPr>
            <w:r w:rsidRPr="007422DE">
              <w:rPr>
                <w:b/>
                <w:sz w:val="20"/>
                <w:szCs w:val="20"/>
              </w:rPr>
              <w:t>was last infection treated with a/bs</w:t>
            </w:r>
          </w:p>
          <w:p w14:paraId="09E108FA" w14:textId="77777777" w:rsidR="00FA2132" w:rsidRPr="007422DE" w:rsidRDefault="00FA2132" w:rsidP="005965BA">
            <w:pPr>
              <w:pStyle w:val="ListParagraph"/>
              <w:rPr>
                <w:b/>
                <w:sz w:val="20"/>
                <w:szCs w:val="20"/>
              </w:rPr>
            </w:pPr>
          </w:p>
          <w:p w14:paraId="19221DD6" w14:textId="77777777" w:rsidR="00FA2132" w:rsidRPr="007422DE" w:rsidRDefault="00FA2132" w:rsidP="00C84820">
            <w:pPr>
              <w:pStyle w:val="ListParagraph"/>
              <w:numPr>
                <w:ilvl w:val="0"/>
                <w:numId w:val="5"/>
              </w:numPr>
              <w:rPr>
                <w:b/>
                <w:sz w:val="20"/>
                <w:szCs w:val="20"/>
              </w:rPr>
            </w:pPr>
            <w:r w:rsidRPr="007422DE">
              <w:rPr>
                <w:b/>
                <w:sz w:val="20"/>
                <w:szCs w:val="20"/>
              </w:rPr>
              <w:t>Continuous a/bs</w:t>
            </w:r>
          </w:p>
        </w:tc>
        <w:tc>
          <w:tcPr>
            <w:tcW w:w="2835" w:type="dxa"/>
          </w:tcPr>
          <w:p w14:paraId="4CDF6B5D" w14:textId="77777777" w:rsidR="00FA2132" w:rsidRPr="007422DE" w:rsidRDefault="00FA2132" w:rsidP="005965BA">
            <w:pPr>
              <w:rPr>
                <w:sz w:val="20"/>
                <w:szCs w:val="20"/>
              </w:rPr>
            </w:pPr>
          </w:p>
          <w:p w14:paraId="3226B9B6" w14:textId="77777777" w:rsidR="00FA2132" w:rsidRPr="007422DE" w:rsidRDefault="00FA2132" w:rsidP="007C15D4">
            <w:pPr>
              <w:rPr>
                <w:sz w:val="20"/>
                <w:szCs w:val="20"/>
              </w:rPr>
            </w:pPr>
            <w:r w:rsidRPr="007422DE">
              <w:rPr>
                <w:sz w:val="20"/>
                <w:szCs w:val="20"/>
              </w:rPr>
              <w:t>Yes 17/18 responses (94.4%)</w:t>
            </w:r>
          </w:p>
          <w:p w14:paraId="12AF3650" w14:textId="77777777" w:rsidR="00FA2132" w:rsidRPr="007422DE" w:rsidRDefault="00FA2132" w:rsidP="005965BA">
            <w:pPr>
              <w:jc w:val="center"/>
              <w:rPr>
                <w:sz w:val="20"/>
                <w:szCs w:val="20"/>
              </w:rPr>
            </w:pPr>
          </w:p>
          <w:p w14:paraId="5D2B336A" w14:textId="77777777" w:rsidR="007C15D4" w:rsidRPr="007422DE" w:rsidRDefault="007C15D4" w:rsidP="005965BA">
            <w:pPr>
              <w:jc w:val="center"/>
              <w:rPr>
                <w:sz w:val="20"/>
                <w:szCs w:val="20"/>
              </w:rPr>
            </w:pPr>
          </w:p>
          <w:p w14:paraId="66C36191" w14:textId="6019E9CC" w:rsidR="00FA2132" w:rsidRPr="007422DE" w:rsidRDefault="00FA2132" w:rsidP="007C15D4">
            <w:pPr>
              <w:rPr>
                <w:sz w:val="20"/>
                <w:szCs w:val="20"/>
              </w:rPr>
            </w:pPr>
            <w:r w:rsidRPr="007422DE">
              <w:rPr>
                <w:sz w:val="20"/>
                <w:szCs w:val="20"/>
              </w:rPr>
              <w:t>4/30 (13.3%)</w:t>
            </w:r>
          </w:p>
        </w:tc>
        <w:tc>
          <w:tcPr>
            <w:tcW w:w="2693" w:type="dxa"/>
          </w:tcPr>
          <w:p w14:paraId="7082F4F4" w14:textId="77777777" w:rsidR="00FA2132" w:rsidRPr="007422DE" w:rsidRDefault="00FA2132" w:rsidP="005965BA">
            <w:pPr>
              <w:rPr>
                <w:sz w:val="20"/>
                <w:szCs w:val="20"/>
              </w:rPr>
            </w:pPr>
          </w:p>
          <w:p w14:paraId="6AFC2974" w14:textId="29EFD67B" w:rsidR="00FA2132" w:rsidRPr="007422DE" w:rsidRDefault="00FA2132" w:rsidP="007C15D4">
            <w:pPr>
              <w:rPr>
                <w:sz w:val="20"/>
                <w:szCs w:val="20"/>
              </w:rPr>
            </w:pPr>
            <w:r w:rsidRPr="007422DE">
              <w:rPr>
                <w:sz w:val="20"/>
                <w:szCs w:val="20"/>
              </w:rPr>
              <w:t xml:space="preserve">Yes 30/30 responses </w:t>
            </w:r>
            <w:r w:rsidR="007C15D4" w:rsidRPr="007422DE">
              <w:rPr>
                <w:sz w:val="20"/>
                <w:szCs w:val="20"/>
              </w:rPr>
              <w:t>(</w:t>
            </w:r>
            <w:r w:rsidRPr="007422DE">
              <w:rPr>
                <w:sz w:val="20"/>
                <w:szCs w:val="20"/>
              </w:rPr>
              <w:t>100%)</w:t>
            </w:r>
          </w:p>
          <w:p w14:paraId="66CF27DF" w14:textId="77777777" w:rsidR="00FA2132" w:rsidRPr="007422DE" w:rsidRDefault="00FA2132" w:rsidP="005965BA">
            <w:pPr>
              <w:jc w:val="center"/>
              <w:rPr>
                <w:sz w:val="20"/>
                <w:szCs w:val="20"/>
              </w:rPr>
            </w:pPr>
          </w:p>
          <w:p w14:paraId="4113C484" w14:textId="77777777" w:rsidR="007C15D4" w:rsidRPr="007422DE" w:rsidRDefault="007C15D4" w:rsidP="005965BA">
            <w:pPr>
              <w:jc w:val="center"/>
              <w:rPr>
                <w:sz w:val="20"/>
                <w:szCs w:val="20"/>
              </w:rPr>
            </w:pPr>
          </w:p>
          <w:p w14:paraId="34398309" w14:textId="7103FD27" w:rsidR="00FA2132" w:rsidRPr="007422DE" w:rsidRDefault="00FA2132" w:rsidP="007C15D4">
            <w:pPr>
              <w:rPr>
                <w:sz w:val="20"/>
                <w:szCs w:val="20"/>
              </w:rPr>
            </w:pPr>
            <w:r w:rsidRPr="007422DE">
              <w:rPr>
                <w:sz w:val="20"/>
                <w:szCs w:val="20"/>
              </w:rPr>
              <w:t>14/31 (45%)</w:t>
            </w:r>
          </w:p>
        </w:tc>
      </w:tr>
      <w:bookmarkEnd w:id="8"/>
    </w:tbl>
    <w:p w14:paraId="5850B423" w14:textId="77777777" w:rsidR="00C84820" w:rsidRPr="007422DE" w:rsidRDefault="00C84820" w:rsidP="00C84820">
      <w:pPr>
        <w:spacing w:line="360" w:lineRule="auto"/>
        <w:rPr>
          <w:b/>
        </w:rPr>
      </w:pPr>
    </w:p>
    <w:p w14:paraId="366E85BB" w14:textId="240D4DD9" w:rsidR="00C16E58" w:rsidRPr="007422DE" w:rsidRDefault="00485830" w:rsidP="000B46EA">
      <w:pPr>
        <w:spacing w:line="360" w:lineRule="auto"/>
        <w:rPr>
          <w:b/>
        </w:rPr>
      </w:pPr>
      <w:r w:rsidRPr="007422DE">
        <w:rPr>
          <w:b/>
        </w:rPr>
        <w:t>3.</w:t>
      </w:r>
      <w:r w:rsidR="00C54DF7" w:rsidRPr="007422DE">
        <w:rPr>
          <w:b/>
        </w:rPr>
        <w:t>2</w:t>
      </w:r>
      <w:r w:rsidRPr="007422DE">
        <w:rPr>
          <w:b/>
        </w:rPr>
        <w:t xml:space="preserve"> </w:t>
      </w:r>
      <w:r w:rsidR="008A40BF" w:rsidRPr="007422DE">
        <w:rPr>
          <w:b/>
        </w:rPr>
        <w:t xml:space="preserve">Retention and </w:t>
      </w:r>
      <w:r w:rsidR="00AE00D8" w:rsidRPr="007422DE">
        <w:rPr>
          <w:b/>
        </w:rPr>
        <w:t>Treatment fidelity</w:t>
      </w:r>
    </w:p>
    <w:p w14:paraId="39A16379" w14:textId="77777777" w:rsidR="008A40BF" w:rsidRPr="007422DE" w:rsidRDefault="008A40BF" w:rsidP="000B46EA">
      <w:pPr>
        <w:spacing w:line="360" w:lineRule="auto"/>
        <w:rPr>
          <w:b/>
        </w:rPr>
      </w:pPr>
    </w:p>
    <w:p w14:paraId="1EC1E273" w14:textId="0C78314B" w:rsidR="008A40BF" w:rsidRPr="007422DE" w:rsidRDefault="008A40BF" w:rsidP="000B46EA">
      <w:pPr>
        <w:spacing w:line="360" w:lineRule="auto"/>
      </w:pPr>
      <w:r w:rsidRPr="007422DE">
        <w:t>Participant retention in the trial varied significantly between the standardised and individualised groups.</w:t>
      </w:r>
      <w:r w:rsidR="00196A11" w:rsidRPr="007422DE">
        <w:t xml:space="preserve"> </w:t>
      </w:r>
      <w:r w:rsidRPr="007422DE">
        <w:t xml:space="preserve">In the standardised arm (Group 1) 30 women were recruited to the trial </w:t>
      </w:r>
      <w:r w:rsidR="00DA04A8" w:rsidRPr="007422DE">
        <w:t xml:space="preserve">with </w:t>
      </w:r>
      <w:r w:rsidRPr="007422DE">
        <w:t>1</w:t>
      </w:r>
      <w:r w:rsidR="0057310F" w:rsidRPr="007422DE">
        <w:t>6</w:t>
      </w:r>
      <w:r w:rsidRPr="007422DE">
        <w:t xml:space="preserve"> (5</w:t>
      </w:r>
      <w:r w:rsidR="0057310F" w:rsidRPr="007422DE">
        <w:t>3</w:t>
      </w:r>
      <w:r w:rsidR="0000741D" w:rsidRPr="007422DE">
        <w:t>.3</w:t>
      </w:r>
      <w:r w:rsidRPr="007422DE">
        <w:t xml:space="preserve">%) </w:t>
      </w:r>
      <w:r w:rsidR="004F5C91" w:rsidRPr="007422DE">
        <w:t>completing the trial</w:t>
      </w:r>
      <w:r w:rsidR="00E9380B" w:rsidRPr="007422DE">
        <w:t>, 13(43.3%) lost to follow up</w:t>
      </w:r>
      <w:r w:rsidR="00857F31" w:rsidRPr="007422DE">
        <w:t xml:space="preserve"> </w:t>
      </w:r>
      <w:r w:rsidR="00DA04A8" w:rsidRPr="007422DE">
        <w:t xml:space="preserve">being </w:t>
      </w:r>
      <w:r w:rsidR="004F5C91" w:rsidRPr="007422DE">
        <w:t>lost to follow up</w:t>
      </w:r>
      <w:r w:rsidR="00E9380B" w:rsidRPr="007422DE">
        <w:t xml:space="preserve"> and one participant (3.3%) withdrawing because of nausea</w:t>
      </w:r>
      <w:r w:rsidR="00A74933" w:rsidRPr="007422DE">
        <w:t xml:space="preserve">. </w:t>
      </w:r>
    </w:p>
    <w:p w14:paraId="0F19298D" w14:textId="77777777" w:rsidR="004F5C91" w:rsidRPr="007422DE" w:rsidRDefault="004F5C91" w:rsidP="000B46EA">
      <w:pPr>
        <w:spacing w:line="360" w:lineRule="auto"/>
      </w:pPr>
    </w:p>
    <w:p w14:paraId="535BBC8B" w14:textId="0F439A69" w:rsidR="004F5C91" w:rsidRPr="007422DE" w:rsidRDefault="004F5C91" w:rsidP="000B46EA">
      <w:pPr>
        <w:spacing w:line="360" w:lineRule="auto"/>
      </w:pPr>
      <w:r w:rsidRPr="007422DE">
        <w:lastRenderedPageBreak/>
        <w:t>In the individualised arm 2</w:t>
      </w:r>
      <w:r w:rsidR="00A74933" w:rsidRPr="007422DE">
        <w:t>4</w:t>
      </w:r>
      <w:r w:rsidRPr="007422DE">
        <w:t>/31 (</w:t>
      </w:r>
      <w:r w:rsidR="006B7AF4" w:rsidRPr="007422DE">
        <w:t>77</w:t>
      </w:r>
      <w:r w:rsidR="0000741D" w:rsidRPr="007422DE">
        <w:t>.4</w:t>
      </w:r>
      <w:r w:rsidR="00A1722A" w:rsidRPr="007422DE">
        <w:t xml:space="preserve"> </w:t>
      </w:r>
      <w:r w:rsidRPr="007422DE">
        <w:t>%) completed the trial</w:t>
      </w:r>
      <w:r w:rsidR="00857F31" w:rsidRPr="007422DE">
        <w:t xml:space="preserve"> and </w:t>
      </w:r>
      <w:r w:rsidR="0057310F" w:rsidRPr="007422DE">
        <w:t>7</w:t>
      </w:r>
      <w:r w:rsidRPr="007422DE">
        <w:t>/31 (</w:t>
      </w:r>
      <w:r w:rsidR="0057310F" w:rsidRPr="007422DE">
        <w:t>2</w:t>
      </w:r>
      <w:r w:rsidR="0000741D" w:rsidRPr="007422DE">
        <w:t>2.6</w:t>
      </w:r>
      <w:r w:rsidRPr="007422DE">
        <w:t>%) w</w:t>
      </w:r>
      <w:r w:rsidR="00A7114D" w:rsidRPr="007422DE">
        <w:t xml:space="preserve">ithdrew from the </w:t>
      </w:r>
      <w:proofErr w:type="gramStart"/>
      <w:r w:rsidR="00A7114D" w:rsidRPr="007422DE">
        <w:t xml:space="preserve">trial </w:t>
      </w:r>
      <w:r w:rsidR="003F08DF" w:rsidRPr="007422DE">
        <w:t xml:space="preserve"> (</w:t>
      </w:r>
      <w:proofErr w:type="gramEnd"/>
      <w:r w:rsidR="003F08DF" w:rsidRPr="007422DE">
        <w:t xml:space="preserve">5 </w:t>
      </w:r>
      <w:r w:rsidR="00A7114D" w:rsidRPr="007422DE">
        <w:t>(</w:t>
      </w:r>
      <w:r w:rsidR="003F08DF" w:rsidRPr="007422DE">
        <w:t>16.1%)</w:t>
      </w:r>
      <w:r w:rsidR="00A7114D" w:rsidRPr="007422DE">
        <w:t xml:space="preserve"> for no reason</w:t>
      </w:r>
      <w:r w:rsidR="003F08DF" w:rsidRPr="007422DE">
        <w:t>, 1 (3.2%) because she started a new conventional treatment, and 1 (3.2%) because she disliked the taste of the herbs)</w:t>
      </w:r>
      <w:r w:rsidR="00857F31" w:rsidRPr="007422DE">
        <w:t>.</w:t>
      </w:r>
    </w:p>
    <w:p w14:paraId="2F877853" w14:textId="77777777" w:rsidR="008D5693" w:rsidRPr="007422DE" w:rsidRDefault="008D5693" w:rsidP="000B46EA">
      <w:pPr>
        <w:spacing w:line="360" w:lineRule="auto"/>
      </w:pPr>
    </w:p>
    <w:p w14:paraId="6E478525" w14:textId="40D0E93D" w:rsidR="007602D8" w:rsidRPr="007422DE" w:rsidRDefault="007602D8" w:rsidP="00E311AA">
      <w:pPr>
        <w:spacing w:line="360" w:lineRule="auto"/>
        <w:outlineLvl w:val="0"/>
        <w:rPr>
          <w:b/>
        </w:rPr>
      </w:pPr>
      <w:r w:rsidRPr="007422DE">
        <w:rPr>
          <w:b/>
        </w:rPr>
        <w:t>Group 1</w:t>
      </w:r>
      <w:r w:rsidR="00410866" w:rsidRPr="007422DE">
        <w:rPr>
          <w:b/>
        </w:rPr>
        <w:t xml:space="preserve"> (Standardised arm)</w:t>
      </w:r>
    </w:p>
    <w:p w14:paraId="6AF33942" w14:textId="4CB577AD" w:rsidR="00962B38" w:rsidRPr="007422DE" w:rsidRDefault="00046358" w:rsidP="000B46EA">
      <w:pPr>
        <w:spacing w:line="360" w:lineRule="auto"/>
      </w:pPr>
      <w:r w:rsidRPr="007422DE">
        <w:t>At the end of the trial 16/30 of Group 1 provided some data on overall change in UTI symptoms and 15/30 (50%) provided data on change in antibiotic use. The trial diary was only returned by 9/30 (30%) participants in this arm with 2 providing</w:t>
      </w:r>
      <w:r w:rsidR="00962B38" w:rsidRPr="007422DE">
        <w:t xml:space="preserve"> some</w:t>
      </w:r>
      <w:r w:rsidRPr="007422DE">
        <w:t xml:space="preserve"> data on continuous UTI symptoms, 4 providing data on episodes of infection and 3 returning their diaries with no entries made because they experienced no infections during the trial.</w:t>
      </w:r>
    </w:p>
    <w:p w14:paraId="0FE89BCE" w14:textId="77777777" w:rsidR="00962B38" w:rsidRPr="007422DE" w:rsidRDefault="00962B38" w:rsidP="000B46EA">
      <w:pPr>
        <w:spacing w:line="360" w:lineRule="auto"/>
      </w:pPr>
    </w:p>
    <w:p w14:paraId="4B41ECB6" w14:textId="2990900B" w:rsidR="007602D8" w:rsidRPr="007422DE" w:rsidRDefault="007602D8" w:rsidP="00E311AA">
      <w:pPr>
        <w:spacing w:line="360" w:lineRule="auto"/>
        <w:outlineLvl w:val="0"/>
        <w:rPr>
          <w:b/>
        </w:rPr>
      </w:pPr>
      <w:r w:rsidRPr="007422DE">
        <w:rPr>
          <w:b/>
        </w:rPr>
        <w:t>Group 2</w:t>
      </w:r>
      <w:r w:rsidR="00410866" w:rsidRPr="007422DE">
        <w:rPr>
          <w:b/>
        </w:rPr>
        <w:t xml:space="preserve"> (Individualised arm)</w:t>
      </w:r>
    </w:p>
    <w:p w14:paraId="6D407574" w14:textId="0B99AB1C" w:rsidR="000C6FFE" w:rsidRPr="007422DE" w:rsidRDefault="00962B38" w:rsidP="000B46EA">
      <w:pPr>
        <w:spacing w:line="360" w:lineRule="auto"/>
      </w:pPr>
      <w:r w:rsidRPr="007422DE">
        <w:t>In Group</w:t>
      </w:r>
      <w:r w:rsidR="00920187" w:rsidRPr="007422DE">
        <w:t xml:space="preserve"> 2</w:t>
      </w:r>
      <w:r w:rsidRPr="007422DE">
        <w:t xml:space="preserve"> 24/31 (77.4%) of participants provided data on overall changes in UTIs and 20/31 (64.5%) provided data on changes in antibiotic use. Twenty participants in this group (64.5%) provided some diary data with 14 continuous diaries and 6 episodic diaries. However only 8</w:t>
      </w:r>
      <w:r w:rsidR="00664B69" w:rsidRPr="007422DE">
        <w:t>/17</w:t>
      </w:r>
      <w:r w:rsidRPr="007422DE">
        <w:t xml:space="preserve"> </w:t>
      </w:r>
      <w:r w:rsidR="00664B69" w:rsidRPr="007422DE">
        <w:t xml:space="preserve">(47%) </w:t>
      </w:r>
      <w:r w:rsidRPr="007422DE">
        <w:t>parti</w:t>
      </w:r>
      <w:r w:rsidR="00664B69" w:rsidRPr="007422DE">
        <w:t>ci</w:t>
      </w:r>
      <w:r w:rsidRPr="007422DE">
        <w:t xml:space="preserve">pants </w:t>
      </w:r>
      <w:r w:rsidR="00664B69" w:rsidRPr="007422DE">
        <w:t xml:space="preserve">in Group </w:t>
      </w:r>
      <w:r w:rsidR="00E6163B" w:rsidRPr="007422DE">
        <w:t>2 with continuous infection</w:t>
      </w:r>
      <w:r w:rsidR="0066509A" w:rsidRPr="007422DE">
        <w:t xml:space="preserve"> </w:t>
      </w:r>
      <w:r w:rsidRPr="007422DE">
        <w:t>provided diary d</w:t>
      </w:r>
      <w:r w:rsidR="00664B69" w:rsidRPr="007422DE">
        <w:t>ata for the duration of the trial and no participants from Group 1 provided this data.</w:t>
      </w:r>
    </w:p>
    <w:p w14:paraId="5CE6D854" w14:textId="77777777" w:rsidR="000C6FFE" w:rsidRPr="007422DE" w:rsidRDefault="000C6FFE" w:rsidP="000B46EA">
      <w:pPr>
        <w:spacing w:line="360" w:lineRule="auto"/>
        <w:rPr>
          <w:b/>
        </w:rPr>
      </w:pPr>
    </w:p>
    <w:p w14:paraId="1F05FA0A" w14:textId="68BD00D3" w:rsidR="000C6FFE" w:rsidRPr="007422DE" w:rsidRDefault="00485830" w:rsidP="000B46EA">
      <w:pPr>
        <w:spacing w:line="360" w:lineRule="auto"/>
        <w:rPr>
          <w:b/>
        </w:rPr>
      </w:pPr>
      <w:r w:rsidRPr="007422DE">
        <w:rPr>
          <w:b/>
        </w:rPr>
        <w:t>3.</w:t>
      </w:r>
      <w:r w:rsidR="00C54DF7" w:rsidRPr="007422DE">
        <w:rPr>
          <w:b/>
        </w:rPr>
        <w:t>3</w:t>
      </w:r>
      <w:r w:rsidRPr="007422DE">
        <w:rPr>
          <w:b/>
        </w:rPr>
        <w:t xml:space="preserve"> </w:t>
      </w:r>
      <w:r w:rsidR="00E6163B" w:rsidRPr="007422DE">
        <w:rPr>
          <w:b/>
        </w:rPr>
        <w:t>Outcome measurements</w:t>
      </w:r>
    </w:p>
    <w:p w14:paraId="709AC2C1" w14:textId="77777777" w:rsidR="00E6163B" w:rsidRPr="007422DE" w:rsidRDefault="00E6163B" w:rsidP="000B46EA">
      <w:pPr>
        <w:spacing w:line="360" w:lineRule="auto"/>
      </w:pPr>
    </w:p>
    <w:p w14:paraId="2BCA79F5" w14:textId="77777777" w:rsidR="00307A8E" w:rsidRPr="007422DE" w:rsidRDefault="00E70C25" w:rsidP="000B46EA">
      <w:pPr>
        <w:spacing w:line="360" w:lineRule="auto"/>
      </w:pPr>
      <w:r w:rsidRPr="007422DE">
        <w:t xml:space="preserve">The relevance and practicality of outcomes measures are important feasibility findings for this study. </w:t>
      </w:r>
    </w:p>
    <w:p w14:paraId="2ADB1FE5" w14:textId="77777777" w:rsidR="00307A8E" w:rsidRPr="007422DE" w:rsidRDefault="00307A8E" w:rsidP="000B46EA">
      <w:pPr>
        <w:spacing w:line="360" w:lineRule="auto"/>
      </w:pPr>
    </w:p>
    <w:p w14:paraId="4DBEC6BD" w14:textId="77777777" w:rsidR="00307A8E" w:rsidRPr="007422DE" w:rsidRDefault="00307A8E" w:rsidP="00307A8E">
      <w:pPr>
        <w:spacing w:line="360" w:lineRule="auto"/>
      </w:pPr>
      <w:r w:rsidRPr="007422DE">
        <w:t>In light of the relatively small numbers who provided data in the standardised arm, and the failure of the placebo control in the individualised arm, it has only been possible to provide some simple descriptive statistics of each group. These are effectively small case series and they are presented as overall changes in the individualised and standardised group. No statistical comparison between these groups has been possible.</w:t>
      </w:r>
    </w:p>
    <w:p w14:paraId="4A464F42" w14:textId="77777777" w:rsidR="00656BF2" w:rsidRPr="007422DE" w:rsidRDefault="00656BF2" w:rsidP="000B46EA">
      <w:pPr>
        <w:spacing w:line="360" w:lineRule="auto"/>
      </w:pPr>
    </w:p>
    <w:p w14:paraId="7ACC75A9" w14:textId="06A483C0" w:rsidR="00307A8E" w:rsidRPr="007422DE" w:rsidRDefault="008177EA" w:rsidP="00307A8E">
      <w:pPr>
        <w:spacing w:line="360" w:lineRule="auto"/>
        <w:rPr>
          <w:b/>
        </w:rPr>
      </w:pPr>
      <w:r w:rsidRPr="007422DE">
        <w:rPr>
          <w:b/>
        </w:rPr>
        <w:t xml:space="preserve">3.3.1 </w:t>
      </w:r>
      <w:r w:rsidR="00307A8E" w:rsidRPr="007422DE">
        <w:rPr>
          <w:b/>
        </w:rPr>
        <w:t>The CRF 7 global improvement measure</w:t>
      </w:r>
    </w:p>
    <w:p w14:paraId="10CAC22B" w14:textId="77777777" w:rsidR="00307A8E" w:rsidRPr="007422DE" w:rsidRDefault="00307A8E" w:rsidP="00307A8E">
      <w:pPr>
        <w:spacing w:line="360" w:lineRule="auto"/>
      </w:pPr>
    </w:p>
    <w:p w14:paraId="4D87A324" w14:textId="5324FAA1" w:rsidR="00307A8E" w:rsidRPr="007422DE" w:rsidRDefault="00307A8E" w:rsidP="00307A8E">
      <w:pPr>
        <w:spacing w:line="360" w:lineRule="auto"/>
      </w:pPr>
      <w:r w:rsidRPr="007422DE">
        <w:lastRenderedPageBreak/>
        <w:t xml:space="preserve">This was a simple end of trials outcomes measure using a 10cm (-5 to +5) </w:t>
      </w:r>
      <w:r w:rsidR="006878FD" w:rsidRPr="007422DE">
        <w:t>Visual Analogue Scale (</w:t>
      </w:r>
      <w:r w:rsidRPr="007422DE">
        <w:t>VAS</w:t>
      </w:r>
      <w:r w:rsidR="006878FD" w:rsidRPr="007422DE">
        <w:t>)</w:t>
      </w:r>
      <w:r w:rsidRPr="007422DE">
        <w:t xml:space="preserve"> scores to record overall change in urinary symptoms, the number of UTIs experienced, and changes in frequency, and severity. Changes in antibiotic use was recorded using categorical data. The same measure was circulated to women in the individualised group 6 months after the cessation of the trial and provided some data on the longer term implications of treatment.</w:t>
      </w:r>
    </w:p>
    <w:p w14:paraId="34242AA2" w14:textId="77777777" w:rsidR="00307A8E" w:rsidRPr="007422DE" w:rsidRDefault="00307A8E" w:rsidP="000B46EA">
      <w:pPr>
        <w:spacing w:line="360" w:lineRule="auto"/>
      </w:pPr>
    </w:p>
    <w:p w14:paraId="321B03C4" w14:textId="705F0D3A" w:rsidR="00307A8E" w:rsidRPr="007422DE" w:rsidRDefault="008177EA" w:rsidP="006B7AF4">
      <w:pPr>
        <w:widowControl w:val="0"/>
        <w:autoSpaceDE w:val="0"/>
        <w:autoSpaceDN w:val="0"/>
        <w:adjustRightInd w:val="0"/>
        <w:spacing w:line="360" w:lineRule="auto"/>
        <w:rPr>
          <w:b/>
          <w:lang w:eastAsia="ja-JP"/>
        </w:rPr>
      </w:pPr>
      <w:r w:rsidRPr="007422DE">
        <w:rPr>
          <w:b/>
          <w:lang w:eastAsia="ja-JP"/>
        </w:rPr>
        <w:t xml:space="preserve">3.3.2 </w:t>
      </w:r>
      <w:r w:rsidR="00307A8E" w:rsidRPr="007422DE">
        <w:rPr>
          <w:b/>
          <w:lang w:eastAsia="ja-JP"/>
        </w:rPr>
        <w:t>EQ5 D</w:t>
      </w:r>
    </w:p>
    <w:p w14:paraId="516C4EC5" w14:textId="77777777" w:rsidR="00307A8E" w:rsidRPr="007422DE" w:rsidRDefault="00307A8E" w:rsidP="00307A8E">
      <w:pPr>
        <w:widowControl w:val="0"/>
        <w:autoSpaceDE w:val="0"/>
        <w:autoSpaceDN w:val="0"/>
        <w:adjustRightInd w:val="0"/>
        <w:spacing w:line="360" w:lineRule="auto"/>
        <w:rPr>
          <w:lang w:eastAsia="ja-JP"/>
        </w:rPr>
      </w:pPr>
    </w:p>
    <w:p w14:paraId="4316A9DE" w14:textId="77777777" w:rsidR="00307A8E" w:rsidRPr="007422DE" w:rsidRDefault="00307A8E" w:rsidP="00307A8E">
      <w:pPr>
        <w:widowControl w:val="0"/>
        <w:autoSpaceDE w:val="0"/>
        <w:autoSpaceDN w:val="0"/>
        <w:adjustRightInd w:val="0"/>
        <w:spacing w:line="360" w:lineRule="auto"/>
        <w:rPr>
          <w:lang w:eastAsia="ja-JP"/>
        </w:rPr>
      </w:pPr>
      <w:r w:rsidRPr="007422DE">
        <w:rPr>
          <w:lang w:eastAsia="ja-JP"/>
        </w:rPr>
        <w:t xml:space="preserve">EQ5D is a standardised instrument used to measure quality of life and provide health economic data. This was one of the secondary outcomes in the RUTI trial. Data was provided by 14/30 (46.6%) in the standardised group and 16/31 (51.6%) in the individualised group. Given the small numbers of the trial it was not considered possible to meaningfully analyse these data. </w:t>
      </w:r>
    </w:p>
    <w:p w14:paraId="336368DD" w14:textId="77777777" w:rsidR="00307A8E" w:rsidRPr="007422DE" w:rsidRDefault="00307A8E" w:rsidP="000B46EA">
      <w:pPr>
        <w:spacing w:line="360" w:lineRule="auto"/>
      </w:pPr>
    </w:p>
    <w:p w14:paraId="16BF3685" w14:textId="16F5E0DC" w:rsidR="006C0ED5" w:rsidRPr="007422DE" w:rsidRDefault="00E70C25" w:rsidP="000B46EA">
      <w:pPr>
        <w:spacing w:line="360" w:lineRule="auto"/>
      </w:pPr>
      <w:r w:rsidRPr="007422DE">
        <w:t>These data</w:t>
      </w:r>
      <w:r w:rsidR="00307A8E" w:rsidRPr="007422DE">
        <w:t xml:space="preserve"> have been summarised in </w:t>
      </w:r>
      <w:r w:rsidR="007422DE" w:rsidRPr="007422DE">
        <w:fldChar w:fldCharType="begin"/>
      </w:r>
      <w:r w:rsidR="007422DE" w:rsidRPr="007422DE">
        <w:instrText xml:space="preserve"> REF _Ref530376718 </w:instrText>
      </w:r>
      <w:r w:rsidR="007422DE" w:rsidRPr="007422DE">
        <w:fldChar w:fldCharType="separate"/>
      </w:r>
      <w:r w:rsidR="00A82FB2" w:rsidRPr="007422DE">
        <w:t xml:space="preserve">Table </w:t>
      </w:r>
      <w:r w:rsidR="00A82FB2" w:rsidRPr="007422DE">
        <w:rPr>
          <w:noProof/>
        </w:rPr>
        <w:t>6</w:t>
      </w:r>
      <w:r w:rsidR="007422DE" w:rsidRPr="007422DE">
        <w:rPr>
          <w:noProof/>
        </w:rPr>
        <w:fldChar w:fldCharType="end"/>
      </w:r>
      <w:r w:rsidRPr="007422DE">
        <w:t xml:space="preserve">. A more complete set of </w:t>
      </w:r>
      <w:r w:rsidR="00C54DF7" w:rsidRPr="007422DE">
        <w:t xml:space="preserve">data are available in Appendix </w:t>
      </w:r>
      <w:r w:rsidR="002C4082" w:rsidRPr="007422DE">
        <w:t>A</w:t>
      </w:r>
      <w:r w:rsidR="00307A8E" w:rsidRPr="007422DE">
        <w:t>.</w:t>
      </w:r>
    </w:p>
    <w:p w14:paraId="0912CA58" w14:textId="77777777" w:rsidR="00263887" w:rsidRPr="007422DE" w:rsidRDefault="00263887" w:rsidP="000B46EA">
      <w:pPr>
        <w:spacing w:line="360" w:lineRule="auto"/>
      </w:pPr>
    </w:p>
    <w:p w14:paraId="5209ACD4" w14:textId="05231113" w:rsidR="00E70C25" w:rsidRPr="007422DE" w:rsidRDefault="00E70C25" w:rsidP="008177EA">
      <w:pPr>
        <w:pStyle w:val="ListParagraph"/>
        <w:widowControl w:val="0"/>
        <w:numPr>
          <w:ilvl w:val="0"/>
          <w:numId w:val="41"/>
        </w:numPr>
        <w:autoSpaceDE w:val="0"/>
        <w:autoSpaceDN w:val="0"/>
        <w:adjustRightInd w:val="0"/>
        <w:spacing w:line="360" w:lineRule="auto"/>
        <w:outlineLvl w:val="0"/>
        <w:rPr>
          <w:b/>
          <w:lang w:eastAsia="ja-JP"/>
        </w:rPr>
      </w:pPr>
      <w:r w:rsidRPr="007422DE">
        <w:rPr>
          <w:b/>
          <w:lang w:eastAsia="ja-JP"/>
        </w:rPr>
        <w:t>Serum markers of renal and liver function</w:t>
      </w:r>
    </w:p>
    <w:p w14:paraId="5838342E" w14:textId="77777777" w:rsidR="00E70C25" w:rsidRPr="007422DE" w:rsidRDefault="00E70C25" w:rsidP="00E70C25">
      <w:pPr>
        <w:widowControl w:val="0"/>
        <w:autoSpaceDE w:val="0"/>
        <w:autoSpaceDN w:val="0"/>
        <w:adjustRightInd w:val="0"/>
        <w:spacing w:line="360" w:lineRule="auto"/>
        <w:rPr>
          <w:b/>
          <w:lang w:eastAsia="ja-JP"/>
        </w:rPr>
      </w:pPr>
    </w:p>
    <w:p w14:paraId="2E12BC54" w14:textId="270C7665" w:rsidR="00307A8E" w:rsidRPr="007422DE" w:rsidRDefault="00E70C25" w:rsidP="006B7AF4">
      <w:pPr>
        <w:widowControl w:val="0"/>
        <w:autoSpaceDE w:val="0"/>
        <w:autoSpaceDN w:val="0"/>
        <w:adjustRightInd w:val="0"/>
        <w:spacing w:line="360" w:lineRule="auto"/>
        <w:rPr>
          <w:lang w:eastAsia="ja-JP"/>
        </w:rPr>
      </w:pPr>
      <w:r w:rsidRPr="007422DE">
        <w:rPr>
          <w:lang w:eastAsia="ja-JP"/>
        </w:rPr>
        <w:t xml:space="preserve">Serum alanine aminotransferase (ALT) and serum creatinine were measured at weeks 0, 4 &amp; 16 of the trial. No abnormalities were reported during the trial in either the standardised or the individualised arm. Participation in the trial was contingent upon completing these assessments. In the individualised arm tests were conducted at the TCM clinic on all participants, using a desk top </w:t>
      </w:r>
      <w:proofErr w:type="spellStart"/>
      <w:r w:rsidRPr="007422DE">
        <w:rPr>
          <w:lang w:eastAsia="ja-JP"/>
        </w:rPr>
        <w:t>Reflotron</w:t>
      </w:r>
      <w:proofErr w:type="spellEnd"/>
      <w:r w:rsidR="00601FFF" w:rsidRPr="007422DE">
        <w:rPr>
          <w:vertAlign w:val="superscript"/>
          <w:lang w:eastAsia="ja-JP"/>
        </w:rPr>
        <w:t>®</w:t>
      </w:r>
      <w:r w:rsidRPr="007422DE">
        <w:rPr>
          <w:lang w:eastAsia="ja-JP"/>
        </w:rPr>
        <w:t xml:space="preserve"> blood analyser. Whilst, due to participants re-scheduling appointments, it was not always </w:t>
      </w:r>
      <w:r w:rsidR="009A4A75" w:rsidRPr="007422DE">
        <w:rPr>
          <w:lang w:eastAsia="ja-JP"/>
        </w:rPr>
        <w:t xml:space="preserve">possible </w:t>
      </w:r>
      <w:r w:rsidRPr="007422DE">
        <w:rPr>
          <w:lang w:eastAsia="ja-JP"/>
        </w:rPr>
        <w:t>to test precisely at the 4</w:t>
      </w:r>
      <w:r w:rsidRPr="007422DE">
        <w:rPr>
          <w:vertAlign w:val="superscript"/>
          <w:lang w:eastAsia="ja-JP"/>
        </w:rPr>
        <w:t>th</w:t>
      </w:r>
      <w:r w:rsidRPr="007422DE">
        <w:rPr>
          <w:lang w:eastAsia="ja-JP"/>
        </w:rPr>
        <w:t xml:space="preserve"> week, all required assessments were successfully completed in those who completed the trial.</w:t>
      </w:r>
    </w:p>
    <w:p w14:paraId="1A0810E7" w14:textId="77777777" w:rsidR="00C54DF7" w:rsidRPr="007422DE" w:rsidRDefault="00C54DF7" w:rsidP="006B7AF4">
      <w:pPr>
        <w:widowControl w:val="0"/>
        <w:autoSpaceDE w:val="0"/>
        <w:autoSpaceDN w:val="0"/>
        <w:adjustRightInd w:val="0"/>
        <w:spacing w:line="360" w:lineRule="auto"/>
      </w:pPr>
    </w:p>
    <w:p w14:paraId="2D6B13A3" w14:textId="77777777" w:rsidR="00A160E3" w:rsidRPr="007422DE" w:rsidRDefault="00A160E3" w:rsidP="006B7AF4">
      <w:pPr>
        <w:widowControl w:val="0"/>
        <w:autoSpaceDE w:val="0"/>
        <w:autoSpaceDN w:val="0"/>
        <w:adjustRightInd w:val="0"/>
        <w:spacing w:line="360" w:lineRule="auto"/>
      </w:pPr>
    </w:p>
    <w:p w14:paraId="7FDD0F41" w14:textId="77777777" w:rsidR="00A160E3" w:rsidRPr="007422DE" w:rsidRDefault="00A160E3" w:rsidP="006B7AF4">
      <w:pPr>
        <w:widowControl w:val="0"/>
        <w:autoSpaceDE w:val="0"/>
        <w:autoSpaceDN w:val="0"/>
        <w:adjustRightInd w:val="0"/>
        <w:spacing w:line="360" w:lineRule="auto"/>
      </w:pPr>
    </w:p>
    <w:p w14:paraId="5E9F35E9" w14:textId="77777777" w:rsidR="00A160E3" w:rsidRPr="007422DE" w:rsidRDefault="00A160E3" w:rsidP="006B7AF4">
      <w:pPr>
        <w:widowControl w:val="0"/>
        <w:autoSpaceDE w:val="0"/>
        <w:autoSpaceDN w:val="0"/>
        <w:adjustRightInd w:val="0"/>
        <w:spacing w:line="360" w:lineRule="auto"/>
      </w:pPr>
    </w:p>
    <w:p w14:paraId="08DABEA5" w14:textId="45904CA6" w:rsidR="00A54A66" w:rsidRPr="007422DE" w:rsidRDefault="00A54A66" w:rsidP="00A54A66">
      <w:pPr>
        <w:pStyle w:val="Caption"/>
        <w:keepNext/>
        <w:rPr>
          <w:color w:val="auto"/>
        </w:rPr>
      </w:pPr>
      <w:bookmarkStart w:id="9" w:name="_Ref530376718"/>
      <w:r w:rsidRPr="007422DE">
        <w:rPr>
          <w:color w:val="auto"/>
        </w:rPr>
        <w:lastRenderedPageBreak/>
        <w:t xml:space="preserve">Table </w:t>
      </w:r>
      <w:r w:rsidR="007422DE" w:rsidRPr="007422DE">
        <w:rPr>
          <w:color w:val="auto"/>
        </w:rPr>
        <w:fldChar w:fldCharType="begin"/>
      </w:r>
      <w:r w:rsidR="007422DE" w:rsidRPr="007422DE">
        <w:rPr>
          <w:color w:val="auto"/>
        </w:rPr>
        <w:instrText xml:space="preserve"> SEQ Table \* ARABIC </w:instrText>
      </w:r>
      <w:r w:rsidR="007422DE" w:rsidRPr="007422DE">
        <w:rPr>
          <w:color w:val="auto"/>
        </w:rPr>
        <w:fldChar w:fldCharType="separate"/>
      </w:r>
      <w:r w:rsidR="003A4CD4" w:rsidRPr="007422DE">
        <w:rPr>
          <w:noProof/>
          <w:color w:val="auto"/>
        </w:rPr>
        <w:t>6</w:t>
      </w:r>
      <w:r w:rsidR="007422DE" w:rsidRPr="007422DE">
        <w:rPr>
          <w:noProof/>
          <w:color w:val="auto"/>
        </w:rPr>
        <w:fldChar w:fldCharType="end"/>
      </w:r>
      <w:bookmarkEnd w:id="9"/>
      <w:r w:rsidRPr="007422DE">
        <w:rPr>
          <w:color w:val="auto"/>
        </w:rPr>
        <w:t xml:space="preserve"> Summary of RUTI Trial outcomes</w:t>
      </w:r>
    </w:p>
    <w:tbl>
      <w:tblPr>
        <w:tblStyle w:val="TableGrid"/>
        <w:tblW w:w="8784" w:type="dxa"/>
        <w:tblLayout w:type="fixed"/>
        <w:tblLook w:val="04A0" w:firstRow="1" w:lastRow="0" w:firstColumn="1" w:lastColumn="0" w:noHBand="0" w:noVBand="1"/>
      </w:tblPr>
      <w:tblGrid>
        <w:gridCol w:w="1163"/>
        <w:gridCol w:w="2376"/>
        <w:gridCol w:w="1276"/>
        <w:gridCol w:w="1276"/>
        <w:gridCol w:w="1275"/>
        <w:gridCol w:w="1418"/>
      </w:tblGrid>
      <w:tr w:rsidR="007422DE" w:rsidRPr="007422DE" w14:paraId="3D5ABD60" w14:textId="77777777" w:rsidTr="003904C0">
        <w:tc>
          <w:tcPr>
            <w:tcW w:w="3539" w:type="dxa"/>
            <w:gridSpan w:val="2"/>
            <w:vMerge w:val="restart"/>
            <w:shd w:val="clear" w:color="auto" w:fill="auto"/>
          </w:tcPr>
          <w:p w14:paraId="73B46330" w14:textId="77777777" w:rsidR="00E70C25" w:rsidRPr="007422DE" w:rsidRDefault="00E70C25" w:rsidP="008125BD">
            <w:pPr>
              <w:spacing w:line="360" w:lineRule="auto"/>
              <w:rPr>
                <w:sz w:val="20"/>
                <w:szCs w:val="20"/>
              </w:rPr>
            </w:pPr>
            <w:r w:rsidRPr="007422DE">
              <w:rPr>
                <w:sz w:val="20"/>
                <w:szCs w:val="20"/>
              </w:rPr>
              <w:t>Treatment group</w:t>
            </w:r>
          </w:p>
        </w:tc>
        <w:tc>
          <w:tcPr>
            <w:tcW w:w="2552" w:type="dxa"/>
            <w:gridSpan w:val="2"/>
            <w:shd w:val="clear" w:color="auto" w:fill="auto"/>
          </w:tcPr>
          <w:p w14:paraId="6A4E1010" w14:textId="77777777" w:rsidR="00E70C25" w:rsidRPr="007422DE" w:rsidRDefault="00E70C25" w:rsidP="008125BD">
            <w:pPr>
              <w:spacing w:line="360" w:lineRule="auto"/>
              <w:rPr>
                <w:sz w:val="20"/>
                <w:szCs w:val="20"/>
              </w:rPr>
            </w:pPr>
            <w:r w:rsidRPr="007422DE">
              <w:rPr>
                <w:sz w:val="20"/>
                <w:szCs w:val="20"/>
              </w:rPr>
              <w:t>Standardised</w:t>
            </w:r>
          </w:p>
        </w:tc>
        <w:tc>
          <w:tcPr>
            <w:tcW w:w="2693" w:type="dxa"/>
            <w:gridSpan w:val="2"/>
            <w:shd w:val="clear" w:color="auto" w:fill="auto"/>
          </w:tcPr>
          <w:p w14:paraId="4FCB17BE" w14:textId="77777777" w:rsidR="00E70C25" w:rsidRPr="007422DE" w:rsidRDefault="00E70C25" w:rsidP="008125BD">
            <w:pPr>
              <w:spacing w:line="360" w:lineRule="auto"/>
              <w:rPr>
                <w:sz w:val="20"/>
                <w:szCs w:val="20"/>
              </w:rPr>
            </w:pPr>
            <w:r w:rsidRPr="007422DE">
              <w:rPr>
                <w:sz w:val="20"/>
                <w:szCs w:val="20"/>
              </w:rPr>
              <w:t>Individualised</w:t>
            </w:r>
          </w:p>
        </w:tc>
      </w:tr>
      <w:tr w:rsidR="007422DE" w:rsidRPr="007422DE" w14:paraId="4C89F2E0" w14:textId="77777777" w:rsidTr="003904C0">
        <w:tc>
          <w:tcPr>
            <w:tcW w:w="3539" w:type="dxa"/>
            <w:gridSpan w:val="2"/>
            <w:vMerge/>
            <w:shd w:val="clear" w:color="auto" w:fill="auto"/>
          </w:tcPr>
          <w:p w14:paraId="5D1FCE2F" w14:textId="77777777" w:rsidR="00E70C25" w:rsidRPr="007422DE" w:rsidRDefault="00E70C25" w:rsidP="008125BD">
            <w:pPr>
              <w:spacing w:line="360" w:lineRule="auto"/>
              <w:rPr>
                <w:sz w:val="20"/>
                <w:szCs w:val="20"/>
              </w:rPr>
            </w:pPr>
          </w:p>
        </w:tc>
        <w:tc>
          <w:tcPr>
            <w:tcW w:w="1276" w:type="dxa"/>
            <w:shd w:val="clear" w:color="auto" w:fill="auto"/>
          </w:tcPr>
          <w:p w14:paraId="2835D7C3" w14:textId="77777777" w:rsidR="00E70C25" w:rsidRPr="007422DE" w:rsidRDefault="00E70C25" w:rsidP="008125BD">
            <w:pPr>
              <w:spacing w:line="360" w:lineRule="auto"/>
              <w:rPr>
                <w:sz w:val="20"/>
                <w:szCs w:val="20"/>
              </w:rPr>
            </w:pPr>
            <w:r w:rsidRPr="007422DE">
              <w:rPr>
                <w:sz w:val="20"/>
                <w:szCs w:val="20"/>
              </w:rPr>
              <w:t>Active</w:t>
            </w:r>
          </w:p>
        </w:tc>
        <w:tc>
          <w:tcPr>
            <w:tcW w:w="1276" w:type="dxa"/>
            <w:shd w:val="clear" w:color="auto" w:fill="auto"/>
          </w:tcPr>
          <w:p w14:paraId="34A322E4" w14:textId="77777777" w:rsidR="00E70C25" w:rsidRPr="007422DE" w:rsidRDefault="00E70C25" w:rsidP="008125BD">
            <w:pPr>
              <w:spacing w:line="360" w:lineRule="auto"/>
              <w:rPr>
                <w:sz w:val="20"/>
                <w:szCs w:val="20"/>
              </w:rPr>
            </w:pPr>
            <w:r w:rsidRPr="007422DE">
              <w:rPr>
                <w:sz w:val="20"/>
                <w:szCs w:val="20"/>
              </w:rPr>
              <w:t>Placebo</w:t>
            </w:r>
          </w:p>
        </w:tc>
        <w:tc>
          <w:tcPr>
            <w:tcW w:w="1275" w:type="dxa"/>
            <w:shd w:val="clear" w:color="auto" w:fill="auto"/>
          </w:tcPr>
          <w:p w14:paraId="717E5081" w14:textId="77777777" w:rsidR="00E70C25" w:rsidRPr="007422DE" w:rsidRDefault="00E70C25" w:rsidP="008125BD">
            <w:pPr>
              <w:spacing w:line="360" w:lineRule="auto"/>
              <w:rPr>
                <w:sz w:val="20"/>
                <w:szCs w:val="20"/>
              </w:rPr>
            </w:pPr>
            <w:r w:rsidRPr="007422DE">
              <w:rPr>
                <w:sz w:val="20"/>
                <w:szCs w:val="20"/>
              </w:rPr>
              <w:t>Active</w:t>
            </w:r>
          </w:p>
        </w:tc>
        <w:tc>
          <w:tcPr>
            <w:tcW w:w="1418" w:type="dxa"/>
            <w:shd w:val="clear" w:color="auto" w:fill="auto"/>
          </w:tcPr>
          <w:p w14:paraId="15E3503D" w14:textId="77777777" w:rsidR="00E70C25" w:rsidRPr="007422DE" w:rsidRDefault="00E70C25" w:rsidP="008125BD">
            <w:pPr>
              <w:spacing w:line="360" w:lineRule="auto"/>
              <w:rPr>
                <w:sz w:val="20"/>
                <w:szCs w:val="20"/>
              </w:rPr>
            </w:pPr>
            <w:r w:rsidRPr="007422DE">
              <w:rPr>
                <w:sz w:val="20"/>
                <w:szCs w:val="20"/>
              </w:rPr>
              <w:t>Placebo only</w:t>
            </w:r>
          </w:p>
        </w:tc>
      </w:tr>
      <w:tr w:rsidR="007422DE" w:rsidRPr="007422DE" w14:paraId="0B56AE56" w14:textId="77777777" w:rsidTr="003904C0">
        <w:tc>
          <w:tcPr>
            <w:tcW w:w="3539" w:type="dxa"/>
            <w:gridSpan w:val="2"/>
            <w:shd w:val="clear" w:color="auto" w:fill="auto"/>
          </w:tcPr>
          <w:p w14:paraId="6337567C" w14:textId="5FDCD5E7" w:rsidR="00E70C25" w:rsidRPr="007422DE" w:rsidRDefault="00E70C25" w:rsidP="008125BD">
            <w:pPr>
              <w:spacing w:line="360" w:lineRule="auto"/>
              <w:rPr>
                <w:sz w:val="20"/>
                <w:szCs w:val="20"/>
              </w:rPr>
            </w:pPr>
            <w:r w:rsidRPr="007422DE">
              <w:rPr>
                <w:sz w:val="20"/>
                <w:szCs w:val="20"/>
              </w:rPr>
              <w:t>N</w:t>
            </w:r>
            <w:r w:rsidR="007C15D4" w:rsidRPr="007422DE">
              <w:rPr>
                <w:sz w:val="20"/>
                <w:szCs w:val="20"/>
              </w:rPr>
              <w:t>umber</w:t>
            </w:r>
            <w:r w:rsidRPr="007422DE">
              <w:rPr>
                <w:sz w:val="20"/>
                <w:szCs w:val="20"/>
              </w:rPr>
              <w:t xml:space="preserve"> of patients randomised</w:t>
            </w:r>
          </w:p>
        </w:tc>
        <w:tc>
          <w:tcPr>
            <w:tcW w:w="1276" w:type="dxa"/>
            <w:shd w:val="clear" w:color="auto" w:fill="auto"/>
          </w:tcPr>
          <w:p w14:paraId="5CFDCE74" w14:textId="77777777" w:rsidR="00E70C25" w:rsidRPr="007422DE" w:rsidRDefault="00E70C25" w:rsidP="008125BD">
            <w:pPr>
              <w:spacing w:line="360" w:lineRule="auto"/>
              <w:rPr>
                <w:sz w:val="20"/>
                <w:szCs w:val="20"/>
              </w:rPr>
            </w:pPr>
            <w:r w:rsidRPr="007422DE">
              <w:rPr>
                <w:sz w:val="20"/>
                <w:szCs w:val="20"/>
              </w:rPr>
              <w:t>13</w:t>
            </w:r>
          </w:p>
        </w:tc>
        <w:tc>
          <w:tcPr>
            <w:tcW w:w="1276" w:type="dxa"/>
            <w:shd w:val="clear" w:color="auto" w:fill="auto"/>
          </w:tcPr>
          <w:p w14:paraId="0FE61834" w14:textId="77777777" w:rsidR="00E70C25" w:rsidRPr="007422DE" w:rsidRDefault="00E70C25" w:rsidP="008125BD">
            <w:pPr>
              <w:spacing w:line="360" w:lineRule="auto"/>
              <w:rPr>
                <w:sz w:val="20"/>
                <w:szCs w:val="20"/>
              </w:rPr>
            </w:pPr>
            <w:r w:rsidRPr="007422DE">
              <w:rPr>
                <w:sz w:val="20"/>
                <w:szCs w:val="20"/>
              </w:rPr>
              <w:t>17</w:t>
            </w:r>
          </w:p>
        </w:tc>
        <w:tc>
          <w:tcPr>
            <w:tcW w:w="1275" w:type="dxa"/>
            <w:shd w:val="clear" w:color="auto" w:fill="auto"/>
          </w:tcPr>
          <w:p w14:paraId="093B3120" w14:textId="77777777" w:rsidR="00E70C25" w:rsidRPr="007422DE" w:rsidRDefault="00E70C25" w:rsidP="008125BD">
            <w:pPr>
              <w:spacing w:line="360" w:lineRule="auto"/>
              <w:rPr>
                <w:sz w:val="20"/>
                <w:szCs w:val="20"/>
              </w:rPr>
            </w:pPr>
            <w:r w:rsidRPr="007422DE">
              <w:rPr>
                <w:sz w:val="20"/>
                <w:szCs w:val="20"/>
              </w:rPr>
              <w:t>27</w:t>
            </w:r>
          </w:p>
        </w:tc>
        <w:tc>
          <w:tcPr>
            <w:tcW w:w="1418" w:type="dxa"/>
            <w:shd w:val="clear" w:color="auto" w:fill="auto"/>
          </w:tcPr>
          <w:p w14:paraId="3ED84EE0" w14:textId="77777777" w:rsidR="00E70C25" w:rsidRPr="007422DE" w:rsidRDefault="00E70C25" w:rsidP="008125BD">
            <w:pPr>
              <w:spacing w:line="360" w:lineRule="auto"/>
              <w:rPr>
                <w:sz w:val="20"/>
                <w:szCs w:val="20"/>
              </w:rPr>
            </w:pPr>
            <w:r w:rsidRPr="007422DE">
              <w:rPr>
                <w:sz w:val="20"/>
                <w:szCs w:val="20"/>
              </w:rPr>
              <w:t>4</w:t>
            </w:r>
          </w:p>
        </w:tc>
      </w:tr>
      <w:tr w:rsidR="007422DE" w:rsidRPr="007422DE" w14:paraId="18227BC2" w14:textId="77777777" w:rsidTr="003904C0">
        <w:tc>
          <w:tcPr>
            <w:tcW w:w="3539" w:type="dxa"/>
            <w:gridSpan w:val="2"/>
            <w:shd w:val="clear" w:color="auto" w:fill="auto"/>
          </w:tcPr>
          <w:p w14:paraId="176ACD3F" w14:textId="1B9E75B6" w:rsidR="00E70C25" w:rsidRPr="007422DE" w:rsidRDefault="00E70C25" w:rsidP="008125BD">
            <w:pPr>
              <w:spacing w:line="360" w:lineRule="auto"/>
              <w:rPr>
                <w:sz w:val="20"/>
                <w:szCs w:val="20"/>
              </w:rPr>
            </w:pPr>
            <w:r w:rsidRPr="007422DE">
              <w:rPr>
                <w:sz w:val="20"/>
                <w:szCs w:val="20"/>
              </w:rPr>
              <w:t>N</w:t>
            </w:r>
            <w:r w:rsidR="007C15D4" w:rsidRPr="007422DE">
              <w:rPr>
                <w:sz w:val="20"/>
                <w:szCs w:val="20"/>
              </w:rPr>
              <w:t>umber of</w:t>
            </w:r>
            <w:r w:rsidRPr="007422DE">
              <w:rPr>
                <w:sz w:val="20"/>
                <w:szCs w:val="20"/>
              </w:rPr>
              <w:t xml:space="preserve"> patients who completed the trial</w:t>
            </w:r>
          </w:p>
        </w:tc>
        <w:tc>
          <w:tcPr>
            <w:tcW w:w="1276" w:type="dxa"/>
            <w:shd w:val="clear" w:color="auto" w:fill="auto"/>
          </w:tcPr>
          <w:p w14:paraId="77509F9B" w14:textId="77777777" w:rsidR="00E70C25" w:rsidRPr="007422DE" w:rsidRDefault="00E70C25" w:rsidP="008125BD">
            <w:pPr>
              <w:spacing w:line="360" w:lineRule="auto"/>
              <w:rPr>
                <w:sz w:val="20"/>
                <w:szCs w:val="20"/>
              </w:rPr>
            </w:pPr>
            <w:r w:rsidRPr="007422DE">
              <w:rPr>
                <w:sz w:val="20"/>
                <w:szCs w:val="20"/>
              </w:rPr>
              <w:t>7</w:t>
            </w:r>
          </w:p>
          <w:p w14:paraId="6B080693" w14:textId="77777777" w:rsidR="00E70C25" w:rsidRPr="007422DE" w:rsidRDefault="00E70C25" w:rsidP="008125BD">
            <w:pPr>
              <w:spacing w:line="360" w:lineRule="auto"/>
              <w:rPr>
                <w:sz w:val="20"/>
                <w:szCs w:val="20"/>
              </w:rPr>
            </w:pPr>
            <w:r w:rsidRPr="007422DE">
              <w:rPr>
                <w:sz w:val="20"/>
                <w:szCs w:val="20"/>
              </w:rPr>
              <w:t>(53.8%)</w:t>
            </w:r>
          </w:p>
        </w:tc>
        <w:tc>
          <w:tcPr>
            <w:tcW w:w="1276" w:type="dxa"/>
            <w:shd w:val="clear" w:color="auto" w:fill="auto"/>
          </w:tcPr>
          <w:p w14:paraId="2DF12C9D" w14:textId="77777777" w:rsidR="00E70C25" w:rsidRPr="007422DE" w:rsidRDefault="00E70C25" w:rsidP="008125BD">
            <w:pPr>
              <w:spacing w:line="360" w:lineRule="auto"/>
              <w:rPr>
                <w:sz w:val="20"/>
                <w:szCs w:val="20"/>
              </w:rPr>
            </w:pPr>
            <w:r w:rsidRPr="007422DE">
              <w:rPr>
                <w:sz w:val="20"/>
                <w:szCs w:val="20"/>
              </w:rPr>
              <w:t>9</w:t>
            </w:r>
          </w:p>
          <w:p w14:paraId="18495C94" w14:textId="77777777" w:rsidR="00E70C25" w:rsidRPr="007422DE" w:rsidRDefault="00E70C25" w:rsidP="008125BD">
            <w:pPr>
              <w:spacing w:line="360" w:lineRule="auto"/>
              <w:rPr>
                <w:sz w:val="20"/>
                <w:szCs w:val="20"/>
              </w:rPr>
            </w:pPr>
            <w:r w:rsidRPr="007422DE">
              <w:rPr>
                <w:sz w:val="20"/>
                <w:szCs w:val="20"/>
              </w:rPr>
              <w:t>(52.9%)</w:t>
            </w:r>
          </w:p>
        </w:tc>
        <w:tc>
          <w:tcPr>
            <w:tcW w:w="1275" w:type="dxa"/>
            <w:shd w:val="clear" w:color="auto" w:fill="auto"/>
          </w:tcPr>
          <w:p w14:paraId="51714F90" w14:textId="77777777" w:rsidR="00E70C25" w:rsidRPr="007422DE" w:rsidRDefault="00E70C25" w:rsidP="008125BD">
            <w:pPr>
              <w:spacing w:line="360" w:lineRule="auto"/>
              <w:rPr>
                <w:sz w:val="20"/>
                <w:szCs w:val="20"/>
              </w:rPr>
            </w:pPr>
            <w:r w:rsidRPr="007422DE">
              <w:rPr>
                <w:sz w:val="20"/>
                <w:szCs w:val="20"/>
              </w:rPr>
              <w:t>22</w:t>
            </w:r>
          </w:p>
          <w:p w14:paraId="03063131" w14:textId="77777777" w:rsidR="00E70C25" w:rsidRPr="007422DE" w:rsidRDefault="00E70C25" w:rsidP="008125BD">
            <w:pPr>
              <w:spacing w:line="360" w:lineRule="auto"/>
              <w:rPr>
                <w:sz w:val="20"/>
                <w:szCs w:val="20"/>
              </w:rPr>
            </w:pPr>
            <w:r w:rsidRPr="007422DE">
              <w:rPr>
                <w:sz w:val="20"/>
                <w:szCs w:val="20"/>
              </w:rPr>
              <w:t>(81.5%)</w:t>
            </w:r>
          </w:p>
        </w:tc>
        <w:tc>
          <w:tcPr>
            <w:tcW w:w="1418" w:type="dxa"/>
            <w:shd w:val="clear" w:color="auto" w:fill="auto"/>
          </w:tcPr>
          <w:p w14:paraId="1F99CB2B" w14:textId="77777777" w:rsidR="00E70C25" w:rsidRPr="007422DE" w:rsidRDefault="00E70C25" w:rsidP="008125BD">
            <w:pPr>
              <w:spacing w:line="360" w:lineRule="auto"/>
              <w:rPr>
                <w:sz w:val="20"/>
                <w:szCs w:val="20"/>
              </w:rPr>
            </w:pPr>
            <w:r w:rsidRPr="007422DE">
              <w:rPr>
                <w:sz w:val="20"/>
                <w:szCs w:val="20"/>
              </w:rPr>
              <w:t>2</w:t>
            </w:r>
          </w:p>
          <w:p w14:paraId="6A13E419" w14:textId="77777777" w:rsidR="00E70C25" w:rsidRPr="007422DE" w:rsidRDefault="00E70C25" w:rsidP="008125BD">
            <w:pPr>
              <w:spacing w:line="360" w:lineRule="auto"/>
              <w:rPr>
                <w:sz w:val="20"/>
                <w:szCs w:val="20"/>
              </w:rPr>
            </w:pPr>
            <w:r w:rsidRPr="007422DE">
              <w:rPr>
                <w:sz w:val="20"/>
                <w:szCs w:val="20"/>
              </w:rPr>
              <w:t>(50%)</w:t>
            </w:r>
          </w:p>
        </w:tc>
      </w:tr>
      <w:tr w:rsidR="007422DE" w:rsidRPr="007422DE" w14:paraId="0670E65D" w14:textId="77777777" w:rsidTr="003904C0">
        <w:tc>
          <w:tcPr>
            <w:tcW w:w="1163" w:type="dxa"/>
            <w:vMerge w:val="restart"/>
            <w:shd w:val="clear" w:color="auto" w:fill="auto"/>
          </w:tcPr>
          <w:p w14:paraId="7DF291CC" w14:textId="77777777" w:rsidR="00E70C25" w:rsidRPr="007422DE" w:rsidRDefault="00E70C25" w:rsidP="008125BD">
            <w:pPr>
              <w:spacing w:line="360" w:lineRule="auto"/>
              <w:rPr>
                <w:sz w:val="20"/>
                <w:szCs w:val="20"/>
              </w:rPr>
            </w:pPr>
          </w:p>
          <w:p w14:paraId="5DD03485" w14:textId="77777777" w:rsidR="00E70C25" w:rsidRPr="007422DE" w:rsidRDefault="00E70C25" w:rsidP="008125BD">
            <w:pPr>
              <w:spacing w:line="360" w:lineRule="auto"/>
              <w:rPr>
                <w:sz w:val="20"/>
                <w:szCs w:val="20"/>
              </w:rPr>
            </w:pPr>
            <w:r w:rsidRPr="007422DE">
              <w:rPr>
                <w:sz w:val="20"/>
                <w:szCs w:val="20"/>
              </w:rPr>
              <w:t>Patient diaries</w:t>
            </w:r>
          </w:p>
        </w:tc>
        <w:tc>
          <w:tcPr>
            <w:tcW w:w="2376" w:type="dxa"/>
            <w:shd w:val="clear" w:color="auto" w:fill="auto"/>
          </w:tcPr>
          <w:p w14:paraId="177BC46F" w14:textId="77777777" w:rsidR="00E70C25" w:rsidRPr="007422DE" w:rsidRDefault="00E70C25" w:rsidP="008125BD">
            <w:pPr>
              <w:spacing w:line="360" w:lineRule="auto"/>
              <w:rPr>
                <w:sz w:val="20"/>
                <w:szCs w:val="20"/>
              </w:rPr>
            </w:pPr>
            <w:r w:rsidRPr="007422DE">
              <w:rPr>
                <w:sz w:val="20"/>
                <w:szCs w:val="20"/>
              </w:rPr>
              <w:t>Number of patients providing data (N, %)</w:t>
            </w:r>
          </w:p>
        </w:tc>
        <w:tc>
          <w:tcPr>
            <w:tcW w:w="1276" w:type="dxa"/>
            <w:shd w:val="clear" w:color="auto" w:fill="auto"/>
          </w:tcPr>
          <w:p w14:paraId="0FE482F6" w14:textId="2DE648F9" w:rsidR="00E70C25" w:rsidRPr="007422DE" w:rsidRDefault="00E70C25" w:rsidP="008125BD">
            <w:pPr>
              <w:spacing w:line="360" w:lineRule="auto"/>
              <w:rPr>
                <w:sz w:val="20"/>
                <w:szCs w:val="20"/>
              </w:rPr>
            </w:pPr>
            <w:r w:rsidRPr="007422DE">
              <w:rPr>
                <w:sz w:val="20"/>
                <w:szCs w:val="20"/>
              </w:rPr>
              <w:t xml:space="preserve">3/13 </w:t>
            </w:r>
          </w:p>
          <w:p w14:paraId="022BA24E" w14:textId="4C80C61F" w:rsidR="00E70C25" w:rsidRPr="007422DE" w:rsidRDefault="00E70C25" w:rsidP="008125BD">
            <w:pPr>
              <w:spacing w:line="360" w:lineRule="auto"/>
              <w:rPr>
                <w:sz w:val="20"/>
                <w:szCs w:val="20"/>
              </w:rPr>
            </w:pPr>
            <w:r w:rsidRPr="007422DE">
              <w:rPr>
                <w:sz w:val="20"/>
                <w:szCs w:val="20"/>
              </w:rPr>
              <w:t>(23%)</w:t>
            </w:r>
          </w:p>
        </w:tc>
        <w:tc>
          <w:tcPr>
            <w:tcW w:w="1276" w:type="dxa"/>
            <w:shd w:val="clear" w:color="auto" w:fill="auto"/>
          </w:tcPr>
          <w:p w14:paraId="5EFE44DA" w14:textId="0200AC2B" w:rsidR="00E70C25" w:rsidRPr="007422DE" w:rsidRDefault="00E70C25" w:rsidP="008125BD">
            <w:pPr>
              <w:spacing w:line="360" w:lineRule="auto"/>
              <w:rPr>
                <w:sz w:val="20"/>
                <w:szCs w:val="20"/>
              </w:rPr>
            </w:pPr>
            <w:r w:rsidRPr="007422DE">
              <w:rPr>
                <w:sz w:val="20"/>
                <w:szCs w:val="20"/>
              </w:rPr>
              <w:t>6/17</w:t>
            </w:r>
          </w:p>
          <w:p w14:paraId="5BA45A14" w14:textId="2E4B0AA7" w:rsidR="00E70C25" w:rsidRPr="007422DE" w:rsidRDefault="00E70C25" w:rsidP="008125BD">
            <w:pPr>
              <w:spacing w:line="360" w:lineRule="auto"/>
              <w:rPr>
                <w:sz w:val="20"/>
                <w:szCs w:val="20"/>
              </w:rPr>
            </w:pPr>
            <w:r w:rsidRPr="007422DE">
              <w:rPr>
                <w:sz w:val="20"/>
                <w:szCs w:val="20"/>
              </w:rPr>
              <w:t>(35.3%)</w:t>
            </w:r>
          </w:p>
        </w:tc>
        <w:tc>
          <w:tcPr>
            <w:tcW w:w="1275" w:type="dxa"/>
            <w:shd w:val="clear" w:color="auto" w:fill="auto"/>
          </w:tcPr>
          <w:p w14:paraId="4B209DE9" w14:textId="77777777" w:rsidR="00E70C25" w:rsidRPr="007422DE" w:rsidRDefault="00E70C25" w:rsidP="008125BD">
            <w:pPr>
              <w:spacing w:line="360" w:lineRule="auto"/>
              <w:rPr>
                <w:sz w:val="20"/>
                <w:szCs w:val="20"/>
              </w:rPr>
            </w:pPr>
            <w:r w:rsidRPr="007422DE">
              <w:rPr>
                <w:sz w:val="20"/>
                <w:szCs w:val="20"/>
              </w:rPr>
              <w:t>18/27</w:t>
            </w:r>
          </w:p>
          <w:p w14:paraId="3D56DC05" w14:textId="77777777" w:rsidR="00E70C25" w:rsidRPr="007422DE" w:rsidRDefault="00E70C25" w:rsidP="008125BD">
            <w:pPr>
              <w:spacing w:line="360" w:lineRule="auto"/>
              <w:rPr>
                <w:sz w:val="20"/>
                <w:szCs w:val="20"/>
              </w:rPr>
            </w:pPr>
            <w:r w:rsidRPr="007422DE">
              <w:rPr>
                <w:sz w:val="20"/>
                <w:szCs w:val="20"/>
              </w:rPr>
              <w:t>(66.6%)</w:t>
            </w:r>
          </w:p>
        </w:tc>
        <w:tc>
          <w:tcPr>
            <w:tcW w:w="1418" w:type="dxa"/>
            <w:shd w:val="clear" w:color="auto" w:fill="auto"/>
          </w:tcPr>
          <w:p w14:paraId="484386A1" w14:textId="77777777" w:rsidR="00E70C25" w:rsidRPr="007422DE" w:rsidRDefault="00E70C25" w:rsidP="008125BD">
            <w:pPr>
              <w:spacing w:line="360" w:lineRule="auto"/>
              <w:rPr>
                <w:sz w:val="20"/>
                <w:szCs w:val="20"/>
              </w:rPr>
            </w:pPr>
            <w:r w:rsidRPr="007422DE">
              <w:rPr>
                <w:sz w:val="20"/>
                <w:szCs w:val="20"/>
              </w:rPr>
              <w:t>2/4</w:t>
            </w:r>
          </w:p>
          <w:p w14:paraId="6190AE05" w14:textId="77777777" w:rsidR="00E70C25" w:rsidRPr="007422DE" w:rsidRDefault="00E70C25" w:rsidP="008125BD">
            <w:pPr>
              <w:spacing w:line="360" w:lineRule="auto"/>
              <w:rPr>
                <w:sz w:val="20"/>
                <w:szCs w:val="20"/>
              </w:rPr>
            </w:pPr>
            <w:r w:rsidRPr="007422DE">
              <w:rPr>
                <w:sz w:val="20"/>
                <w:szCs w:val="20"/>
              </w:rPr>
              <w:t>(50%)</w:t>
            </w:r>
          </w:p>
        </w:tc>
      </w:tr>
      <w:tr w:rsidR="007422DE" w:rsidRPr="007422DE" w14:paraId="44D3B9E3" w14:textId="77777777" w:rsidTr="003904C0">
        <w:tc>
          <w:tcPr>
            <w:tcW w:w="1163" w:type="dxa"/>
            <w:vMerge/>
            <w:shd w:val="clear" w:color="auto" w:fill="auto"/>
          </w:tcPr>
          <w:p w14:paraId="34422A85" w14:textId="77777777" w:rsidR="00E70C25" w:rsidRPr="007422DE" w:rsidRDefault="00E70C25" w:rsidP="008125BD">
            <w:pPr>
              <w:spacing w:line="360" w:lineRule="auto"/>
              <w:rPr>
                <w:sz w:val="20"/>
                <w:szCs w:val="20"/>
              </w:rPr>
            </w:pPr>
          </w:p>
        </w:tc>
        <w:tc>
          <w:tcPr>
            <w:tcW w:w="2376" w:type="dxa"/>
            <w:shd w:val="clear" w:color="auto" w:fill="auto"/>
          </w:tcPr>
          <w:p w14:paraId="6965F4A6" w14:textId="536F2F7C" w:rsidR="00E70C25" w:rsidRPr="007422DE" w:rsidRDefault="00E70C25" w:rsidP="009A4A75">
            <w:pPr>
              <w:spacing w:line="360" w:lineRule="auto"/>
              <w:rPr>
                <w:sz w:val="20"/>
                <w:szCs w:val="20"/>
              </w:rPr>
            </w:pPr>
            <w:r w:rsidRPr="007422DE">
              <w:rPr>
                <w:sz w:val="20"/>
                <w:szCs w:val="20"/>
              </w:rPr>
              <w:t>Result in those who provided data (N, %)</w:t>
            </w:r>
          </w:p>
        </w:tc>
        <w:tc>
          <w:tcPr>
            <w:tcW w:w="1276" w:type="dxa"/>
            <w:shd w:val="clear" w:color="auto" w:fill="auto"/>
          </w:tcPr>
          <w:p w14:paraId="07677753" w14:textId="77777777" w:rsidR="00E70C25" w:rsidRPr="007422DE" w:rsidRDefault="00E70C25" w:rsidP="008125BD">
            <w:pPr>
              <w:spacing w:line="360" w:lineRule="auto"/>
              <w:rPr>
                <w:sz w:val="20"/>
                <w:szCs w:val="20"/>
              </w:rPr>
            </w:pPr>
            <w:r w:rsidRPr="007422DE">
              <w:rPr>
                <w:sz w:val="20"/>
                <w:szCs w:val="20"/>
              </w:rPr>
              <w:t>Invalid data</w:t>
            </w:r>
          </w:p>
        </w:tc>
        <w:tc>
          <w:tcPr>
            <w:tcW w:w="1276" w:type="dxa"/>
            <w:shd w:val="clear" w:color="auto" w:fill="auto"/>
          </w:tcPr>
          <w:p w14:paraId="275957A9" w14:textId="77777777" w:rsidR="00E70C25" w:rsidRPr="007422DE" w:rsidRDefault="00E70C25" w:rsidP="008125BD">
            <w:pPr>
              <w:spacing w:line="360" w:lineRule="auto"/>
              <w:rPr>
                <w:sz w:val="20"/>
                <w:szCs w:val="20"/>
              </w:rPr>
            </w:pPr>
            <w:r w:rsidRPr="007422DE">
              <w:rPr>
                <w:sz w:val="20"/>
                <w:szCs w:val="20"/>
              </w:rPr>
              <w:t>Invalid data</w:t>
            </w:r>
          </w:p>
        </w:tc>
        <w:tc>
          <w:tcPr>
            <w:tcW w:w="1275" w:type="dxa"/>
            <w:shd w:val="clear" w:color="auto" w:fill="auto"/>
          </w:tcPr>
          <w:p w14:paraId="2984C430" w14:textId="77777777" w:rsidR="00E70C25" w:rsidRPr="007422DE" w:rsidRDefault="00E70C25" w:rsidP="008125BD">
            <w:pPr>
              <w:spacing w:line="360" w:lineRule="auto"/>
              <w:rPr>
                <w:sz w:val="20"/>
                <w:szCs w:val="20"/>
              </w:rPr>
            </w:pPr>
            <w:r w:rsidRPr="007422DE">
              <w:rPr>
                <w:sz w:val="20"/>
                <w:szCs w:val="20"/>
              </w:rPr>
              <w:t>Invalid data</w:t>
            </w:r>
          </w:p>
        </w:tc>
        <w:tc>
          <w:tcPr>
            <w:tcW w:w="1418" w:type="dxa"/>
            <w:shd w:val="clear" w:color="auto" w:fill="auto"/>
          </w:tcPr>
          <w:p w14:paraId="65673E73" w14:textId="77777777" w:rsidR="00E70C25" w:rsidRPr="007422DE" w:rsidRDefault="00E70C25" w:rsidP="008125BD">
            <w:pPr>
              <w:spacing w:line="360" w:lineRule="auto"/>
              <w:rPr>
                <w:sz w:val="20"/>
                <w:szCs w:val="20"/>
              </w:rPr>
            </w:pPr>
            <w:r w:rsidRPr="007422DE">
              <w:rPr>
                <w:sz w:val="20"/>
                <w:szCs w:val="20"/>
              </w:rPr>
              <w:t>Invalid data</w:t>
            </w:r>
          </w:p>
        </w:tc>
      </w:tr>
      <w:tr w:rsidR="007422DE" w:rsidRPr="007422DE" w14:paraId="6E47E5C7" w14:textId="77777777" w:rsidTr="003904C0">
        <w:tc>
          <w:tcPr>
            <w:tcW w:w="1163" w:type="dxa"/>
            <w:vMerge w:val="restart"/>
            <w:shd w:val="clear" w:color="auto" w:fill="auto"/>
          </w:tcPr>
          <w:p w14:paraId="098F19D4" w14:textId="77777777" w:rsidR="00E70C25" w:rsidRPr="007422DE" w:rsidRDefault="00E70C25" w:rsidP="008125BD">
            <w:pPr>
              <w:spacing w:line="360" w:lineRule="auto"/>
              <w:rPr>
                <w:sz w:val="20"/>
                <w:szCs w:val="20"/>
              </w:rPr>
            </w:pPr>
          </w:p>
          <w:p w14:paraId="51DE7DC1" w14:textId="77777777" w:rsidR="00E70C25" w:rsidRPr="007422DE" w:rsidRDefault="00E70C25" w:rsidP="008125BD">
            <w:pPr>
              <w:spacing w:line="360" w:lineRule="auto"/>
              <w:rPr>
                <w:sz w:val="20"/>
                <w:szCs w:val="20"/>
              </w:rPr>
            </w:pPr>
            <w:r w:rsidRPr="007422DE">
              <w:rPr>
                <w:sz w:val="20"/>
                <w:szCs w:val="20"/>
              </w:rPr>
              <w:t>Global outcomes</w:t>
            </w:r>
          </w:p>
          <w:p w14:paraId="5F8B479A" w14:textId="77777777" w:rsidR="00E70C25" w:rsidRPr="007422DE" w:rsidRDefault="00E70C25" w:rsidP="008125BD">
            <w:pPr>
              <w:spacing w:line="360" w:lineRule="auto"/>
              <w:rPr>
                <w:sz w:val="20"/>
                <w:szCs w:val="20"/>
              </w:rPr>
            </w:pPr>
            <w:r w:rsidRPr="007422DE">
              <w:rPr>
                <w:sz w:val="20"/>
                <w:szCs w:val="20"/>
              </w:rPr>
              <w:t>(end of trial)</w:t>
            </w:r>
          </w:p>
        </w:tc>
        <w:tc>
          <w:tcPr>
            <w:tcW w:w="2376" w:type="dxa"/>
            <w:shd w:val="clear" w:color="auto" w:fill="auto"/>
          </w:tcPr>
          <w:p w14:paraId="7D46CDC3" w14:textId="77777777" w:rsidR="00E70C25" w:rsidRPr="007422DE" w:rsidRDefault="00E70C25" w:rsidP="008125BD">
            <w:pPr>
              <w:spacing w:line="360" w:lineRule="auto"/>
              <w:rPr>
                <w:sz w:val="20"/>
                <w:szCs w:val="20"/>
              </w:rPr>
            </w:pPr>
            <w:r w:rsidRPr="007422DE">
              <w:rPr>
                <w:sz w:val="20"/>
                <w:szCs w:val="20"/>
              </w:rPr>
              <w:t>Number of patients providing data (N, %)</w:t>
            </w:r>
          </w:p>
        </w:tc>
        <w:tc>
          <w:tcPr>
            <w:tcW w:w="1276" w:type="dxa"/>
            <w:shd w:val="clear" w:color="auto" w:fill="auto"/>
          </w:tcPr>
          <w:p w14:paraId="2050A47B" w14:textId="77777777" w:rsidR="00E70C25" w:rsidRPr="007422DE" w:rsidRDefault="00E70C25" w:rsidP="008125BD">
            <w:pPr>
              <w:spacing w:line="360" w:lineRule="auto"/>
              <w:rPr>
                <w:sz w:val="20"/>
                <w:szCs w:val="20"/>
              </w:rPr>
            </w:pPr>
            <w:r w:rsidRPr="007422DE">
              <w:rPr>
                <w:sz w:val="20"/>
                <w:szCs w:val="20"/>
              </w:rPr>
              <w:t>7/13</w:t>
            </w:r>
          </w:p>
          <w:p w14:paraId="50C2D93A" w14:textId="77777777" w:rsidR="00E70C25" w:rsidRPr="007422DE" w:rsidRDefault="00E70C25" w:rsidP="008125BD">
            <w:pPr>
              <w:spacing w:line="360" w:lineRule="auto"/>
              <w:rPr>
                <w:sz w:val="20"/>
                <w:szCs w:val="20"/>
              </w:rPr>
            </w:pPr>
            <w:r w:rsidRPr="007422DE">
              <w:rPr>
                <w:sz w:val="20"/>
                <w:szCs w:val="20"/>
              </w:rPr>
              <w:t>(53.8%)</w:t>
            </w:r>
          </w:p>
        </w:tc>
        <w:tc>
          <w:tcPr>
            <w:tcW w:w="1276" w:type="dxa"/>
            <w:shd w:val="clear" w:color="auto" w:fill="auto"/>
          </w:tcPr>
          <w:p w14:paraId="5E14580A" w14:textId="77777777" w:rsidR="00E70C25" w:rsidRPr="007422DE" w:rsidRDefault="00E70C25" w:rsidP="008125BD">
            <w:pPr>
              <w:spacing w:line="360" w:lineRule="auto"/>
              <w:rPr>
                <w:sz w:val="20"/>
                <w:szCs w:val="20"/>
              </w:rPr>
            </w:pPr>
            <w:r w:rsidRPr="007422DE">
              <w:rPr>
                <w:sz w:val="20"/>
                <w:szCs w:val="20"/>
              </w:rPr>
              <w:t>9/17</w:t>
            </w:r>
          </w:p>
          <w:p w14:paraId="4D826CE5" w14:textId="77777777" w:rsidR="00E70C25" w:rsidRPr="007422DE" w:rsidRDefault="00E70C25" w:rsidP="008125BD">
            <w:pPr>
              <w:spacing w:line="360" w:lineRule="auto"/>
              <w:rPr>
                <w:sz w:val="20"/>
                <w:szCs w:val="20"/>
              </w:rPr>
            </w:pPr>
            <w:r w:rsidRPr="007422DE">
              <w:rPr>
                <w:sz w:val="20"/>
                <w:szCs w:val="20"/>
              </w:rPr>
              <w:t>(52.9%)</w:t>
            </w:r>
          </w:p>
        </w:tc>
        <w:tc>
          <w:tcPr>
            <w:tcW w:w="1275" w:type="dxa"/>
            <w:shd w:val="clear" w:color="auto" w:fill="auto"/>
          </w:tcPr>
          <w:p w14:paraId="1F98714C" w14:textId="77777777" w:rsidR="00E70C25" w:rsidRPr="007422DE" w:rsidRDefault="00E70C25" w:rsidP="008125BD">
            <w:pPr>
              <w:spacing w:line="360" w:lineRule="auto"/>
              <w:rPr>
                <w:sz w:val="20"/>
                <w:szCs w:val="20"/>
              </w:rPr>
            </w:pPr>
            <w:r w:rsidRPr="007422DE">
              <w:rPr>
                <w:sz w:val="20"/>
                <w:szCs w:val="20"/>
              </w:rPr>
              <w:t>22/27</w:t>
            </w:r>
          </w:p>
          <w:p w14:paraId="363F3DDD" w14:textId="77777777" w:rsidR="00E70C25" w:rsidRPr="007422DE" w:rsidRDefault="00E70C25" w:rsidP="008125BD">
            <w:pPr>
              <w:spacing w:line="360" w:lineRule="auto"/>
              <w:rPr>
                <w:sz w:val="20"/>
                <w:szCs w:val="20"/>
              </w:rPr>
            </w:pPr>
            <w:r w:rsidRPr="007422DE">
              <w:rPr>
                <w:sz w:val="20"/>
                <w:szCs w:val="20"/>
              </w:rPr>
              <w:t>(81.5%)</w:t>
            </w:r>
          </w:p>
        </w:tc>
        <w:tc>
          <w:tcPr>
            <w:tcW w:w="1418" w:type="dxa"/>
            <w:shd w:val="clear" w:color="auto" w:fill="auto"/>
          </w:tcPr>
          <w:p w14:paraId="3335052D" w14:textId="77777777" w:rsidR="00E70C25" w:rsidRPr="007422DE" w:rsidRDefault="00E70C25" w:rsidP="008125BD">
            <w:pPr>
              <w:spacing w:line="360" w:lineRule="auto"/>
              <w:rPr>
                <w:sz w:val="20"/>
                <w:szCs w:val="20"/>
              </w:rPr>
            </w:pPr>
            <w:r w:rsidRPr="007422DE">
              <w:rPr>
                <w:sz w:val="20"/>
                <w:szCs w:val="20"/>
              </w:rPr>
              <w:t>2/4</w:t>
            </w:r>
          </w:p>
          <w:p w14:paraId="14146A8A" w14:textId="77777777" w:rsidR="00E70C25" w:rsidRPr="007422DE" w:rsidRDefault="00E70C25" w:rsidP="008125BD">
            <w:pPr>
              <w:spacing w:line="360" w:lineRule="auto"/>
              <w:rPr>
                <w:sz w:val="20"/>
                <w:szCs w:val="20"/>
              </w:rPr>
            </w:pPr>
            <w:r w:rsidRPr="007422DE">
              <w:rPr>
                <w:sz w:val="20"/>
                <w:szCs w:val="20"/>
              </w:rPr>
              <w:t>(50%)</w:t>
            </w:r>
          </w:p>
        </w:tc>
      </w:tr>
      <w:tr w:rsidR="007422DE" w:rsidRPr="007422DE" w14:paraId="67864F72" w14:textId="77777777" w:rsidTr="003904C0">
        <w:tc>
          <w:tcPr>
            <w:tcW w:w="1163" w:type="dxa"/>
            <w:vMerge/>
            <w:shd w:val="clear" w:color="auto" w:fill="auto"/>
          </w:tcPr>
          <w:p w14:paraId="57470598" w14:textId="77777777" w:rsidR="00E70C25" w:rsidRPr="007422DE" w:rsidRDefault="00E70C25" w:rsidP="008125BD">
            <w:pPr>
              <w:spacing w:line="360" w:lineRule="auto"/>
            </w:pPr>
          </w:p>
        </w:tc>
        <w:tc>
          <w:tcPr>
            <w:tcW w:w="2376" w:type="dxa"/>
            <w:shd w:val="clear" w:color="auto" w:fill="auto"/>
          </w:tcPr>
          <w:p w14:paraId="5AAE6D43" w14:textId="77777777" w:rsidR="00E70C25" w:rsidRPr="007422DE" w:rsidRDefault="00E70C25" w:rsidP="008125BD">
            <w:pPr>
              <w:spacing w:line="360" w:lineRule="auto"/>
              <w:rPr>
                <w:sz w:val="20"/>
                <w:szCs w:val="20"/>
              </w:rPr>
            </w:pPr>
            <w:r w:rsidRPr="007422DE">
              <w:rPr>
                <w:sz w:val="20"/>
                <w:szCs w:val="20"/>
              </w:rPr>
              <w:t>Result in those who provided data (n/N, %)</w:t>
            </w:r>
          </w:p>
        </w:tc>
        <w:tc>
          <w:tcPr>
            <w:tcW w:w="1276" w:type="dxa"/>
            <w:shd w:val="clear" w:color="auto" w:fill="auto"/>
          </w:tcPr>
          <w:p w14:paraId="70A28365" w14:textId="77777777" w:rsidR="00E70C25" w:rsidRPr="007422DE" w:rsidRDefault="00E70C25" w:rsidP="008125BD">
            <w:pPr>
              <w:rPr>
                <w:sz w:val="16"/>
                <w:szCs w:val="16"/>
              </w:rPr>
            </w:pPr>
            <w:r w:rsidRPr="007422DE">
              <w:rPr>
                <w:sz w:val="16"/>
                <w:szCs w:val="16"/>
              </w:rPr>
              <w:t>Mean overall improvement +32.6%</w:t>
            </w:r>
          </w:p>
          <w:p w14:paraId="2597B4A7" w14:textId="77777777" w:rsidR="00E70C25" w:rsidRPr="007422DE" w:rsidRDefault="00E70C25" w:rsidP="008125BD">
            <w:pPr>
              <w:rPr>
                <w:sz w:val="16"/>
                <w:szCs w:val="16"/>
              </w:rPr>
            </w:pPr>
          </w:p>
          <w:p w14:paraId="47FA20FE" w14:textId="77777777" w:rsidR="00E70C25" w:rsidRPr="007422DE" w:rsidRDefault="00E70C25" w:rsidP="008125BD">
            <w:pPr>
              <w:rPr>
                <w:sz w:val="16"/>
                <w:szCs w:val="16"/>
              </w:rPr>
            </w:pPr>
            <w:r w:rsidRPr="007422DE">
              <w:rPr>
                <w:sz w:val="16"/>
                <w:szCs w:val="16"/>
              </w:rPr>
              <w:t>3/7 reported no change</w:t>
            </w:r>
          </w:p>
        </w:tc>
        <w:tc>
          <w:tcPr>
            <w:tcW w:w="1276" w:type="dxa"/>
            <w:shd w:val="clear" w:color="auto" w:fill="auto"/>
          </w:tcPr>
          <w:p w14:paraId="61D07E32" w14:textId="77777777" w:rsidR="00E70C25" w:rsidRPr="007422DE" w:rsidRDefault="00E70C25" w:rsidP="008125BD">
            <w:pPr>
              <w:rPr>
                <w:sz w:val="16"/>
                <w:szCs w:val="16"/>
              </w:rPr>
            </w:pPr>
            <w:r w:rsidRPr="007422DE">
              <w:rPr>
                <w:sz w:val="16"/>
                <w:szCs w:val="16"/>
              </w:rPr>
              <w:t>Mean overall improvement</w:t>
            </w:r>
          </w:p>
          <w:p w14:paraId="168640C6" w14:textId="77777777" w:rsidR="00E70C25" w:rsidRPr="007422DE" w:rsidRDefault="00E70C25" w:rsidP="008125BD">
            <w:pPr>
              <w:rPr>
                <w:sz w:val="16"/>
                <w:szCs w:val="16"/>
              </w:rPr>
            </w:pPr>
            <w:r w:rsidRPr="007422DE">
              <w:rPr>
                <w:sz w:val="16"/>
                <w:szCs w:val="16"/>
              </w:rPr>
              <w:t>+30%</w:t>
            </w:r>
          </w:p>
          <w:p w14:paraId="376FA207" w14:textId="77777777" w:rsidR="00E70C25" w:rsidRPr="007422DE" w:rsidRDefault="00E70C25" w:rsidP="008125BD">
            <w:pPr>
              <w:rPr>
                <w:sz w:val="16"/>
                <w:szCs w:val="16"/>
              </w:rPr>
            </w:pPr>
          </w:p>
          <w:p w14:paraId="50A7C5ED" w14:textId="77777777" w:rsidR="00E70C25" w:rsidRPr="007422DE" w:rsidRDefault="00E70C25" w:rsidP="008125BD">
            <w:pPr>
              <w:rPr>
                <w:sz w:val="16"/>
                <w:szCs w:val="16"/>
              </w:rPr>
            </w:pPr>
            <w:r w:rsidRPr="007422DE">
              <w:rPr>
                <w:sz w:val="16"/>
                <w:szCs w:val="16"/>
              </w:rPr>
              <w:t>5/9 reported no change</w:t>
            </w:r>
          </w:p>
        </w:tc>
        <w:tc>
          <w:tcPr>
            <w:tcW w:w="1275" w:type="dxa"/>
            <w:shd w:val="clear" w:color="auto" w:fill="auto"/>
          </w:tcPr>
          <w:p w14:paraId="4F60F7B4" w14:textId="77777777" w:rsidR="00E70C25" w:rsidRPr="007422DE" w:rsidRDefault="00E70C25" w:rsidP="008125BD">
            <w:pPr>
              <w:rPr>
                <w:sz w:val="16"/>
                <w:szCs w:val="16"/>
              </w:rPr>
            </w:pPr>
            <w:r w:rsidRPr="007422DE">
              <w:rPr>
                <w:sz w:val="16"/>
                <w:szCs w:val="16"/>
              </w:rPr>
              <w:t>Mean overall improvement</w:t>
            </w:r>
          </w:p>
          <w:p w14:paraId="560B8FBA" w14:textId="77777777" w:rsidR="00E70C25" w:rsidRPr="007422DE" w:rsidRDefault="00E70C25" w:rsidP="008125BD">
            <w:pPr>
              <w:rPr>
                <w:sz w:val="16"/>
                <w:szCs w:val="16"/>
              </w:rPr>
            </w:pPr>
            <w:r w:rsidRPr="007422DE">
              <w:rPr>
                <w:sz w:val="16"/>
                <w:szCs w:val="16"/>
              </w:rPr>
              <w:t>+44.5%</w:t>
            </w:r>
          </w:p>
          <w:p w14:paraId="1495BC86" w14:textId="77777777" w:rsidR="00E70C25" w:rsidRPr="007422DE" w:rsidRDefault="00E70C25" w:rsidP="008125BD">
            <w:pPr>
              <w:rPr>
                <w:sz w:val="16"/>
                <w:szCs w:val="16"/>
              </w:rPr>
            </w:pPr>
          </w:p>
          <w:p w14:paraId="4F6E0E03" w14:textId="77777777" w:rsidR="00E70C25" w:rsidRPr="007422DE" w:rsidRDefault="00E70C25" w:rsidP="008125BD">
            <w:pPr>
              <w:rPr>
                <w:sz w:val="16"/>
                <w:szCs w:val="16"/>
              </w:rPr>
            </w:pPr>
            <w:r w:rsidRPr="007422DE">
              <w:rPr>
                <w:sz w:val="16"/>
                <w:szCs w:val="16"/>
              </w:rPr>
              <w:t>6/27 reported no change</w:t>
            </w:r>
          </w:p>
        </w:tc>
        <w:tc>
          <w:tcPr>
            <w:tcW w:w="1418" w:type="dxa"/>
            <w:shd w:val="clear" w:color="auto" w:fill="auto"/>
          </w:tcPr>
          <w:p w14:paraId="4C1C5ECF" w14:textId="77777777" w:rsidR="00E70C25" w:rsidRPr="007422DE" w:rsidRDefault="00E70C25" w:rsidP="008125BD">
            <w:pPr>
              <w:rPr>
                <w:sz w:val="16"/>
                <w:szCs w:val="16"/>
              </w:rPr>
            </w:pPr>
            <w:r w:rsidRPr="007422DE">
              <w:rPr>
                <w:sz w:val="16"/>
                <w:szCs w:val="16"/>
              </w:rPr>
              <w:t>Mean overall improvement</w:t>
            </w:r>
          </w:p>
          <w:p w14:paraId="776DFD3E" w14:textId="77777777" w:rsidR="00E70C25" w:rsidRPr="007422DE" w:rsidRDefault="00E70C25" w:rsidP="008125BD">
            <w:pPr>
              <w:rPr>
                <w:sz w:val="16"/>
                <w:szCs w:val="16"/>
              </w:rPr>
            </w:pPr>
            <w:r w:rsidRPr="007422DE">
              <w:rPr>
                <w:sz w:val="16"/>
                <w:szCs w:val="16"/>
              </w:rPr>
              <w:t>+10%</w:t>
            </w:r>
          </w:p>
          <w:p w14:paraId="51992FC1" w14:textId="77777777" w:rsidR="00E70C25" w:rsidRPr="007422DE" w:rsidRDefault="00E70C25" w:rsidP="008125BD">
            <w:pPr>
              <w:rPr>
                <w:sz w:val="16"/>
                <w:szCs w:val="16"/>
              </w:rPr>
            </w:pPr>
          </w:p>
          <w:p w14:paraId="7CC9DF3E" w14:textId="77777777" w:rsidR="00E70C25" w:rsidRPr="007422DE" w:rsidRDefault="00E70C25" w:rsidP="008125BD">
            <w:pPr>
              <w:rPr>
                <w:sz w:val="16"/>
                <w:szCs w:val="16"/>
              </w:rPr>
            </w:pPr>
            <w:r w:rsidRPr="007422DE">
              <w:rPr>
                <w:sz w:val="16"/>
                <w:szCs w:val="16"/>
              </w:rPr>
              <w:t>1 reported no change</w:t>
            </w:r>
          </w:p>
        </w:tc>
      </w:tr>
      <w:tr w:rsidR="007422DE" w:rsidRPr="007422DE" w14:paraId="322B1CED" w14:textId="77777777" w:rsidTr="003904C0">
        <w:trPr>
          <w:trHeight w:val="636"/>
        </w:trPr>
        <w:tc>
          <w:tcPr>
            <w:tcW w:w="1163" w:type="dxa"/>
            <w:vMerge w:val="restart"/>
            <w:shd w:val="clear" w:color="auto" w:fill="auto"/>
          </w:tcPr>
          <w:p w14:paraId="26A2C76B" w14:textId="77777777" w:rsidR="00E70C25" w:rsidRPr="007422DE" w:rsidRDefault="00E70C25" w:rsidP="008125BD">
            <w:pPr>
              <w:spacing w:line="360" w:lineRule="auto"/>
              <w:rPr>
                <w:sz w:val="20"/>
                <w:szCs w:val="20"/>
              </w:rPr>
            </w:pPr>
          </w:p>
          <w:p w14:paraId="4DC92924" w14:textId="77777777" w:rsidR="00E70C25" w:rsidRPr="007422DE" w:rsidRDefault="00E70C25" w:rsidP="008125BD">
            <w:pPr>
              <w:spacing w:line="360" w:lineRule="auto"/>
              <w:rPr>
                <w:sz w:val="20"/>
                <w:szCs w:val="20"/>
              </w:rPr>
            </w:pPr>
            <w:r w:rsidRPr="007422DE">
              <w:rPr>
                <w:sz w:val="20"/>
                <w:szCs w:val="20"/>
              </w:rPr>
              <w:t>Global outcomes 6-12 month follow up</w:t>
            </w:r>
          </w:p>
        </w:tc>
        <w:tc>
          <w:tcPr>
            <w:tcW w:w="2376" w:type="dxa"/>
            <w:shd w:val="clear" w:color="auto" w:fill="auto"/>
          </w:tcPr>
          <w:p w14:paraId="393C18AE" w14:textId="77777777" w:rsidR="00E70C25" w:rsidRPr="007422DE" w:rsidRDefault="00E70C25" w:rsidP="008125BD">
            <w:pPr>
              <w:spacing w:line="360" w:lineRule="auto"/>
              <w:rPr>
                <w:sz w:val="20"/>
                <w:szCs w:val="20"/>
              </w:rPr>
            </w:pPr>
            <w:r w:rsidRPr="007422DE">
              <w:rPr>
                <w:sz w:val="20"/>
                <w:szCs w:val="20"/>
              </w:rPr>
              <w:t>Number of patients providing data (N, %)</w:t>
            </w:r>
          </w:p>
        </w:tc>
        <w:tc>
          <w:tcPr>
            <w:tcW w:w="1276" w:type="dxa"/>
            <w:shd w:val="clear" w:color="auto" w:fill="auto"/>
          </w:tcPr>
          <w:p w14:paraId="518B9371" w14:textId="77777777" w:rsidR="00E70C25" w:rsidRPr="007422DE" w:rsidRDefault="00E70C25" w:rsidP="008125BD">
            <w:pPr>
              <w:rPr>
                <w:sz w:val="20"/>
                <w:szCs w:val="20"/>
              </w:rPr>
            </w:pPr>
            <w:r w:rsidRPr="007422DE">
              <w:rPr>
                <w:sz w:val="20"/>
                <w:szCs w:val="20"/>
              </w:rPr>
              <w:t>N/A</w:t>
            </w:r>
          </w:p>
        </w:tc>
        <w:tc>
          <w:tcPr>
            <w:tcW w:w="1276" w:type="dxa"/>
            <w:shd w:val="clear" w:color="auto" w:fill="auto"/>
          </w:tcPr>
          <w:p w14:paraId="72A433C9" w14:textId="77777777" w:rsidR="00E70C25" w:rsidRPr="007422DE" w:rsidRDefault="00E70C25" w:rsidP="008125BD">
            <w:pPr>
              <w:rPr>
                <w:sz w:val="20"/>
                <w:szCs w:val="20"/>
              </w:rPr>
            </w:pPr>
            <w:r w:rsidRPr="007422DE">
              <w:rPr>
                <w:sz w:val="20"/>
                <w:szCs w:val="20"/>
              </w:rPr>
              <w:t>N/A</w:t>
            </w:r>
          </w:p>
        </w:tc>
        <w:tc>
          <w:tcPr>
            <w:tcW w:w="1275" w:type="dxa"/>
            <w:shd w:val="clear" w:color="auto" w:fill="auto"/>
          </w:tcPr>
          <w:p w14:paraId="206388C7" w14:textId="77777777" w:rsidR="00E70C25" w:rsidRPr="007422DE" w:rsidRDefault="00E70C25" w:rsidP="008125BD">
            <w:pPr>
              <w:rPr>
                <w:sz w:val="20"/>
                <w:szCs w:val="20"/>
              </w:rPr>
            </w:pPr>
            <w:r w:rsidRPr="007422DE">
              <w:rPr>
                <w:sz w:val="20"/>
                <w:szCs w:val="20"/>
              </w:rPr>
              <w:t>13/22</w:t>
            </w:r>
          </w:p>
          <w:p w14:paraId="2582FD5B" w14:textId="77777777" w:rsidR="00E70C25" w:rsidRPr="007422DE" w:rsidRDefault="00E70C25" w:rsidP="008125BD">
            <w:pPr>
              <w:rPr>
                <w:sz w:val="20"/>
                <w:szCs w:val="20"/>
              </w:rPr>
            </w:pPr>
          </w:p>
          <w:p w14:paraId="2D3E5557" w14:textId="77777777" w:rsidR="00E70C25" w:rsidRPr="007422DE" w:rsidRDefault="00E70C25" w:rsidP="008125BD">
            <w:pPr>
              <w:rPr>
                <w:sz w:val="20"/>
                <w:szCs w:val="20"/>
              </w:rPr>
            </w:pPr>
            <w:r w:rsidRPr="007422DE">
              <w:rPr>
                <w:sz w:val="20"/>
                <w:szCs w:val="20"/>
              </w:rPr>
              <w:t>(59.1%)</w:t>
            </w:r>
          </w:p>
        </w:tc>
        <w:tc>
          <w:tcPr>
            <w:tcW w:w="1418" w:type="dxa"/>
            <w:shd w:val="clear" w:color="auto" w:fill="auto"/>
          </w:tcPr>
          <w:p w14:paraId="4B5CB6CF" w14:textId="77777777" w:rsidR="00E70C25" w:rsidRPr="007422DE" w:rsidRDefault="00E70C25" w:rsidP="008125BD">
            <w:pPr>
              <w:rPr>
                <w:sz w:val="20"/>
                <w:szCs w:val="20"/>
              </w:rPr>
            </w:pPr>
            <w:r w:rsidRPr="007422DE">
              <w:rPr>
                <w:sz w:val="20"/>
                <w:szCs w:val="20"/>
              </w:rPr>
              <w:t xml:space="preserve">1/2 </w:t>
            </w:r>
          </w:p>
          <w:p w14:paraId="3EDDF2A0" w14:textId="77777777" w:rsidR="00E70C25" w:rsidRPr="007422DE" w:rsidRDefault="00E70C25" w:rsidP="008125BD">
            <w:pPr>
              <w:rPr>
                <w:sz w:val="20"/>
                <w:szCs w:val="20"/>
              </w:rPr>
            </w:pPr>
          </w:p>
          <w:p w14:paraId="63B1AC47" w14:textId="77777777" w:rsidR="00E70C25" w:rsidRPr="007422DE" w:rsidRDefault="00E70C25" w:rsidP="008125BD">
            <w:pPr>
              <w:rPr>
                <w:sz w:val="20"/>
                <w:szCs w:val="20"/>
              </w:rPr>
            </w:pPr>
            <w:r w:rsidRPr="007422DE">
              <w:rPr>
                <w:sz w:val="20"/>
                <w:szCs w:val="20"/>
              </w:rPr>
              <w:t>(50%)</w:t>
            </w:r>
          </w:p>
        </w:tc>
      </w:tr>
      <w:tr w:rsidR="007422DE" w:rsidRPr="007422DE" w14:paraId="60E1363F" w14:textId="77777777" w:rsidTr="003904C0">
        <w:trPr>
          <w:trHeight w:val="635"/>
        </w:trPr>
        <w:tc>
          <w:tcPr>
            <w:tcW w:w="1163" w:type="dxa"/>
            <w:vMerge/>
            <w:shd w:val="clear" w:color="auto" w:fill="auto"/>
          </w:tcPr>
          <w:p w14:paraId="3B01709D" w14:textId="77777777" w:rsidR="00E70C25" w:rsidRPr="007422DE" w:rsidRDefault="00E70C25" w:rsidP="008125BD">
            <w:pPr>
              <w:spacing w:line="360" w:lineRule="auto"/>
            </w:pPr>
          </w:p>
        </w:tc>
        <w:tc>
          <w:tcPr>
            <w:tcW w:w="2376" w:type="dxa"/>
            <w:shd w:val="clear" w:color="auto" w:fill="auto"/>
          </w:tcPr>
          <w:p w14:paraId="4149F992" w14:textId="77777777" w:rsidR="00E70C25" w:rsidRPr="007422DE" w:rsidRDefault="00E70C25" w:rsidP="008125BD">
            <w:pPr>
              <w:spacing w:line="360" w:lineRule="auto"/>
              <w:rPr>
                <w:sz w:val="20"/>
                <w:szCs w:val="20"/>
              </w:rPr>
            </w:pPr>
            <w:r w:rsidRPr="007422DE">
              <w:rPr>
                <w:sz w:val="20"/>
                <w:szCs w:val="20"/>
              </w:rPr>
              <w:t>Result in those who provided data (n/N, %)</w:t>
            </w:r>
          </w:p>
        </w:tc>
        <w:tc>
          <w:tcPr>
            <w:tcW w:w="1276" w:type="dxa"/>
            <w:shd w:val="clear" w:color="auto" w:fill="auto"/>
          </w:tcPr>
          <w:p w14:paraId="4DF83B44" w14:textId="77777777" w:rsidR="00E70C25" w:rsidRPr="007422DE" w:rsidRDefault="00E70C25" w:rsidP="008125BD">
            <w:pPr>
              <w:rPr>
                <w:sz w:val="20"/>
                <w:szCs w:val="20"/>
              </w:rPr>
            </w:pPr>
            <w:r w:rsidRPr="007422DE">
              <w:rPr>
                <w:sz w:val="20"/>
                <w:szCs w:val="20"/>
              </w:rPr>
              <w:t>N/A</w:t>
            </w:r>
          </w:p>
        </w:tc>
        <w:tc>
          <w:tcPr>
            <w:tcW w:w="1276" w:type="dxa"/>
            <w:shd w:val="clear" w:color="auto" w:fill="auto"/>
          </w:tcPr>
          <w:p w14:paraId="470688C1" w14:textId="77777777" w:rsidR="00E70C25" w:rsidRPr="007422DE" w:rsidRDefault="00E70C25" w:rsidP="008125BD">
            <w:pPr>
              <w:rPr>
                <w:sz w:val="20"/>
                <w:szCs w:val="20"/>
              </w:rPr>
            </w:pPr>
            <w:r w:rsidRPr="007422DE">
              <w:rPr>
                <w:sz w:val="20"/>
                <w:szCs w:val="20"/>
              </w:rPr>
              <w:t>N/A</w:t>
            </w:r>
          </w:p>
        </w:tc>
        <w:tc>
          <w:tcPr>
            <w:tcW w:w="1275" w:type="dxa"/>
            <w:shd w:val="clear" w:color="auto" w:fill="auto"/>
          </w:tcPr>
          <w:p w14:paraId="77EF3E15" w14:textId="0172A5F5" w:rsidR="00E70C25" w:rsidRPr="007422DE" w:rsidRDefault="00E70C25" w:rsidP="008125BD">
            <w:pPr>
              <w:rPr>
                <w:sz w:val="16"/>
                <w:szCs w:val="16"/>
              </w:rPr>
            </w:pPr>
            <w:r w:rsidRPr="007422DE">
              <w:rPr>
                <w:sz w:val="16"/>
                <w:szCs w:val="16"/>
              </w:rPr>
              <w:t>7/13 (53.8%) reported no infection post trial</w:t>
            </w:r>
            <w:r w:rsidR="00307A8E" w:rsidRPr="007422DE">
              <w:rPr>
                <w:sz w:val="16"/>
                <w:szCs w:val="16"/>
              </w:rPr>
              <w:t>.</w:t>
            </w:r>
          </w:p>
        </w:tc>
        <w:tc>
          <w:tcPr>
            <w:tcW w:w="1418" w:type="dxa"/>
            <w:shd w:val="clear" w:color="auto" w:fill="auto"/>
          </w:tcPr>
          <w:p w14:paraId="302D9CB2" w14:textId="77777777" w:rsidR="00E70C25" w:rsidRPr="007422DE" w:rsidRDefault="00E70C25" w:rsidP="008125BD">
            <w:pPr>
              <w:rPr>
                <w:sz w:val="16"/>
                <w:szCs w:val="16"/>
              </w:rPr>
            </w:pPr>
          </w:p>
        </w:tc>
      </w:tr>
      <w:tr w:rsidR="007422DE" w:rsidRPr="007422DE" w14:paraId="69B1EB6A" w14:textId="77777777" w:rsidTr="003904C0">
        <w:tc>
          <w:tcPr>
            <w:tcW w:w="1163" w:type="dxa"/>
            <w:vMerge w:val="restart"/>
            <w:shd w:val="clear" w:color="auto" w:fill="auto"/>
          </w:tcPr>
          <w:p w14:paraId="3AEB0A12" w14:textId="77777777" w:rsidR="00E70C25" w:rsidRPr="007422DE" w:rsidRDefault="00E70C25" w:rsidP="008125BD">
            <w:pPr>
              <w:spacing w:line="360" w:lineRule="auto"/>
              <w:rPr>
                <w:sz w:val="20"/>
                <w:szCs w:val="20"/>
              </w:rPr>
            </w:pPr>
          </w:p>
          <w:p w14:paraId="65EE1FB1" w14:textId="77777777" w:rsidR="00E70C25" w:rsidRPr="007422DE" w:rsidRDefault="00E70C25" w:rsidP="008125BD">
            <w:pPr>
              <w:spacing w:line="360" w:lineRule="auto"/>
              <w:rPr>
                <w:sz w:val="20"/>
                <w:szCs w:val="20"/>
              </w:rPr>
            </w:pPr>
            <w:r w:rsidRPr="007422DE">
              <w:rPr>
                <w:sz w:val="20"/>
                <w:szCs w:val="20"/>
              </w:rPr>
              <w:t>Change in antibiotic use during trial</w:t>
            </w:r>
          </w:p>
        </w:tc>
        <w:tc>
          <w:tcPr>
            <w:tcW w:w="2376" w:type="dxa"/>
            <w:shd w:val="clear" w:color="auto" w:fill="auto"/>
          </w:tcPr>
          <w:p w14:paraId="7B42AA41" w14:textId="77777777" w:rsidR="00E70C25" w:rsidRPr="007422DE" w:rsidRDefault="00E70C25" w:rsidP="008125BD">
            <w:pPr>
              <w:spacing w:line="360" w:lineRule="auto"/>
              <w:rPr>
                <w:sz w:val="20"/>
                <w:szCs w:val="20"/>
              </w:rPr>
            </w:pPr>
            <w:r w:rsidRPr="007422DE">
              <w:rPr>
                <w:sz w:val="20"/>
                <w:szCs w:val="20"/>
              </w:rPr>
              <w:t>Number of patients providing data (N, %)</w:t>
            </w:r>
          </w:p>
        </w:tc>
        <w:tc>
          <w:tcPr>
            <w:tcW w:w="1276" w:type="dxa"/>
            <w:shd w:val="clear" w:color="auto" w:fill="auto"/>
          </w:tcPr>
          <w:p w14:paraId="478A8177" w14:textId="77777777" w:rsidR="00E70C25" w:rsidRPr="007422DE" w:rsidRDefault="00E70C25" w:rsidP="008125BD">
            <w:pPr>
              <w:spacing w:line="360" w:lineRule="auto"/>
              <w:rPr>
                <w:sz w:val="20"/>
                <w:szCs w:val="20"/>
              </w:rPr>
            </w:pPr>
            <w:r w:rsidRPr="007422DE">
              <w:rPr>
                <w:sz w:val="20"/>
                <w:szCs w:val="20"/>
              </w:rPr>
              <w:t>7/13</w:t>
            </w:r>
          </w:p>
          <w:p w14:paraId="279583D4" w14:textId="77777777" w:rsidR="00E70C25" w:rsidRPr="007422DE" w:rsidRDefault="00E70C25" w:rsidP="008125BD">
            <w:pPr>
              <w:spacing w:line="360" w:lineRule="auto"/>
              <w:rPr>
                <w:sz w:val="20"/>
                <w:szCs w:val="20"/>
              </w:rPr>
            </w:pPr>
            <w:r w:rsidRPr="007422DE">
              <w:rPr>
                <w:sz w:val="20"/>
                <w:szCs w:val="20"/>
              </w:rPr>
              <w:t>(53.8%)</w:t>
            </w:r>
          </w:p>
        </w:tc>
        <w:tc>
          <w:tcPr>
            <w:tcW w:w="1276" w:type="dxa"/>
            <w:shd w:val="clear" w:color="auto" w:fill="auto"/>
          </w:tcPr>
          <w:p w14:paraId="2DEF2E70" w14:textId="77777777" w:rsidR="00E70C25" w:rsidRPr="007422DE" w:rsidRDefault="00E70C25" w:rsidP="008125BD">
            <w:pPr>
              <w:spacing w:line="360" w:lineRule="auto"/>
              <w:rPr>
                <w:sz w:val="20"/>
                <w:szCs w:val="20"/>
              </w:rPr>
            </w:pPr>
            <w:r w:rsidRPr="007422DE">
              <w:rPr>
                <w:sz w:val="20"/>
                <w:szCs w:val="20"/>
              </w:rPr>
              <w:t>9/17</w:t>
            </w:r>
          </w:p>
          <w:p w14:paraId="4BD55109" w14:textId="77777777" w:rsidR="00E70C25" w:rsidRPr="007422DE" w:rsidRDefault="00E70C25" w:rsidP="008125BD">
            <w:pPr>
              <w:spacing w:line="360" w:lineRule="auto"/>
              <w:rPr>
                <w:sz w:val="20"/>
                <w:szCs w:val="20"/>
              </w:rPr>
            </w:pPr>
            <w:r w:rsidRPr="007422DE">
              <w:rPr>
                <w:sz w:val="20"/>
                <w:szCs w:val="20"/>
              </w:rPr>
              <w:t>(52.9%)</w:t>
            </w:r>
          </w:p>
        </w:tc>
        <w:tc>
          <w:tcPr>
            <w:tcW w:w="1275" w:type="dxa"/>
            <w:shd w:val="clear" w:color="auto" w:fill="auto"/>
          </w:tcPr>
          <w:p w14:paraId="519291A6" w14:textId="77777777" w:rsidR="00E70C25" w:rsidRPr="007422DE" w:rsidRDefault="00E70C25" w:rsidP="008125BD">
            <w:pPr>
              <w:spacing w:line="360" w:lineRule="auto"/>
              <w:rPr>
                <w:sz w:val="20"/>
                <w:szCs w:val="20"/>
              </w:rPr>
            </w:pPr>
            <w:r w:rsidRPr="007422DE">
              <w:rPr>
                <w:sz w:val="20"/>
                <w:szCs w:val="20"/>
              </w:rPr>
              <w:t>18/27</w:t>
            </w:r>
          </w:p>
          <w:p w14:paraId="7EEA5CCD" w14:textId="77777777" w:rsidR="00E70C25" w:rsidRPr="007422DE" w:rsidRDefault="00E70C25" w:rsidP="008125BD">
            <w:pPr>
              <w:spacing w:line="360" w:lineRule="auto"/>
              <w:rPr>
                <w:sz w:val="20"/>
                <w:szCs w:val="20"/>
              </w:rPr>
            </w:pPr>
            <w:r w:rsidRPr="007422DE">
              <w:rPr>
                <w:sz w:val="20"/>
                <w:szCs w:val="20"/>
              </w:rPr>
              <w:t>(66.6%)</w:t>
            </w:r>
          </w:p>
        </w:tc>
        <w:tc>
          <w:tcPr>
            <w:tcW w:w="1418" w:type="dxa"/>
            <w:shd w:val="clear" w:color="auto" w:fill="auto"/>
          </w:tcPr>
          <w:p w14:paraId="7FF719F5" w14:textId="77777777" w:rsidR="00E70C25" w:rsidRPr="007422DE" w:rsidRDefault="00E70C25" w:rsidP="008125BD">
            <w:pPr>
              <w:spacing w:line="360" w:lineRule="auto"/>
              <w:rPr>
                <w:sz w:val="20"/>
                <w:szCs w:val="20"/>
              </w:rPr>
            </w:pPr>
            <w:r w:rsidRPr="007422DE">
              <w:rPr>
                <w:sz w:val="20"/>
                <w:szCs w:val="20"/>
              </w:rPr>
              <w:t>2/4</w:t>
            </w:r>
          </w:p>
          <w:p w14:paraId="45ABC503" w14:textId="77777777" w:rsidR="00E70C25" w:rsidRPr="007422DE" w:rsidRDefault="00E70C25" w:rsidP="008125BD">
            <w:pPr>
              <w:spacing w:line="360" w:lineRule="auto"/>
              <w:rPr>
                <w:sz w:val="20"/>
                <w:szCs w:val="20"/>
              </w:rPr>
            </w:pPr>
            <w:r w:rsidRPr="007422DE">
              <w:rPr>
                <w:sz w:val="20"/>
                <w:szCs w:val="20"/>
              </w:rPr>
              <w:t>(50%)</w:t>
            </w:r>
          </w:p>
        </w:tc>
      </w:tr>
      <w:tr w:rsidR="007422DE" w:rsidRPr="007422DE" w14:paraId="34465CF9" w14:textId="77777777" w:rsidTr="003904C0">
        <w:tc>
          <w:tcPr>
            <w:tcW w:w="1163" w:type="dxa"/>
            <w:vMerge/>
            <w:shd w:val="clear" w:color="auto" w:fill="auto"/>
          </w:tcPr>
          <w:p w14:paraId="69A12DDA" w14:textId="77777777" w:rsidR="00E70C25" w:rsidRPr="007422DE" w:rsidRDefault="00E70C25" w:rsidP="008125BD">
            <w:pPr>
              <w:spacing w:line="360" w:lineRule="auto"/>
            </w:pPr>
          </w:p>
        </w:tc>
        <w:tc>
          <w:tcPr>
            <w:tcW w:w="2376" w:type="dxa"/>
            <w:shd w:val="clear" w:color="auto" w:fill="auto"/>
          </w:tcPr>
          <w:p w14:paraId="6768F70F" w14:textId="77777777" w:rsidR="00E70C25" w:rsidRPr="007422DE" w:rsidRDefault="00E70C25" w:rsidP="008125BD">
            <w:pPr>
              <w:spacing w:line="360" w:lineRule="auto"/>
              <w:rPr>
                <w:sz w:val="20"/>
                <w:szCs w:val="20"/>
              </w:rPr>
            </w:pPr>
            <w:r w:rsidRPr="007422DE">
              <w:rPr>
                <w:sz w:val="20"/>
                <w:szCs w:val="20"/>
              </w:rPr>
              <w:t>Result in those who provided data (n/N, %)</w:t>
            </w:r>
          </w:p>
        </w:tc>
        <w:tc>
          <w:tcPr>
            <w:tcW w:w="1276" w:type="dxa"/>
            <w:shd w:val="clear" w:color="auto" w:fill="auto"/>
          </w:tcPr>
          <w:p w14:paraId="28ACAE6C" w14:textId="26555F9A" w:rsidR="00E70C25" w:rsidRPr="007422DE" w:rsidRDefault="00E70C25" w:rsidP="008125BD">
            <w:pPr>
              <w:rPr>
                <w:sz w:val="16"/>
                <w:szCs w:val="16"/>
              </w:rPr>
            </w:pPr>
            <w:r w:rsidRPr="007422DE">
              <w:rPr>
                <w:sz w:val="16"/>
                <w:szCs w:val="16"/>
              </w:rPr>
              <w:t>3/6 (50%) reported a reduction in use.</w:t>
            </w:r>
          </w:p>
          <w:p w14:paraId="03AC3D81" w14:textId="77777777" w:rsidR="00E70C25" w:rsidRPr="007422DE" w:rsidRDefault="00E70C25" w:rsidP="008125BD">
            <w:pPr>
              <w:rPr>
                <w:sz w:val="16"/>
                <w:szCs w:val="16"/>
              </w:rPr>
            </w:pPr>
            <w:r w:rsidRPr="007422DE">
              <w:rPr>
                <w:sz w:val="16"/>
                <w:szCs w:val="16"/>
              </w:rPr>
              <w:t>1/6  (16.6%) completely stopped</w:t>
            </w:r>
          </w:p>
        </w:tc>
        <w:tc>
          <w:tcPr>
            <w:tcW w:w="1276" w:type="dxa"/>
            <w:shd w:val="clear" w:color="auto" w:fill="auto"/>
          </w:tcPr>
          <w:p w14:paraId="01C0304B" w14:textId="77777777" w:rsidR="00E70C25" w:rsidRPr="007422DE" w:rsidRDefault="00E70C25" w:rsidP="008125BD">
            <w:pPr>
              <w:rPr>
                <w:sz w:val="16"/>
                <w:szCs w:val="16"/>
              </w:rPr>
            </w:pPr>
            <w:r w:rsidRPr="007422DE">
              <w:rPr>
                <w:sz w:val="16"/>
                <w:szCs w:val="16"/>
              </w:rPr>
              <w:t>4/9 (44.4%) reported a reduction in use</w:t>
            </w:r>
          </w:p>
          <w:p w14:paraId="1537BAB8" w14:textId="77777777" w:rsidR="00E70C25" w:rsidRPr="007422DE" w:rsidRDefault="00E70C25" w:rsidP="008125BD">
            <w:pPr>
              <w:rPr>
                <w:sz w:val="16"/>
                <w:szCs w:val="16"/>
              </w:rPr>
            </w:pPr>
          </w:p>
          <w:p w14:paraId="1602DE77" w14:textId="77777777" w:rsidR="00E70C25" w:rsidRPr="007422DE" w:rsidRDefault="00E70C25" w:rsidP="008125BD">
            <w:pPr>
              <w:rPr>
                <w:sz w:val="16"/>
                <w:szCs w:val="16"/>
              </w:rPr>
            </w:pPr>
            <w:r w:rsidRPr="007422DE">
              <w:rPr>
                <w:sz w:val="16"/>
                <w:szCs w:val="16"/>
              </w:rPr>
              <w:t>3/9 (33.3%) completely stopped.</w:t>
            </w:r>
          </w:p>
        </w:tc>
        <w:tc>
          <w:tcPr>
            <w:tcW w:w="1275" w:type="dxa"/>
            <w:shd w:val="clear" w:color="auto" w:fill="auto"/>
          </w:tcPr>
          <w:p w14:paraId="071D48DC" w14:textId="77777777" w:rsidR="00E70C25" w:rsidRPr="007422DE" w:rsidRDefault="00E70C25" w:rsidP="008125BD">
            <w:pPr>
              <w:rPr>
                <w:sz w:val="16"/>
                <w:szCs w:val="16"/>
              </w:rPr>
            </w:pPr>
            <w:r w:rsidRPr="007422DE">
              <w:rPr>
                <w:sz w:val="16"/>
                <w:szCs w:val="16"/>
              </w:rPr>
              <w:t>12/18 (66.7%) reported a reduction in use</w:t>
            </w:r>
          </w:p>
          <w:p w14:paraId="2F4335D4" w14:textId="77777777" w:rsidR="00E70C25" w:rsidRPr="007422DE" w:rsidRDefault="00E70C25" w:rsidP="008125BD">
            <w:pPr>
              <w:rPr>
                <w:sz w:val="16"/>
                <w:szCs w:val="16"/>
              </w:rPr>
            </w:pPr>
          </w:p>
          <w:p w14:paraId="4074E3E7" w14:textId="77777777" w:rsidR="00E70C25" w:rsidRPr="007422DE" w:rsidRDefault="00E70C25" w:rsidP="008125BD">
            <w:pPr>
              <w:rPr>
                <w:sz w:val="16"/>
                <w:szCs w:val="16"/>
              </w:rPr>
            </w:pPr>
            <w:r w:rsidRPr="007422DE">
              <w:rPr>
                <w:sz w:val="16"/>
                <w:szCs w:val="16"/>
              </w:rPr>
              <w:t>5/18 (27.7% completely stopped.</w:t>
            </w:r>
          </w:p>
        </w:tc>
        <w:tc>
          <w:tcPr>
            <w:tcW w:w="1418" w:type="dxa"/>
            <w:shd w:val="clear" w:color="auto" w:fill="auto"/>
          </w:tcPr>
          <w:p w14:paraId="5F57DF3F" w14:textId="77777777" w:rsidR="00E70C25" w:rsidRPr="007422DE" w:rsidRDefault="00E70C25" w:rsidP="008125BD">
            <w:pPr>
              <w:rPr>
                <w:sz w:val="16"/>
                <w:szCs w:val="16"/>
              </w:rPr>
            </w:pPr>
            <w:r w:rsidRPr="007422DE">
              <w:rPr>
                <w:sz w:val="16"/>
                <w:szCs w:val="16"/>
              </w:rPr>
              <w:t>0/2 (0%) reported a reduction in use</w:t>
            </w:r>
          </w:p>
          <w:p w14:paraId="491C54EB" w14:textId="77777777" w:rsidR="00E70C25" w:rsidRPr="007422DE" w:rsidRDefault="00E70C25" w:rsidP="008125BD">
            <w:pPr>
              <w:rPr>
                <w:sz w:val="16"/>
                <w:szCs w:val="16"/>
              </w:rPr>
            </w:pPr>
          </w:p>
          <w:p w14:paraId="1C9D9B6B" w14:textId="77777777" w:rsidR="00E70C25" w:rsidRPr="007422DE" w:rsidRDefault="00E70C25" w:rsidP="008125BD">
            <w:pPr>
              <w:rPr>
                <w:sz w:val="16"/>
                <w:szCs w:val="16"/>
              </w:rPr>
            </w:pPr>
          </w:p>
          <w:p w14:paraId="656023B2" w14:textId="77777777" w:rsidR="00E70C25" w:rsidRPr="007422DE" w:rsidRDefault="00E70C25" w:rsidP="008125BD">
            <w:pPr>
              <w:rPr>
                <w:sz w:val="16"/>
                <w:szCs w:val="16"/>
              </w:rPr>
            </w:pPr>
            <w:r w:rsidRPr="007422DE">
              <w:rPr>
                <w:sz w:val="16"/>
                <w:szCs w:val="16"/>
              </w:rPr>
              <w:t>0 completely stopped</w:t>
            </w:r>
          </w:p>
        </w:tc>
      </w:tr>
      <w:tr w:rsidR="007422DE" w:rsidRPr="007422DE" w14:paraId="426E0CBE" w14:textId="77777777" w:rsidTr="003904C0">
        <w:trPr>
          <w:trHeight w:val="940"/>
        </w:trPr>
        <w:tc>
          <w:tcPr>
            <w:tcW w:w="1163" w:type="dxa"/>
            <w:vMerge w:val="restart"/>
            <w:shd w:val="clear" w:color="auto" w:fill="auto"/>
          </w:tcPr>
          <w:p w14:paraId="0A699939" w14:textId="77777777" w:rsidR="00E70C25" w:rsidRPr="007422DE" w:rsidRDefault="00E70C25" w:rsidP="008125BD">
            <w:pPr>
              <w:spacing w:line="360" w:lineRule="auto"/>
              <w:rPr>
                <w:sz w:val="20"/>
                <w:szCs w:val="20"/>
              </w:rPr>
            </w:pPr>
            <w:r w:rsidRPr="007422DE">
              <w:rPr>
                <w:sz w:val="20"/>
                <w:szCs w:val="20"/>
              </w:rPr>
              <w:t>Change in antibiotic use 6-12 month follow up</w:t>
            </w:r>
          </w:p>
        </w:tc>
        <w:tc>
          <w:tcPr>
            <w:tcW w:w="2376" w:type="dxa"/>
            <w:shd w:val="clear" w:color="auto" w:fill="auto"/>
          </w:tcPr>
          <w:p w14:paraId="1027CE3E" w14:textId="77777777" w:rsidR="00E70C25" w:rsidRPr="007422DE" w:rsidRDefault="00E70C25" w:rsidP="008125BD">
            <w:pPr>
              <w:spacing w:line="360" w:lineRule="auto"/>
              <w:rPr>
                <w:sz w:val="20"/>
                <w:szCs w:val="20"/>
              </w:rPr>
            </w:pPr>
            <w:r w:rsidRPr="007422DE">
              <w:rPr>
                <w:sz w:val="20"/>
                <w:szCs w:val="20"/>
              </w:rPr>
              <w:t>Number of patients providing data (N, %)</w:t>
            </w:r>
          </w:p>
        </w:tc>
        <w:tc>
          <w:tcPr>
            <w:tcW w:w="1276" w:type="dxa"/>
            <w:shd w:val="clear" w:color="auto" w:fill="auto"/>
          </w:tcPr>
          <w:p w14:paraId="621FCC48" w14:textId="77777777" w:rsidR="00E70C25" w:rsidRPr="007422DE" w:rsidRDefault="00E70C25" w:rsidP="008125BD">
            <w:pPr>
              <w:rPr>
                <w:sz w:val="20"/>
                <w:szCs w:val="20"/>
              </w:rPr>
            </w:pPr>
            <w:r w:rsidRPr="007422DE">
              <w:rPr>
                <w:sz w:val="20"/>
                <w:szCs w:val="20"/>
              </w:rPr>
              <w:t>N/A</w:t>
            </w:r>
          </w:p>
        </w:tc>
        <w:tc>
          <w:tcPr>
            <w:tcW w:w="1276" w:type="dxa"/>
            <w:shd w:val="clear" w:color="auto" w:fill="auto"/>
          </w:tcPr>
          <w:p w14:paraId="78ECC2FD" w14:textId="77777777" w:rsidR="00E70C25" w:rsidRPr="007422DE" w:rsidRDefault="00E70C25" w:rsidP="008125BD">
            <w:pPr>
              <w:rPr>
                <w:sz w:val="20"/>
                <w:szCs w:val="20"/>
              </w:rPr>
            </w:pPr>
            <w:r w:rsidRPr="007422DE">
              <w:rPr>
                <w:sz w:val="20"/>
                <w:szCs w:val="20"/>
              </w:rPr>
              <w:t>N/A</w:t>
            </w:r>
          </w:p>
        </w:tc>
        <w:tc>
          <w:tcPr>
            <w:tcW w:w="1275" w:type="dxa"/>
            <w:shd w:val="clear" w:color="auto" w:fill="auto"/>
          </w:tcPr>
          <w:p w14:paraId="2E016623" w14:textId="77777777" w:rsidR="00E70C25" w:rsidRPr="007422DE" w:rsidRDefault="00E70C25" w:rsidP="008125BD">
            <w:pPr>
              <w:spacing w:line="360" w:lineRule="auto"/>
              <w:rPr>
                <w:sz w:val="20"/>
                <w:szCs w:val="20"/>
              </w:rPr>
            </w:pPr>
            <w:r w:rsidRPr="007422DE">
              <w:rPr>
                <w:sz w:val="20"/>
                <w:szCs w:val="20"/>
              </w:rPr>
              <w:t>13/22</w:t>
            </w:r>
          </w:p>
          <w:p w14:paraId="06B81ADE" w14:textId="77777777" w:rsidR="00E70C25" w:rsidRPr="007422DE" w:rsidRDefault="00E70C25" w:rsidP="008125BD">
            <w:pPr>
              <w:spacing w:line="360" w:lineRule="auto"/>
              <w:rPr>
                <w:sz w:val="20"/>
                <w:szCs w:val="20"/>
              </w:rPr>
            </w:pPr>
            <w:r w:rsidRPr="007422DE">
              <w:rPr>
                <w:sz w:val="20"/>
                <w:szCs w:val="20"/>
              </w:rPr>
              <w:t>(59.1%)</w:t>
            </w:r>
          </w:p>
        </w:tc>
        <w:tc>
          <w:tcPr>
            <w:tcW w:w="1418" w:type="dxa"/>
            <w:shd w:val="clear" w:color="auto" w:fill="auto"/>
          </w:tcPr>
          <w:p w14:paraId="5FEB7B6E" w14:textId="77777777" w:rsidR="00E70C25" w:rsidRPr="007422DE" w:rsidRDefault="00E70C25" w:rsidP="008125BD">
            <w:pPr>
              <w:spacing w:line="360" w:lineRule="auto"/>
              <w:rPr>
                <w:sz w:val="20"/>
                <w:szCs w:val="20"/>
              </w:rPr>
            </w:pPr>
            <w:r w:rsidRPr="007422DE">
              <w:rPr>
                <w:sz w:val="20"/>
                <w:szCs w:val="20"/>
              </w:rPr>
              <w:t>1/2</w:t>
            </w:r>
          </w:p>
          <w:p w14:paraId="67EB216C" w14:textId="77777777" w:rsidR="00E70C25" w:rsidRPr="007422DE" w:rsidRDefault="00E70C25" w:rsidP="008125BD">
            <w:pPr>
              <w:spacing w:line="360" w:lineRule="auto"/>
              <w:rPr>
                <w:sz w:val="20"/>
                <w:szCs w:val="20"/>
              </w:rPr>
            </w:pPr>
            <w:r w:rsidRPr="007422DE">
              <w:rPr>
                <w:sz w:val="20"/>
                <w:szCs w:val="20"/>
              </w:rPr>
              <w:t>(50%)</w:t>
            </w:r>
          </w:p>
        </w:tc>
      </w:tr>
      <w:tr w:rsidR="007422DE" w:rsidRPr="007422DE" w14:paraId="4C42B1A8" w14:textId="77777777" w:rsidTr="003904C0">
        <w:trPr>
          <w:trHeight w:val="940"/>
        </w:trPr>
        <w:tc>
          <w:tcPr>
            <w:tcW w:w="1163" w:type="dxa"/>
            <w:vMerge/>
            <w:shd w:val="clear" w:color="auto" w:fill="auto"/>
          </w:tcPr>
          <w:p w14:paraId="12EBAD11" w14:textId="77777777" w:rsidR="00E70C25" w:rsidRPr="007422DE" w:rsidRDefault="00E70C25" w:rsidP="008125BD">
            <w:pPr>
              <w:spacing w:line="360" w:lineRule="auto"/>
            </w:pPr>
          </w:p>
        </w:tc>
        <w:tc>
          <w:tcPr>
            <w:tcW w:w="2376" w:type="dxa"/>
            <w:shd w:val="clear" w:color="auto" w:fill="auto"/>
          </w:tcPr>
          <w:p w14:paraId="765B290F" w14:textId="77777777" w:rsidR="00E70C25" w:rsidRPr="007422DE" w:rsidRDefault="00E70C25" w:rsidP="008125BD">
            <w:pPr>
              <w:spacing w:line="360" w:lineRule="auto"/>
              <w:rPr>
                <w:sz w:val="20"/>
                <w:szCs w:val="20"/>
              </w:rPr>
            </w:pPr>
            <w:r w:rsidRPr="007422DE">
              <w:rPr>
                <w:sz w:val="20"/>
                <w:szCs w:val="20"/>
              </w:rPr>
              <w:t>Result in those who provided data (n/N, %)</w:t>
            </w:r>
          </w:p>
        </w:tc>
        <w:tc>
          <w:tcPr>
            <w:tcW w:w="1276" w:type="dxa"/>
            <w:shd w:val="clear" w:color="auto" w:fill="auto"/>
          </w:tcPr>
          <w:p w14:paraId="22431405" w14:textId="77777777" w:rsidR="00E70C25" w:rsidRPr="007422DE" w:rsidRDefault="00E70C25" w:rsidP="008125BD">
            <w:pPr>
              <w:rPr>
                <w:sz w:val="20"/>
                <w:szCs w:val="20"/>
              </w:rPr>
            </w:pPr>
            <w:r w:rsidRPr="007422DE">
              <w:rPr>
                <w:sz w:val="20"/>
                <w:szCs w:val="20"/>
              </w:rPr>
              <w:t>N/A</w:t>
            </w:r>
          </w:p>
        </w:tc>
        <w:tc>
          <w:tcPr>
            <w:tcW w:w="1276" w:type="dxa"/>
            <w:shd w:val="clear" w:color="auto" w:fill="auto"/>
          </w:tcPr>
          <w:p w14:paraId="0263C921" w14:textId="77777777" w:rsidR="00E70C25" w:rsidRPr="007422DE" w:rsidRDefault="00E70C25" w:rsidP="008125BD">
            <w:pPr>
              <w:rPr>
                <w:sz w:val="20"/>
                <w:szCs w:val="20"/>
              </w:rPr>
            </w:pPr>
            <w:r w:rsidRPr="007422DE">
              <w:rPr>
                <w:sz w:val="20"/>
                <w:szCs w:val="20"/>
              </w:rPr>
              <w:t>N/A</w:t>
            </w:r>
          </w:p>
        </w:tc>
        <w:tc>
          <w:tcPr>
            <w:tcW w:w="1275" w:type="dxa"/>
            <w:shd w:val="clear" w:color="auto" w:fill="auto"/>
          </w:tcPr>
          <w:p w14:paraId="4927AB23" w14:textId="77777777" w:rsidR="00E70C25" w:rsidRPr="007422DE" w:rsidRDefault="00E70C25" w:rsidP="008125BD">
            <w:pPr>
              <w:rPr>
                <w:sz w:val="16"/>
                <w:szCs w:val="16"/>
              </w:rPr>
            </w:pPr>
            <w:r w:rsidRPr="007422DE">
              <w:rPr>
                <w:sz w:val="16"/>
                <w:szCs w:val="16"/>
              </w:rPr>
              <w:t>11/13 (84.6%) reported a reduction in use.</w:t>
            </w:r>
          </w:p>
          <w:p w14:paraId="11DD47BE" w14:textId="77777777" w:rsidR="00E70C25" w:rsidRPr="007422DE" w:rsidRDefault="00E70C25" w:rsidP="008125BD">
            <w:pPr>
              <w:rPr>
                <w:sz w:val="16"/>
                <w:szCs w:val="16"/>
              </w:rPr>
            </w:pPr>
          </w:p>
          <w:p w14:paraId="71160F53" w14:textId="77777777" w:rsidR="00E70C25" w:rsidRPr="007422DE" w:rsidRDefault="00E70C25" w:rsidP="008125BD">
            <w:pPr>
              <w:rPr>
                <w:sz w:val="16"/>
                <w:szCs w:val="16"/>
              </w:rPr>
            </w:pPr>
            <w:r w:rsidRPr="007422DE">
              <w:rPr>
                <w:sz w:val="16"/>
                <w:szCs w:val="16"/>
              </w:rPr>
              <w:t>7/13 (53.8%) completely stopped</w:t>
            </w:r>
          </w:p>
          <w:p w14:paraId="7656D20B" w14:textId="77777777" w:rsidR="00E70C25" w:rsidRPr="007422DE" w:rsidRDefault="00E70C25" w:rsidP="008125BD">
            <w:pPr>
              <w:rPr>
                <w:sz w:val="16"/>
                <w:szCs w:val="16"/>
              </w:rPr>
            </w:pPr>
          </w:p>
        </w:tc>
        <w:tc>
          <w:tcPr>
            <w:tcW w:w="1418" w:type="dxa"/>
            <w:shd w:val="clear" w:color="auto" w:fill="auto"/>
          </w:tcPr>
          <w:p w14:paraId="7BC4E99A" w14:textId="77777777" w:rsidR="00E70C25" w:rsidRPr="007422DE" w:rsidRDefault="00E70C25" w:rsidP="008125BD">
            <w:pPr>
              <w:rPr>
                <w:sz w:val="16"/>
                <w:szCs w:val="16"/>
              </w:rPr>
            </w:pPr>
            <w:r w:rsidRPr="007422DE">
              <w:rPr>
                <w:sz w:val="16"/>
                <w:szCs w:val="16"/>
              </w:rPr>
              <w:t>No reduction in use.</w:t>
            </w:r>
          </w:p>
        </w:tc>
      </w:tr>
      <w:tr w:rsidR="007422DE" w:rsidRPr="007422DE" w14:paraId="076AFB47" w14:textId="77777777" w:rsidTr="003904C0">
        <w:tc>
          <w:tcPr>
            <w:tcW w:w="1163" w:type="dxa"/>
            <w:tcBorders>
              <w:bottom w:val="single" w:sz="4" w:space="0" w:color="auto"/>
            </w:tcBorders>
            <w:shd w:val="clear" w:color="auto" w:fill="auto"/>
          </w:tcPr>
          <w:p w14:paraId="35A6457C" w14:textId="77777777" w:rsidR="00E70C25" w:rsidRPr="007422DE" w:rsidRDefault="00E70C25" w:rsidP="008125BD">
            <w:pPr>
              <w:spacing w:line="360" w:lineRule="auto"/>
              <w:rPr>
                <w:sz w:val="20"/>
                <w:szCs w:val="20"/>
              </w:rPr>
            </w:pPr>
          </w:p>
          <w:p w14:paraId="46C47C84" w14:textId="77777777" w:rsidR="00E70C25" w:rsidRPr="007422DE" w:rsidRDefault="00E70C25" w:rsidP="008125BD">
            <w:pPr>
              <w:spacing w:line="360" w:lineRule="auto"/>
              <w:rPr>
                <w:sz w:val="20"/>
                <w:szCs w:val="20"/>
              </w:rPr>
            </w:pPr>
            <w:r w:rsidRPr="007422DE">
              <w:rPr>
                <w:sz w:val="20"/>
                <w:szCs w:val="20"/>
              </w:rPr>
              <w:t>EQ5D</w:t>
            </w:r>
          </w:p>
        </w:tc>
        <w:tc>
          <w:tcPr>
            <w:tcW w:w="2376" w:type="dxa"/>
            <w:tcBorders>
              <w:bottom w:val="single" w:sz="4" w:space="0" w:color="auto"/>
            </w:tcBorders>
            <w:shd w:val="clear" w:color="auto" w:fill="auto"/>
          </w:tcPr>
          <w:p w14:paraId="7AE99EF4" w14:textId="77777777" w:rsidR="00E70C25" w:rsidRPr="007422DE" w:rsidRDefault="00E70C25" w:rsidP="008125BD">
            <w:pPr>
              <w:spacing w:line="360" w:lineRule="auto"/>
              <w:rPr>
                <w:sz w:val="20"/>
                <w:szCs w:val="20"/>
              </w:rPr>
            </w:pPr>
            <w:r w:rsidRPr="007422DE">
              <w:rPr>
                <w:sz w:val="20"/>
                <w:szCs w:val="20"/>
              </w:rPr>
              <w:t>Number of patients providing data (N, %)</w:t>
            </w:r>
          </w:p>
        </w:tc>
        <w:tc>
          <w:tcPr>
            <w:tcW w:w="1276" w:type="dxa"/>
            <w:tcBorders>
              <w:bottom w:val="single" w:sz="4" w:space="0" w:color="auto"/>
            </w:tcBorders>
            <w:shd w:val="clear" w:color="auto" w:fill="auto"/>
          </w:tcPr>
          <w:p w14:paraId="6F83F006" w14:textId="77777777" w:rsidR="00E70C25" w:rsidRPr="007422DE" w:rsidRDefault="00E70C25" w:rsidP="008125BD">
            <w:pPr>
              <w:spacing w:line="360" w:lineRule="auto"/>
            </w:pPr>
            <w:r w:rsidRPr="007422DE">
              <w:t>6/13 (46.2%)</w:t>
            </w:r>
          </w:p>
        </w:tc>
        <w:tc>
          <w:tcPr>
            <w:tcW w:w="1276" w:type="dxa"/>
            <w:tcBorders>
              <w:bottom w:val="single" w:sz="4" w:space="0" w:color="auto"/>
            </w:tcBorders>
            <w:shd w:val="clear" w:color="auto" w:fill="auto"/>
          </w:tcPr>
          <w:p w14:paraId="339BF9E9" w14:textId="77777777" w:rsidR="00E70C25" w:rsidRPr="007422DE" w:rsidRDefault="00E70C25" w:rsidP="008125BD">
            <w:pPr>
              <w:spacing w:line="360" w:lineRule="auto"/>
            </w:pPr>
            <w:r w:rsidRPr="007422DE">
              <w:t>8/17</w:t>
            </w:r>
          </w:p>
          <w:p w14:paraId="01CF307F" w14:textId="77777777" w:rsidR="00E70C25" w:rsidRPr="007422DE" w:rsidRDefault="00E70C25" w:rsidP="008125BD">
            <w:pPr>
              <w:spacing w:line="360" w:lineRule="auto"/>
            </w:pPr>
            <w:r w:rsidRPr="007422DE">
              <w:t>(47.1%)</w:t>
            </w:r>
          </w:p>
        </w:tc>
        <w:tc>
          <w:tcPr>
            <w:tcW w:w="1275" w:type="dxa"/>
            <w:tcBorders>
              <w:bottom w:val="single" w:sz="4" w:space="0" w:color="auto"/>
            </w:tcBorders>
            <w:shd w:val="clear" w:color="auto" w:fill="auto"/>
          </w:tcPr>
          <w:p w14:paraId="04842B3E" w14:textId="77777777" w:rsidR="00E70C25" w:rsidRPr="007422DE" w:rsidRDefault="00E70C25" w:rsidP="008125BD">
            <w:pPr>
              <w:spacing w:line="360" w:lineRule="auto"/>
            </w:pPr>
            <w:r w:rsidRPr="007422DE">
              <w:t>14/27</w:t>
            </w:r>
          </w:p>
          <w:p w14:paraId="5D7B985B" w14:textId="77777777" w:rsidR="00E70C25" w:rsidRPr="007422DE" w:rsidRDefault="00E70C25" w:rsidP="008125BD">
            <w:pPr>
              <w:spacing w:line="360" w:lineRule="auto"/>
            </w:pPr>
            <w:r w:rsidRPr="007422DE">
              <w:t>(51.9%)</w:t>
            </w:r>
          </w:p>
        </w:tc>
        <w:tc>
          <w:tcPr>
            <w:tcW w:w="1418" w:type="dxa"/>
            <w:tcBorders>
              <w:bottom w:val="single" w:sz="4" w:space="0" w:color="auto"/>
            </w:tcBorders>
            <w:shd w:val="clear" w:color="auto" w:fill="auto"/>
          </w:tcPr>
          <w:p w14:paraId="6990B9AE" w14:textId="77777777" w:rsidR="00E70C25" w:rsidRPr="007422DE" w:rsidRDefault="00E70C25" w:rsidP="008125BD">
            <w:pPr>
              <w:spacing w:line="360" w:lineRule="auto"/>
            </w:pPr>
            <w:r w:rsidRPr="007422DE">
              <w:t>2/4</w:t>
            </w:r>
          </w:p>
          <w:p w14:paraId="703048EF" w14:textId="77777777" w:rsidR="00E70C25" w:rsidRPr="007422DE" w:rsidRDefault="00E70C25" w:rsidP="008125BD">
            <w:pPr>
              <w:spacing w:line="360" w:lineRule="auto"/>
            </w:pPr>
            <w:r w:rsidRPr="007422DE">
              <w:t>(50%)</w:t>
            </w:r>
          </w:p>
        </w:tc>
      </w:tr>
      <w:tr w:rsidR="00E70C25" w:rsidRPr="007422DE" w14:paraId="1AA8B745" w14:textId="77777777" w:rsidTr="003904C0">
        <w:tc>
          <w:tcPr>
            <w:tcW w:w="1163" w:type="dxa"/>
            <w:shd w:val="clear" w:color="auto" w:fill="auto"/>
          </w:tcPr>
          <w:p w14:paraId="2E368F69" w14:textId="77777777" w:rsidR="00E70C25" w:rsidRPr="007422DE" w:rsidRDefault="00E70C25" w:rsidP="008125BD">
            <w:pPr>
              <w:rPr>
                <w:sz w:val="20"/>
                <w:szCs w:val="20"/>
              </w:rPr>
            </w:pPr>
          </w:p>
          <w:p w14:paraId="7E2886F5" w14:textId="77777777" w:rsidR="00E70C25" w:rsidRPr="007422DE" w:rsidRDefault="00E70C25" w:rsidP="008125BD">
            <w:pPr>
              <w:rPr>
                <w:sz w:val="20"/>
                <w:szCs w:val="20"/>
              </w:rPr>
            </w:pPr>
            <w:r w:rsidRPr="007422DE">
              <w:rPr>
                <w:sz w:val="20"/>
                <w:szCs w:val="20"/>
              </w:rPr>
              <w:t>EQ5D</w:t>
            </w:r>
          </w:p>
        </w:tc>
        <w:tc>
          <w:tcPr>
            <w:tcW w:w="2376" w:type="dxa"/>
            <w:shd w:val="clear" w:color="auto" w:fill="auto"/>
          </w:tcPr>
          <w:p w14:paraId="73CE60B5" w14:textId="77777777" w:rsidR="00E70C25" w:rsidRPr="007422DE" w:rsidRDefault="00E70C25" w:rsidP="008125BD">
            <w:pPr>
              <w:spacing w:line="360" w:lineRule="auto"/>
              <w:rPr>
                <w:sz w:val="20"/>
                <w:szCs w:val="20"/>
              </w:rPr>
            </w:pPr>
            <w:r w:rsidRPr="007422DE">
              <w:rPr>
                <w:sz w:val="20"/>
                <w:szCs w:val="20"/>
              </w:rPr>
              <w:t>Result in those who provided data (n/N, %)</w:t>
            </w:r>
          </w:p>
        </w:tc>
        <w:tc>
          <w:tcPr>
            <w:tcW w:w="1276" w:type="dxa"/>
            <w:shd w:val="clear" w:color="auto" w:fill="auto"/>
          </w:tcPr>
          <w:p w14:paraId="4F60FBC2" w14:textId="77777777" w:rsidR="00E70C25" w:rsidRPr="007422DE" w:rsidRDefault="00E70C25" w:rsidP="008125BD">
            <w:pPr>
              <w:rPr>
                <w:sz w:val="16"/>
                <w:szCs w:val="16"/>
              </w:rPr>
            </w:pPr>
            <w:r w:rsidRPr="007422DE">
              <w:rPr>
                <w:sz w:val="16"/>
                <w:szCs w:val="16"/>
              </w:rPr>
              <w:t>Mean overall level of health at week 0 =91.3/100</w:t>
            </w:r>
          </w:p>
          <w:p w14:paraId="56A732FE" w14:textId="77777777" w:rsidR="00E70C25" w:rsidRPr="007422DE" w:rsidRDefault="00E70C25" w:rsidP="008125BD">
            <w:pPr>
              <w:rPr>
                <w:sz w:val="16"/>
                <w:szCs w:val="16"/>
              </w:rPr>
            </w:pPr>
          </w:p>
          <w:p w14:paraId="675C1B3B" w14:textId="77777777" w:rsidR="00E70C25" w:rsidRPr="007422DE" w:rsidRDefault="00E70C25" w:rsidP="008125BD">
            <w:pPr>
              <w:rPr>
                <w:sz w:val="16"/>
                <w:szCs w:val="16"/>
              </w:rPr>
            </w:pPr>
            <w:r w:rsidRPr="007422DE">
              <w:rPr>
                <w:sz w:val="16"/>
                <w:szCs w:val="16"/>
              </w:rPr>
              <w:t>At end of trial</w:t>
            </w:r>
          </w:p>
          <w:p w14:paraId="538D81EC" w14:textId="77777777" w:rsidR="00E70C25" w:rsidRPr="007422DE" w:rsidRDefault="00E70C25" w:rsidP="008125BD">
            <w:pPr>
              <w:rPr>
                <w:sz w:val="16"/>
                <w:szCs w:val="16"/>
              </w:rPr>
            </w:pPr>
            <w:r w:rsidRPr="007422DE">
              <w:rPr>
                <w:sz w:val="16"/>
                <w:szCs w:val="16"/>
              </w:rPr>
              <w:t>=83.2/100</w:t>
            </w:r>
          </w:p>
        </w:tc>
        <w:tc>
          <w:tcPr>
            <w:tcW w:w="1276" w:type="dxa"/>
            <w:shd w:val="clear" w:color="auto" w:fill="auto"/>
          </w:tcPr>
          <w:p w14:paraId="76BE0C41" w14:textId="77777777" w:rsidR="00E70C25" w:rsidRPr="007422DE" w:rsidRDefault="00E70C25" w:rsidP="008125BD">
            <w:pPr>
              <w:rPr>
                <w:sz w:val="16"/>
                <w:szCs w:val="16"/>
              </w:rPr>
            </w:pPr>
            <w:r w:rsidRPr="007422DE">
              <w:rPr>
                <w:sz w:val="16"/>
                <w:szCs w:val="16"/>
              </w:rPr>
              <w:t>Mean overall level of health at week 0</w:t>
            </w:r>
          </w:p>
          <w:p w14:paraId="73E90B6D" w14:textId="77777777" w:rsidR="00E70C25" w:rsidRPr="007422DE" w:rsidRDefault="00E70C25" w:rsidP="008125BD">
            <w:pPr>
              <w:rPr>
                <w:sz w:val="16"/>
                <w:szCs w:val="16"/>
              </w:rPr>
            </w:pPr>
            <w:r w:rsidRPr="007422DE">
              <w:rPr>
                <w:sz w:val="16"/>
                <w:szCs w:val="16"/>
              </w:rPr>
              <w:t>=67.5/100</w:t>
            </w:r>
          </w:p>
          <w:p w14:paraId="4E685181" w14:textId="77777777" w:rsidR="00E70C25" w:rsidRPr="007422DE" w:rsidRDefault="00E70C25" w:rsidP="008125BD">
            <w:pPr>
              <w:rPr>
                <w:sz w:val="16"/>
                <w:szCs w:val="16"/>
              </w:rPr>
            </w:pPr>
          </w:p>
          <w:p w14:paraId="130B93EA" w14:textId="77777777" w:rsidR="00E70C25" w:rsidRPr="007422DE" w:rsidRDefault="00E70C25" w:rsidP="008125BD">
            <w:pPr>
              <w:rPr>
                <w:sz w:val="16"/>
                <w:szCs w:val="16"/>
              </w:rPr>
            </w:pPr>
            <w:r w:rsidRPr="007422DE">
              <w:rPr>
                <w:sz w:val="16"/>
                <w:szCs w:val="16"/>
              </w:rPr>
              <w:t>At end of trial=</w:t>
            </w:r>
          </w:p>
          <w:p w14:paraId="3E362783" w14:textId="77777777" w:rsidR="00E70C25" w:rsidRPr="007422DE" w:rsidRDefault="00E70C25" w:rsidP="008125BD">
            <w:pPr>
              <w:rPr>
                <w:sz w:val="16"/>
                <w:szCs w:val="16"/>
              </w:rPr>
            </w:pPr>
            <w:r w:rsidRPr="007422DE">
              <w:rPr>
                <w:sz w:val="16"/>
                <w:szCs w:val="16"/>
              </w:rPr>
              <w:t>66.25/100</w:t>
            </w:r>
          </w:p>
        </w:tc>
        <w:tc>
          <w:tcPr>
            <w:tcW w:w="1275" w:type="dxa"/>
            <w:shd w:val="clear" w:color="auto" w:fill="auto"/>
          </w:tcPr>
          <w:p w14:paraId="3E96AC93" w14:textId="77777777" w:rsidR="00E70C25" w:rsidRPr="007422DE" w:rsidRDefault="00E70C25" w:rsidP="008125BD">
            <w:pPr>
              <w:rPr>
                <w:sz w:val="16"/>
                <w:szCs w:val="16"/>
              </w:rPr>
            </w:pPr>
            <w:r w:rsidRPr="007422DE">
              <w:rPr>
                <w:sz w:val="16"/>
                <w:szCs w:val="16"/>
              </w:rPr>
              <w:t>Mean overall level of health at week 0</w:t>
            </w:r>
          </w:p>
          <w:p w14:paraId="35675107" w14:textId="77777777" w:rsidR="00E70C25" w:rsidRPr="007422DE" w:rsidRDefault="00E70C25" w:rsidP="008125BD">
            <w:pPr>
              <w:rPr>
                <w:sz w:val="16"/>
                <w:szCs w:val="16"/>
              </w:rPr>
            </w:pPr>
            <w:r w:rsidRPr="007422DE">
              <w:rPr>
                <w:sz w:val="16"/>
                <w:szCs w:val="16"/>
              </w:rPr>
              <w:t>=61.6/100</w:t>
            </w:r>
          </w:p>
          <w:p w14:paraId="579C5A46" w14:textId="77777777" w:rsidR="00E70C25" w:rsidRPr="007422DE" w:rsidRDefault="00E70C25" w:rsidP="008125BD">
            <w:pPr>
              <w:rPr>
                <w:sz w:val="16"/>
                <w:szCs w:val="16"/>
              </w:rPr>
            </w:pPr>
          </w:p>
          <w:p w14:paraId="24401C61" w14:textId="77777777" w:rsidR="00E70C25" w:rsidRPr="007422DE" w:rsidRDefault="00E70C25" w:rsidP="008125BD">
            <w:pPr>
              <w:rPr>
                <w:sz w:val="16"/>
                <w:szCs w:val="16"/>
              </w:rPr>
            </w:pPr>
            <w:r w:rsidRPr="007422DE">
              <w:rPr>
                <w:sz w:val="16"/>
                <w:szCs w:val="16"/>
              </w:rPr>
              <w:t>At end of trial=</w:t>
            </w:r>
          </w:p>
          <w:p w14:paraId="4A8D6CC3" w14:textId="77777777" w:rsidR="00E70C25" w:rsidRPr="007422DE" w:rsidRDefault="00E70C25" w:rsidP="008125BD">
            <w:pPr>
              <w:rPr>
                <w:sz w:val="16"/>
                <w:szCs w:val="16"/>
              </w:rPr>
            </w:pPr>
            <w:r w:rsidRPr="007422DE">
              <w:rPr>
                <w:sz w:val="16"/>
                <w:szCs w:val="16"/>
              </w:rPr>
              <w:t>66.75/100</w:t>
            </w:r>
          </w:p>
        </w:tc>
        <w:tc>
          <w:tcPr>
            <w:tcW w:w="1418" w:type="dxa"/>
            <w:shd w:val="clear" w:color="auto" w:fill="auto"/>
          </w:tcPr>
          <w:p w14:paraId="2E923F2C" w14:textId="77777777" w:rsidR="00E70C25" w:rsidRPr="007422DE" w:rsidRDefault="00E70C25" w:rsidP="008125BD">
            <w:pPr>
              <w:rPr>
                <w:sz w:val="16"/>
                <w:szCs w:val="16"/>
              </w:rPr>
            </w:pPr>
            <w:r w:rsidRPr="007422DE">
              <w:rPr>
                <w:sz w:val="16"/>
                <w:szCs w:val="16"/>
              </w:rPr>
              <w:t xml:space="preserve">Mean overall level of health at week </w:t>
            </w:r>
          </w:p>
          <w:p w14:paraId="3B8E35A7" w14:textId="77777777" w:rsidR="00E70C25" w:rsidRPr="007422DE" w:rsidRDefault="00E70C25" w:rsidP="008125BD">
            <w:pPr>
              <w:rPr>
                <w:sz w:val="16"/>
                <w:szCs w:val="16"/>
              </w:rPr>
            </w:pPr>
          </w:p>
          <w:p w14:paraId="59AD2A1F" w14:textId="77777777" w:rsidR="00E70C25" w:rsidRPr="007422DE" w:rsidRDefault="00E70C25" w:rsidP="008125BD">
            <w:pPr>
              <w:rPr>
                <w:sz w:val="16"/>
                <w:szCs w:val="16"/>
              </w:rPr>
            </w:pPr>
            <w:r w:rsidRPr="007422DE">
              <w:rPr>
                <w:sz w:val="16"/>
                <w:szCs w:val="16"/>
              </w:rPr>
              <w:t>0=40/100</w:t>
            </w:r>
          </w:p>
          <w:p w14:paraId="6335DB06" w14:textId="77777777" w:rsidR="00E70C25" w:rsidRPr="007422DE" w:rsidRDefault="00E70C25" w:rsidP="008125BD">
            <w:pPr>
              <w:rPr>
                <w:sz w:val="16"/>
                <w:szCs w:val="16"/>
              </w:rPr>
            </w:pPr>
          </w:p>
          <w:p w14:paraId="2420675F" w14:textId="77777777" w:rsidR="00E70C25" w:rsidRPr="007422DE" w:rsidRDefault="00E70C25" w:rsidP="008125BD">
            <w:pPr>
              <w:rPr>
                <w:sz w:val="16"/>
                <w:szCs w:val="16"/>
              </w:rPr>
            </w:pPr>
            <w:r w:rsidRPr="007422DE">
              <w:rPr>
                <w:sz w:val="16"/>
                <w:szCs w:val="16"/>
              </w:rPr>
              <w:t>At end of trial=</w:t>
            </w:r>
          </w:p>
          <w:p w14:paraId="0A2A7A76" w14:textId="77777777" w:rsidR="00E70C25" w:rsidRPr="007422DE" w:rsidRDefault="00E70C25" w:rsidP="008125BD">
            <w:pPr>
              <w:rPr>
                <w:sz w:val="16"/>
                <w:szCs w:val="16"/>
              </w:rPr>
            </w:pPr>
            <w:r w:rsidRPr="007422DE">
              <w:rPr>
                <w:sz w:val="16"/>
                <w:szCs w:val="16"/>
              </w:rPr>
              <w:t>55/100</w:t>
            </w:r>
          </w:p>
        </w:tc>
      </w:tr>
    </w:tbl>
    <w:p w14:paraId="066FD3AF" w14:textId="77777777" w:rsidR="00966EC1" w:rsidRPr="007422DE" w:rsidRDefault="00966EC1" w:rsidP="00966EC1"/>
    <w:p w14:paraId="4C7AC4A7" w14:textId="0B3C3189" w:rsidR="00311EDA" w:rsidRPr="007422DE" w:rsidRDefault="00311EDA" w:rsidP="008177EA">
      <w:pPr>
        <w:pStyle w:val="ListParagraph"/>
        <w:numPr>
          <w:ilvl w:val="0"/>
          <w:numId w:val="41"/>
        </w:numPr>
        <w:spacing w:line="360" w:lineRule="auto"/>
      </w:pPr>
      <w:r w:rsidRPr="007422DE">
        <w:rPr>
          <w:b/>
        </w:rPr>
        <w:t>Discussion</w:t>
      </w:r>
    </w:p>
    <w:p w14:paraId="03378586" w14:textId="77777777" w:rsidR="00311EDA" w:rsidRPr="007422DE" w:rsidRDefault="00311EDA" w:rsidP="000B46EA">
      <w:pPr>
        <w:spacing w:line="360" w:lineRule="auto"/>
      </w:pPr>
    </w:p>
    <w:p w14:paraId="040A0754" w14:textId="4C48FAF0" w:rsidR="00311EDA" w:rsidRPr="007422DE" w:rsidRDefault="00EB0BBF" w:rsidP="000B46EA">
      <w:pPr>
        <w:spacing w:line="360" w:lineRule="auto"/>
      </w:pPr>
      <w:r w:rsidRPr="007422DE">
        <w:t>The RUTI trial was</w:t>
      </w:r>
      <w:r w:rsidR="00AC2D29" w:rsidRPr="007422DE">
        <w:t xml:space="preserve"> a feasibility study and </w:t>
      </w:r>
      <w:r w:rsidR="00AE5484" w:rsidRPr="007422DE">
        <w:t>the primary focus of its findings relate</w:t>
      </w:r>
      <w:r w:rsidRPr="007422DE">
        <w:t>d</w:t>
      </w:r>
      <w:r w:rsidR="00AE5484" w:rsidRPr="007422DE">
        <w:t xml:space="preserve"> to the </w:t>
      </w:r>
      <w:r w:rsidR="00263887" w:rsidRPr="007422DE">
        <w:t>practicality</w:t>
      </w:r>
      <w:r w:rsidR="00AE5484" w:rsidRPr="007422DE">
        <w:t xml:space="preserve"> of investigating CHM as a CTIMP within a primary care setting. These include</w:t>
      </w:r>
      <w:r w:rsidRPr="007422DE">
        <w:t>d</w:t>
      </w:r>
      <w:r w:rsidR="00AE5484" w:rsidRPr="007422DE">
        <w:t xml:space="preserve"> obtaining regulatory approval, meeting standards required for an IMP, </w:t>
      </w:r>
      <w:r w:rsidR="00C16E58" w:rsidRPr="007422DE">
        <w:t xml:space="preserve">supplying appropriate herbs to trial participants, </w:t>
      </w:r>
      <w:r w:rsidR="00AE5484" w:rsidRPr="007422DE">
        <w:t>using primary care research networks to recruit patients, enrolling</w:t>
      </w:r>
      <w:r w:rsidR="00D56C62" w:rsidRPr="007422DE">
        <w:t>, randomising</w:t>
      </w:r>
      <w:r w:rsidR="00AE5484" w:rsidRPr="007422DE">
        <w:t xml:space="preserve"> and retaining participants for the 16</w:t>
      </w:r>
      <w:r w:rsidR="00C54DF7" w:rsidRPr="007422DE">
        <w:t>-</w:t>
      </w:r>
      <w:r w:rsidR="00AE5484" w:rsidRPr="007422DE">
        <w:t xml:space="preserve">week duration of the trial, </w:t>
      </w:r>
      <w:r w:rsidR="006462E7" w:rsidRPr="007422DE">
        <w:t>evaluating</w:t>
      </w:r>
      <w:r w:rsidR="00AE5484" w:rsidRPr="007422DE">
        <w:t xml:space="preserve"> outcome</w:t>
      </w:r>
      <w:r w:rsidR="006462E7" w:rsidRPr="007422DE">
        <w:t xml:space="preserve"> </w:t>
      </w:r>
      <w:r w:rsidR="00AE5484" w:rsidRPr="007422DE">
        <w:t>measure</w:t>
      </w:r>
      <w:r w:rsidR="006462E7" w:rsidRPr="007422DE">
        <w:t>s</w:t>
      </w:r>
      <w:r w:rsidR="00AE5484" w:rsidRPr="007422DE">
        <w:t>, and finally exploring some of the data produced during the study to provide some preliminary findings about the effectiveness of CHM and whether further research is warranted.</w:t>
      </w:r>
    </w:p>
    <w:p w14:paraId="148D87C8" w14:textId="77777777" w:rsidR="008177EA" w:rsidRPr="007422DE" w:rsidRDefault="008177EA" w:rsidP="00966EC1"/>
    <w:p w14:paraId="1E4B2B5D" w14:textId="3AF97F9D" w:rsidR="00A2252D" w:rsidRPr="007422DE" w:rsidRDefault="00966EC1" w:rsidP="00E311AA">
      <w:pPr>
        <w:spacing w:line="360" w:lineRule="auto"/>
        <w:outlineLvl w:val="0"/>
        <w:rPr>
          <w:b/>
        </w:rPr>
      </w:pPr>
      <w:r w:rsidRPr="007422DE">
        <w:rPr>
          <w:b/>
        </w:rPr>
        <w:t>5.1 Reg</w:t>
      </w:r>
      <w:r w:rsidR="00A2252D" w:rsidRPr="007422DE">
        <w:rPr>
          <w:b/>
        </w:rPr>
        <w:t>ulatory approval</w:t>
      </w:r>
    </w:p>
    <w:p w14:paraId="51E3348E" w14:textId="77777777" w:rsidR="00CD3C49" w:rsidRPr="007422DE" w:rsidRDefault="00CD3C49" w:rsidP="000B46EA">
      <w:pPr>
        <w:spacing w:line="360" w:lineRule="auto"/>
      </w:pPr>
    </w:p>
    <w:p w14:paraId="1463FDEF" w14:textId="1BFB26E8" w:rsidR="00CD3C49" w:rsidRPr="007422DE" w:rsidRDefault="00A2252D" w:rsidP="000B46EA">
      <w:pPr>
        <w:spacing w:line="360" w:lineRule="auto"/>
      </w:pPr>
      <w:r w:rsidRPr="007422DE">
        <w:t>The RUTI trial fulfilled the regulatory requirements set by the MHRA and became the first CTIMP trial exploring CHM in</w:t>
      </w:r>
      <w:r w:rsidR="00222E0F" w:rsidRPr="007422DE">
        <w:t xml:space="preserve"> the UK. We were</w:t>
      </w:r>
      <w:r w:rsidRPr="007422DE">
        <w:t xml:space="preserve"> able t</w:t>
      </w:r>
      <w:r w:rsidR="00CA7711" w:rsidRPr="007422DE">
        <w:t>o meet the exacting standards set for</w:t>
      </w:r>
      <w:r w:rsidRPr="007422DE">
        <w:t xml:space="preserve"> product quality assurance, good manufacturing practice, and trial design and management</w:t>
      </w:r>
      <w:r w:rsidR="00A90537" w:rsidRPr="007422DE">
        <w:t>. In addition to the MHRA</w:t>
      </w:r>
      <w:r w:rsidR="002E082A" w:rsidRPr="007422DE">
        <w:t>,</w:t>
      </w:r>
      <w:r w:rsidR="00A90537" w:rsidRPr="007422DE">
        <w:t xml:space="preserve"> regulatory approval was obtained from Southampton University ethics committee, the East Surrey Research Ethics Committee, </w:t>
      </w:r>
      <w:r w:rsidR="002E082A" w:rsidRPr="007422DE">
        <w:t xml:space="preserve">NRES Committee based in London/Surrey Borders, and NHS Research and Development, plus as a consequence of changes with the HRA process, the recruiting sites themselves. </w:t>
      </w:r>
      <w:r w:rsidR="00A90537" w:rsidRPr="007422DE">
        <w:t xml:space="preserve">This enabled the clinical trial to recruit NHS patients via Primary care research networks. Fulfilling these requirements was a demanding </w:t>
      </w:r>
      <w:r w:rsidR="00222E0F" w:rsidRPr="007422DE">
        <w:t>process that required patience</w:t>
      </w:r>
      <w:r w:rsidR="00A90537" w:rsidRPr="007422DE">
        <w:t xml:space="preserve"> and understanding from both applicants and regulators. In various areas there were no pre-existing guidelines and precedents were set. For example</w:t>
      </w:r>
      <w:r w:rsidR="00222E0F" w:rsidRPr="007422DE">
        <w:t>,</w:t>
      </w:r>
      <w:r w:rsidR="00A90537" w:rsidRPr="007422DE">
        <w:t xml:space="preserve"> the decision of the MHRA to consider the administration of individualised CHM within private practi</w:t>
      </w:r>
      <w:r w:rsidR="00396EC2" w:rsidRPr="007422DE">
        <w:t>c</w:t>
      </w:r>
      <w:r w:rsidR="00A90537" w:rsidRPr="007422DE">
        <w:t>e by a trained herbalist as being exempt from CTIMP requirements</w:t>
      </w:r>
      <w:r w:rsidR="004B3C12" w:rsidRPr="007422DE">
        <w:t>,</w:t>
      </w:r>
      <w:r w:rsidR="00A90537" w:rsidRPr="007422DE">
        <w:t xml:space="preserve"> was an</w:t>
      </w:r>
      <w:r w:rsidRPr="007422DE">
        <w:t xml:space="preserve"> </w:t>
      </w:r>
      <w:r w:rsidR="00A90537" w:rsidRPr="007422DE">
        <w:t>important principle that may be used to inform subsequent research into CHM.</w:t>
      </w:r>
    </w:p>
    <w:p w14:paraId="1175CF84" w14:textId="77777777" w:rsidR="00222E0F" w:rsidRPr="007422DE" w:rsidRDefault="00222E0F" w:rsidP="000B46EA">
      <w:pPr>
        <w:spacing w:line="360" w:lineRule="auto"/>
      </w:pPr>
    </w:p>
    <w:p w14:paraId="6FA6B385" w14:textId="6212628B" w:rsidR="00222E0F" w:rsidRPr="007422DE" w:rsidRDefault="008177EA" w:rsidP="00E311AA">
      <w:pPr>
        <w:spacing w:line="360" w:lineRule="auto"/>
        <w:outlineLvl w:val="0"/>
        <w:rPr>
          <w:b/>
        </w:rPr>
      </w:pPr>
      <w:r w:rsidRPr="007422DE">
        <w:rPr>
          <w:b/>
        </w:rPr>
        <w:t xml:space="preserve">5.2 </w:t>
      </w:r>
      <w:r w:rsidR="00222E0F" w:rsidRPr="007422DE">
        <w:rPr>
          <w:b/>
        </w:rPr>
        <w:t>Herbal products</w:t>
      </w:r>
    </w:p>
    <w:p w14:paraId="6941FAD6" w14:textId="77777777" w:rsidR="00222E0F" w:rsidRPr="007422DE" w:rsidRDefault="00222E0F" w:rsidP="000B46EA">
      <w:pPr>
        <w:spacing w:line="360" w:lineRule="auto"/>
        <w:rPr>
          <w:b/>
        </w:rPr>
      </w:pPr>
    </w:p>
    <w:p w14:paraId="35552B67" w14:textId="35E0DA2D" w:rsidR="00995AE3" w:rsidRPr="007422DE" w:rsidRDefault="00222E0F" w:rsidP="000B46EA">
      <w:pPr>
        <w:spacing w:line="360" w:lineRule="auto"/>
      </w:pPr>
      <w:r w:rsidRPr="007422DE">
        <w:t>Whi</w:t>
      </w:r>
      <w:r w:rsidR="00396EC2" w:rsidRPr="007422DE">
        <w:t>l</w:t>
      </w:r>
      <w:r w:rsidRPr="007422DE">
        <w:t xml:space="preserve">st the herbal suppliers for the RUTI trial were able to meet the standards for the herbal product in the standardised CTIMP arm of trial, unfortunately their lack of </w:t>
      </w:r>
      <w:r w:rsidRPr="007422DE">
        <w:lastRenderedPageBreak/>
        <w:t xml:space="preserve">experience in conducting clinical trials </w:t>
      </w:r>
      <w:r w:rsidR="00995AE3" w:rsidRPr="007422DE">
        <w:t>caused serious problems</w:t>
      </w:r>
      <w:r w:rsidRPr="007422DE">
        <w:t xml:space="preserve"> for the non-CTIMP individualised arm. A misunderstanding of the trial </w:t>
      </w:r>
      <w:r w:rsidR="002E082A" w:rsidRPr="007422DE">
        <w:t>P</w:t>
      </w:r>
      <w:r w:rsidRPr="007422DE">
        <w:t xml:space="preserve">rotocol led to the dispensary team </w:t>
      </w:r>
      <w:r w:rsidR="00E70C25" w:rsidRPr="007422DE">
        <w:t xml:space="preserve">mistakenly </w:t>
      </w:r>
      <w:r w:rsidRPr="007422DE">
        <w:t>combin</w:t>
      </w:r>
      <w:r w:rsidR="00E70C25" w:rsidRPr="007422DE">
        <w:t>ing</w:t>
      </w:r>
      <w:r w:rsidRPr="007422DE">
        <w:t xml:space="preserve"> active herbs together with the placebo formula</w:t>
      </w:r>
      <w:r w:rsidR="00995AE3" w:rsidRPr="007422DE">
        <w:t xml:space="preserve">. This totally invalidated the placebo </w:t>
      </w:r>
      <w:r w:rsidR="00396EC2" w:rsidRPr="007422DE">
        <w:t xml:space="preserve">group </w:t>
      </w:r>
      <w:r w:rsidR="00995AE3" w:rsidRPr="007422DE">
        <w:t xml:space="preserve">of the </w:t>
      </w:r>
      <w:r w:rsidR="00396EC2" w:rsidRPr="007422DE">
        <w:t xml:space="preserve">individualised arm </w:t>
      </w:r>
      <w:r w:rsidR="00995AE3" w:rsidRPr="007422DE">
        <w:t>and data from these women was instead included as an active treatment.</w:t>
      </w:r>
    </w:p>
    <w:p w14:paraId="5D23C682" w14:textId="77777777" w:rsidR="00995AE3" w:rsidRPr="007422DE" w:rsidRDefault="00995AE3" w:rsidP="000B46EA">
      <w:pPr>
        <w:spacing w:line="360" w:lineRule="auto"/>
      </w:pPr>
    </w:p>
    <w:p w14:paraId="4083440A" w14:textId="7D94CCCB" w:rsidR="00995AE3" w:rsidRPr="007422DE" w:rsidRDefault="00995AE3" w:rsidP="000B46EA">
      <w:pPr>
        <w:spacing w:line="360" w:lineRule="auto"/>
      </w:pPr>
      <w:r w:rsidRPr="007422DE">
        <w:t xml:space="preserve">The inexperience of the herbal dispensary proved to be a major obstacle to the trial. </w:t>
      </w:r>
      <w:r w:rsidR="00E3289C" w:rsidRPr="007422DE">
        <w:t xml:space="preserve">Although </w:t>
      </w:r>
      <w:r w:rsidR="002E082A" w:rsidRPr="007422DE">
        <w:t>P</w:t>
      </w:r>
      <w:r w:rsidR="00E3289C" w:rsidRPr="007422DE">
        <w:t>rotocol instructions were clearly</w:t>
      </w:r>
      <w:r w:rsidRPr="007422DE">
        <w:t xml:space="preserve"> </w:t>
      </w:r>
      <w:r w:rsidR="00E3289C" w:rsidRPr="007422DE">
        <w:t>given by the management team</w:t>
      </w:r>
      <w:r w:rsidR="00027106" w:rsidRPr="007422DE">
        <w:t>,</w:t>
      </w:r>
      <w:r w:rsidR="00E3289C" w:rsidRPr="007422DE">
        <w:t xml:space="preserve"> and apparently understood by the Chinese dispensary team</w:t>
      </w:r>
      <w:r w:rsidR="00027106" w:rsidRPr="007422DE">
        <w:t>,</w:t>
      </w:r>
      <w:r w:rsidR="00E3289C" w:rsidRPr="007422DE">
        <w:t xml:space="preserve"> an important aspect of the design was obviously lost in translation. Once these issues were clarified then the randomisation, blinding, and allocation to placebo proceeded according to the original plan. Unfortunately</w:t>
      </w:r>
      <w:r w:rsidR="004E6774" w:rsidRPr="007422DE">
        <w:t>,</w:t>
      </w:r>
      <w:r w:rsidR="00E3289C" w:rsidRPr="007422DE">
        <w:t xml:space="preserve"> data collection for RUTI was compromised but important lessons were learned. In particular</w:t>
      </w:r>
      <w:r w:rsidR="004E6774" w:rsidRPr="007422DE">
        <w:t>,</w:t>
      </w:r>
      <w:r w:rsidR="00E3289C" w:rsidRPr="007422DE">
        <w:t xml:space="preserve"> there needs to be clarity about the </w:t>
      </w:r>
      <w:r w:rsidR="002E082A" w:rsidRPr="007422DE">
        <w:t>P</w:t>
      </w:r>
      <w:r w:rsidR="00E3289C" w:rsidRPr="007422DE">
        <w:t xml:space="preserve">rotocol at all levels of </w:t>
      </w:r>
      <w:r w:rsidR="00396EC2" w:rsidRPr="007422DE">
        <w:t xml:space="preserve">the </w:t>
      </w:r>
      <w:r w:rsidR="00027106" w:rsidRPr="007422DE">
        <w:t xml:space="preserve">company responsible for dispensing the </w:t>
      </w:r>
      <w:r w:rsidR="00E3289C" w:rsidRPr="007422DE">
        <w:t>herb</w:t>
      </w:r>
      <w:r w:rsidR="00027106" w:rsidRPr="007422DE">
        <w:t>s</w:t>
      </w:r>
      <w:r w:rsidR="00052289" w:rsidRPr="007422DE">
        <w:t>.</w:t>
      </w:r>
      <w:r w:rsidR="00C54DF7" w:rsidRPr="007422DE">
        <w:t xml:space="preserve"> </w:t>
      </w:r>
      <w:r w:rsidR="00E3289C" w:rsidRPr="007422DE">
        <w:t>Initial training needs to be thorough</w:t>
      </w:r>
      <w:r w:rsidR="00027106" w:rsidRPr="007422DE">
        <w:t>, tested,</w:t>
      </w:r>
      <w:r w:rsidR="00E3289C" w:rsidRPr="007422DE">
        <w:t xml:space="preserve"> and, if using a supplier operated by predominately Chinese speakers, then some key documents may need to be translated into Chinese. Checks in the herbal dispensary need to be initiated soon after the onset of the trial. Clear lines of communication need to be opened so that any concerns or</w:t>
      </w:r>
      <w:r w:rsidR="004E6774" w:rsidRPr="007422DE">
        <w:t xml:space="preserve"> confusion felt by the herbal dispensers can be addressed </w:t>
      </w:r>
      <w:r w:rsidR="00027106" w:rsidRPr="007422DE">
        <w:t xml:space="preserve">directly </w:t>
      </w:r>
      <w:r w:rsidR="004E6774" w:rsidRPr="007422DE">
        <w:t>by the trial management team.</w:t>
      </w:r>
    </w:p>
    <w:p w14:paraId="42EA61C2" w14:textId="77777777" w:rsidR="00E70C25" w:rsidRPr="007422DE" w:rsidRDefault="00E70C25" w:rsidP="000B46EA">
      <w:pPr>
        <w:spacing w:line="360" w:lineRule="auto"/>
      </w:pPr>
    </w:p>
    <w:p w14:paraId="3F8BCC43" w14:textId="2A233830" w:rsidR="0034257E" w:rsidRPr="007422DE" w:rsidRDefault="008177EA" w:rsidP="00E311AA">
      <w:pPr>
        <w:spacing w:line="360" w:lineRule="auto"/>
        <w:outlineLvl w:val="0"/>
        <w:rPr>
          <w:b/>
        </w:rPr>
      </w:pPr>
      <w:r w:rsidRPr="007422DE">
        <w:rPr>
          <w:b/>
        </w:rPr>
        <w:t>5.3</w:t>
      </w:r>
      <w:r w:rsidRPr="007422DE">
        <w:t xml:space="preserve"> </w:t>
      </w:r>
      <w:r w:rsidR="00E411B8" w:rsidRPr="007422DE">
        <w:rPr>
          <w:b/>
        </w:rPr>
        <w:t>Recruitment</w:t>
      </w:r>
      <w:r w:rsidR="00787FDD" w:rsidRPr="007422DE">
        <w:rPr>
          <w:b/>
        </w:rPr>
        <w:t xml:space="preserve"> and Randomisation</w:t>
      </w:r>
    </w:p>
    <w:p w14:paraId="033EF042" w14:textId="77777777" w:rsidR="00E411B8" w:rsidRPr="007422DE" w:rsidRDefault="00E411B8" w:rsidP="000B46EA">
      <w:pPr>
        <w:spacing w:line="360" w:lineRule="auto"/>
      </w:pPr>
    </w:p>
    <w:p w14:paraId="3733BDA0" w14:textId="0DBBEAE5" w:rsidR="005B516B" w:rsidRPr="007422DE" w:rsidRDefault="00FC3265" w:rsidP="005B516B">
      <w:pPr>
        <w:spacing w:line="360" w:lineRule="auto"/>
      </w:pPr>
      <w:r w:rsidRPr="007422DE">
        <w:t>Recruitment via NHS primary care networks</w:t>
      </w:r>
      <w:r w:rsidR="002E082A" w:rsidRPr="007422DE">
        <w:t xml:space="preserve"> (NIHR CRNs)</w:t>
      </w:r>
      <w:r w:rsidRPr="007422DE">
        <w:t xml:space="preserve"> to the RUTI trial proved to be slow and problematic. </w:t>
      </w:r>
      <w:r w:rsidR="005B516B" w:rsidRPr="007422DE">
        <w:t>For the standardised arm this may have been partly caused by the lack of resources and limited supplies of herbal products that initially restricted recruitment centres to a small number of GP practi</w:t>
      </w:r>
      <w:r w:rsidR="00396EC2" w:rsidRPr="007422DE">
        <w:t>c</w:t>
      </w:r>
      <w:r w:rsidR="005B516B" w:rsidRPr="007422DE">
        <w:t>es. T</w:t>
      </w:r>
      <w:r w:rsidR="00750015" w:rsidRPr="007422DE">
        <w:t>he number of sites estimated to be required was based on predictions of the prevalence of recurrent UTIs</w:t>
      </w:r>
      <w:r w:rsidR="00396EC2" w:rsidRPr="007422DE">
        <w:t>,</w:t>
      </w:r>
      <w:r w:rsidR="00750015" w:rsidRPr="007422DE">
        <w:t xml:space="preserve"> which </w:t>
      </w:r>
      <w:r w:rsidR="00396EC2" w:rsidRPr="007422DE">
        <w:t xml:space="preserve">are </w:t>
      </w:r>
      <w:r w:rsidR="00750015" w:rsidRPr="007422DE">
        <w:t xml:space="preserve">not </w:t>
      </w:r>
      <w:r w:rsidR="00396EC2" w:rsidRPr="007422DE">
        <w:t xml:space="preserve">often </w:t>
      </w:r>
      <w:r w:rsidR="00750015" w:rsidRPr="007422DE">
        <w:t xml:space="preserve">given a diagnostic </w:t>
      </w:r>
      <w:r w:rsidR="00F75AED" w:rsidRPr="007422DE">
        <w:t>read</w:t>
      </w:r>
      <w:r w:rsidR="005B516B" w:rsidRPr="007422DE">
        <w:t xml:space="preserve"> </w:t>
      </w:r>
      <w:r w:rsidR="00750015" w:rsidRPr="007422DE">
        <w:t>code</w:t>
      </w:r>
      <w:r w:rsidR="005B516B" w:rsidRPr="007422DE">
        <w:t xml:space="preserve"> in GP records</w:t>
      </w:r>
      <w:r w:rsidR="00750015" w:rsidRPr="007422DE">
        <w:t xml:space="preserve">. </w:t>
      </w:r>
      <w:r w:rsidR="004B3C12" w:rsidRPr="007422DE">
        <w:t>The absence of adequate coding</w:t>
      </w:r>
      <w:r w:rsidR="002E082A" w:rsidRPr="007422DE">
        <w:t>,</w:t>
      </w:r>
      <w:r w:rsidR="004B3C12" w:rsidRPr="007422DE">
        <w:t xml:space="preserve"> </w:t>
      </w:r>
      <w:r w:rsidR="002E082A" w:rsidRPr="007422DE">
        <w:t xml:space="preserve">and consultations often being recorded using free text, </w:t>
      </w:r>
      <w:r w:rsidR="004B3C12" w:rsidRPr="007422DE">
        <w:t>may have led to women with recurrent UTIs being overlooked and it is also possible</w:t>
      </w:r>
      <w:r w:rsidR="005B516B" w:rsidRPr="007422DE">
        <w:t xml:space="preserve"> that the prevalence of </w:t>
      </w:r>
      <w:r w:rsidR="00645767" w:rsidRPr="007422DE">
        <w:t>recurrent UTIs is not as high as the literature suggests.</w:t>
      </w:r>
    </w:p>
    <w:p w14:paraId="79B1538F" w14:textId="77777777" w:rsidR="005B516B" w:rsidRPr="007422DE" w:rsidRDefault="005B516B" w:rsidP="00750015">
      <w:pPr>
        <w:spacing w:line="360" w:lineRule="auto"/>
        <w:jc w:val="both"/>
      </w:pPr>
    </w:p>
    <w:p w14:paraId="7D3E2012" w14:textId="3862CBA4" w:rsidR="00D62A1C" w:rsidRPr="007422DE" w:rsidRDefault="00E70C25" w:rsidP="00D83192">
      <w:pPr>
        <w:spacing w:line="360" w:lineRule="auto"/>
      </w:pPr>
      <w:r w:rsidRPr="007422DE">
        <w:t>T</w:t>
      </w:r>
      <w:r w:rsidR="007452DC" w:rsidRPr="007422DE">
        <w:t xml:space="preserve">here was a disparity in recruitment and retention rates between different GP practices: some sites quickly recruited 6 participants in a matter of weeks whilst </w:t>
      </w:r>
      <w:r w:rsidR="007452DC" w:rsidRPr="007422DE">
        <w:lastRenderedPageBreak/>
        <w:t>others recruited no one over the course of a year. This may reflect the greater willingness of some practices to investigate Chinese herbal medicine;</w:t>
      </w:r>
      <w:r w:rsidR="007452DC" w:rsidRPr="007422DE" w:rsidDel="00D62A1C">
        <w:t xml:space="preserve"> </w:t>
      </w:r>
      <w:r w:rsidR="007452DC" w:rsidRPr="007422DE">
        <w:t>t</w:t>
      </w:r>
      <w:r w:rsidR="00D62A1C" w:rsidRPr="007422DE">
        <w:t xml:space="preserve">he sites that had a more personal approach to patients, and a more research active </w:t>
      </w:r>
      <w:r w:rsidR="006B7AF4" w:rsidRPr="007422DE">
        <w:t>community</w:t>
      </w:r>
      <w:r w:rsidR="007452DC" w:rsidRPr="007422DE">
        <w:t xml:space="preserve"> </w:t>
      </w:r>
      <w:r w:rsidR="006B7AF4" w:rsidRPr="007422DE">
        <w:t xml:space="preserve">also </w:t>
      </w:r>
      <w:r w:rsidR="00D62A1C" w:rsidRPr="007422DE">
        <w:t>recruited and retained considerably more participants.  One site sent 98 letters and found 29 possible recruits. In contrast, many of the searches conducted in poorly recruiting sites may have been suboptimal</w:t>
      </w:r>
      <w:r w:rsidR="00404778" w:rsidRPr="007422DE">
        <w:t>.</w:t>
      </w:r>
      <w:r w:rsidR="00681048" w:rsidRPr="007422DE">
        <w:t xml:space="preserve"> </w:t>
      </w:r>
      <w:r w:rsidR="00404778" w:rsidRPr="007422DE">
        <w:t>S</w:t>
      </w:r>
      <w:r w:rsidR="005B516B" w:rsidRPr="007422DE">
        <w:t>ome sites only invit</w:t>
      </w:r>
      <w:r w:rsidR="00D62A1C" w:rsidRPr="007422DE">
        <w:t>ed</w:t>
      </w:r>
      <w:r w:rsidR="005B516B" w:rsidRPr="007422DE">
        <w:t xml:space="preserve"> potential recruits known by clinic</w:t>
      </w:r>
      <w:r w:rsidR="004B3C12" w:rsidRPr="007422DE">
        <w:t xml:space="preserve">ians, </w:t>
      </w:r>
      <w:r w:rsidRPr="007422DE">
        <w:t>and recruited no one</w:t>
      </w:r>
      <w:r w:rsidR="004B3C12" w:rsidRPr="007422DE">
        <w:t xml:space="preserve">. </w:t>
      </w:r>
      <w:r w:rsidR="005B516B" w:rsidRPr="007422DE">
        <w:t xml:space="preserve">  </w:t>
      </w:r>
    </w:p>
    <w:p w14:paraId="496A7E20" w14:textId="77777777" w:rsidR="00CA0BA0" w:rsidRPr="007422DE" w:rsidRDefault="00CA0BA0" w:rsidP="00E411B8">
      <w:pPr>
        <w:spacing w:line="360" w:lineRule="auto"/>
      </w:pPr>
    </w:p>
    <w:p w14:paraId="3A7A96D2" w14:textId="07CD244D" w:rsidR="00E411B8" w:rsidRPr="007422DE" w:rsidRDefault="00E411B8" w:rsidP="00E411B8">
      <w:pPr>
        <w:spacing w:line="360" w:lineRule="auto"/>
      </w:pPr>
      <w:r w:rsidRPr="007422DE">
        <w:t xml:space="preserve">Qualitative interviews were undertaken with the practice nurses and GPs who enrolled and managed women in the trial and this will be published subsequently as a separate paper. </w:t>
      </w:r>
    </w:p>
    <w:p w14:paraId="1B78F635" w14:textId="77777777" w:rsidR="00CA0BA0" w:rsidRPr="007422DE" w:rsidRDefault="00CA0BA0" w:rsidP="00E411B8">
      <w:pPr>
        <w:spacing w:line="360" w:lineRule="auto"/>
      </w:pPr>
    </w:p>
    <w:p w14:paraId="0A8A03A2" w14:textId="5F783D73" w:rsidR="00CA0BA0" w:rsidRPr="007422DE" w:rsidRDefault="00CA0BA0" w:rsidP="00E411B8">
      <w:pPr>
        <w:spacing w:line="360" w:lineRule="auto"/>
      </w:pPr>
      <w:r w:rsidRPr="007422DE">
        <w:t xml:space="preserve">Recruitment </w:t>
      </w:r>
      <w:r w:rsidR="00BC7559" w:rsidRPr="007422DE">
        <w:t xml:space="preserve">via Primary Care was </w:t>
      </w:r>
      <w:r w:rsidRPr="007422DE">
        <w:t>therefore was a significant challenge for this trial. This is an important feasibility finding. It suggests that for any subsequent trial using CHM for RUTIs greater clarity needs to be provided in eligibility criteria</w:t>
      </w:r>
      <w:r w:rsidR="004B3C12" w:rsidRPr="007422DE">
        <w:t>,</w:t>
      </w:r>
      <w:r w:rsidRPr="007422DE">
        <w:t xml:space="preserve"> and more resources provided for training and ongoing support of NHS researchers asked to dispense and evaluate an unfamiliar therapeutic intervention administered over a protracted period of time.</w:t>
      </w:r>
      <w:r w:rsidR="00BC7559" w:rsidRPr="007422DE">
        <w:t xml:space="preserve"> By contrast recruitment via self-referral from support group networks was relatively easy</w:t>
      </w:r>
      <w:r w:rsidR="00E311AA" w:rsidRPr="007422DE">
        <w:t xml:space="preserve"> although there were substantial baseline differences in this population as discussed below</w:t>
      </w:r>
      <w:r w:rsidR="00BC7559" w:rsidRPr="007422DE">
        <w:t>. Future research in this area should consider using these networks to facilitate recruitment.</w:t>
      </w:r>
    </w:p>
    <w:p w14:paraId="7C28FB8B" w14:textId="77777777" w:rsidR="00787FDD" w:rsidRPr="007422DE" w:rsidRDefault="00787FDD" w:rsidP="00E411B8">
      <w:pPr>
        <w:spacing w:line="360" w:lineRule="auto"/>
      </w:pPr>
    </w:p>
    <w:p w14:paraId="4B470D97" w14:textId="63F65EB5" w:rsidR="00787FDD" w:rsidRPr="007422DE" w:rsidRDefault="00787FDD" w:rsidP="00E411B8">
      <w:pPr>
        <w:spacing w:line="360" w:lineRule="auto"/>
      </w:pPr>
      <w:r w:rsidRPr="007422DE">
        <w:t>The two methods of randomisation post recruitment used for both groups were successfully applied by the suppliers of the herbal capsules and the pharmacy dispensing individualised herbs</w:t>
      </w:r>
      <w:r w:rsidR="00E70C25" w:rsidRPr="007422DE">
        <w:t>, although their mistake post-randomisation has been described above.</w:t>
      </w:r>
    </w:p>
    <w:p w14:paraId="00BBAA22" w14:textId="77777777" w:rsidR="00E411B8" w:rsidRPr="007422DE" w:rsidRDefault="00E411B8" w:rsidP="000B46EA">
      <w:pPr>
        <w:spacing w:line="360" w:lineRule="auto"/>
      </w:pPr>
    </w:p>
    <w:p w14:paraId="44DEBD70" w14:textId="46098E9B" w:rsidR="00645767" w:rsidRPr="007422DE" w:rsidRDefault="008177EA" w:rsidP="00E311AA">
      <w:pPr>
        <w:spacing w:line="360" w:lineRule="auto"/>
        <w:outlineLvl w:val="0"/>
        <w:rPr>
          <w:b/>
        </w:rPr>
      </w:pPr>
      <w:r w:rsidRPr="007422DE">
        <w:rPr>
          <w:b/>
        </w:rPr>
        <w:t>5</w:t>
      </w:r>
      <w:r w:rsidR="00485830" w:rsidRPr="007422DE">
        <w:rPr>
          <w:b/>
        </w:rPr>
        <w:t xml:space="preserve">.4 </w:t>
      </w:r>
      <w:r w:rsidR="00645767" w:rsidRPr="007422DE">
        <w:rPr>
          <w:b/>
        </w:rPr>
        <w:t>Baseline differences</w:t>
      </w:r>
    </w:p>
    <w:p w14:paraId="30164742" w14:textId="77777777" w:rsidR="00645767" w:rsidRPr="007422DE" w:rsidRDefault="00645767" w:rsidP="000B46EA">
      <w:pPr>
        <w:spacing w:line="360" w:lineRule="auto"/>
      </w:pPr>
    </w:p>
    <w:p w14:paraId="7127F6F6" w14:textId="66B3E8F3" w:rsidR="0034257E" w:rsidRPr="007422DE" w:rsidRDefault="00645767" w:rsidP="000B46EA">
      <w:pPr>
        <w:spacing w:line="360" w:lineRule="auto"/>
      </w:pPr>
      <w:r w:rsidRPr="007422DE">
        <w:t>The requirement to broaden recruitment in the individualised arm to include self-referrals from patient support groups led to significant differences with the standardised arms. P</w:t>
      </w:r>
      <w:r w:rsidR="0034257E" w:rsidRPr="007422DE">
        <w:t>revious experience in recruiting via self</w:t>
      </w:r>
      <w:r w:rsidR="00F7093E" w:rsidRPr="007422DE">
        <w:t>-</w:t>
      </w:r>
      <w:r w:rsidR="0034257E" w:rsidRPr="007422DE">
        <w:t>help groups (Flower)</w:t>
      </w:r>
      <w:r w:rsidRPr="007422DE">
        <w:t xml:space="preserve"> resulted in the sample being</w:t>
      </w:r>
      <w:r w:rsidR="0034257E" w:rsidRPr="007422DE">
        <w:t xml:space="preserve"> bias</w:t>
      </w:r>
      <w:r w:rsidRPr="007422DE">
        <w:t>ed</w:t>
      </w:r>
      <w:r w:rsidR="0034257E" w:rsidRPr="007422DE">
        <w:t xml:space="preserve"> to the more severe end of the symptom spectrum</w:t>
      </w:r>
      <w:r w:rsidRPr="007422DE">
        <w:t xml:space="preserve"> and this is born</w:t>
      </w:r>
      <w:r w:rsidR="00F7093E" w:rsidRPr="007422DE">
        <w:t>e</w:t>
      </w:r>
      <w:r w:rsidRPr="007422DE">
        <w:t xml:space="preserve"> out by the baseline differences between the two groups in the trial</w:t>
      </w:r>
      <w:r w:rsidR="0034257E" w:rsidRPr="007422DE">
        <w:t xml:space="preserve">. </w:t>
      </w:r>
      <w:r w:rsidRPr="007422DE">
        <w:lastRenderedPageBreak/>
        <w:t>Those in the individualised arm had more continuous bladder related symptoms, higher levels of pain, greater use of ant</w:t>
      </w:r>
      <w:r w:rsidR="004B3C12" w:rsidRPr="007422DE">
        <w:t>ibiotic prophylaxis, and a lower reported</w:t>
      </w:r>
      <w:r w:rsidRPr="007422DE">
        <w:t xml:space="preserve"> quality of life.</w:t>
      </w:r>
      <w:r w:rsidR="004B3C12" w:rsidRPr="007422DE">
        <w:t xml:space="preserve"> </w:t>
      </w:r>
      <w:r w:rsidR="009A4E63" w:rsidRPr="007422DE">
        <w:t xml:space="preserve">Many of the women in this group had long since abandoned </w:t>
      </w:r>
      <w:r w:rsidR="00F7093E" w:rsidRPr="007422DE">
        <w:t xml:space="preserve">seeking help from </w:t>
      </w:r>
      <w:r w:rsidR="009A4E63" w:rsidRPr="007422DE">
        <w:t xml:space="preserve">their GP and were </w:t>
      </w:r>
      <w:r w:rsidR="00F7093E" w:rsidRPr="007422DE">
        <w:t>under the care of</w:t>
      </w:r>
      <w:r w:rsidR="009A4E63" w:rsidRPr="007422DE">
        <w:t xml:space="preserve"> urologists. This could explain why they </w:t>
      </w:r>
      <w:r w:rsidR="004B3C12" w:rsidRPr="007422DE">
        <w:t>were not represented in recruitment</w:t>
      </w:r>
      <w:r w:rsidR="009A4E63" w:rsidRPr="007422DE">
        <w:t xml:space="preserve"> from primary care practi</w:t>
      </w:r>
      <w:r w:rsidR="00F7093E" w:rsidRPr="007422DE">
        <w:t>c</w:t>
      </w:r>
      <w:r w:rsidR="009A4E63" w:rsidRPr="007422DE">
        <w:t xml:space="preserve">es. </w:t>
      </w:r>
      <w:r w:rsidRPr="007422DE">
        <w:t>F</w:t>
      </w:r>
      <w:r w:rsidR="00186ABF" w:rsidRPr="007422DE">
        <w:t xml:space="preserve">uture research </w:t>
      </w:r>
      <w:r w:rsidR="009A4E63" w:rsidRPr="007422DE">
        <w:t xml:space="preserve">into the treatment of recurrent UTIs </w:t>
      </w:r>
      <w:r w:rsidR="00186ABF" w:rsidRPr="007422DE">
        <w:t>should take these potential differences in population into account</w:t>
      </w:r>
      <w:r w:rsidR="009A4E63" w:rsidRPr="007422DE">
        <w:t xml:space="preserve"> in the </w:t>
      </w:r>
      <w:r w:rsidR="002E082A" w:rsidRPr="007422DE">
        <w:t>P</w:t>
      </w:r>
      <w:r w:rsidR="009A4E63" w:rsidRPr="007422DE">
        <w:t>rotocol design and data analysis</w:t>
      </w:r>
      <w:r w:rsidR="00186ABF" w:rsidRPr="007422DE">
        <w:t>.</w:t>
      </w:r>
      <w:r w:rsidR="00E70C25" w:rsidRPr="007422DE">
        <w:t xml:space="preserve"> Given the difficulties of recruitment and retention via primary care it may be more fruitful for subsequent research to focus on self</w:t>
      </w:r>
      <w:r w:rsidR="00CC2FD9" w:rsidRPr="007422DE">
        <w:t>-</w:t>
      </w:r>
      <w:r w:rsidR="00E70C25" w:rsidRPr="007422DE">
        <w:t>help groups and to work in conjunction with urologists rather than GPs.</w:t>
      </w:r>
    </w:p>
    <w:p w14:paraId="62AE3299" w14:textId="77777777" w:rsidR="00186ABF" w:rsidRPr="007422DE" w:rsidRDefault="00186ABF" w:rsidP="000B46EA">
      <w:pPr>
        <w:spacing w:line="360" w:lineRule="auto"/>
      </w:pPr>
    </w:p>
    <w:p w14:paraId="53060002" w14:textId="517BEE75" w:rsidR="009A4E63" w:rsidRPr="007422DE" w:rsidRDefault="008177EA" w:rsidP="00E311AA">
      <w:pPr>
        <w:spacing w:line="360" w:lineRule="auto"/>
        <w:outlineLvl w:val="0"/>
        <w:rPr>
          <w:b/>
        </w:rPr>
      </w:pPr>
      <w:r w:rsidRPr="007422DE">
        <w:rPr>
          <w:b/>
        </w:rPr>
        <w:t>5</w:t>
      </w:r>
      <w:r w:rsidR="00485830" w:rsidRPr="007422DE">
        <w:rPr>
          <w:b/>
        </w:rPr>
        <w:t xml:space="preserve">.5 </w:t>
      </w:r>
      <w:r w:rsidR="009A4E63" w:rsidRPr="007422DE">
        <w:rPr>
          <w:b/>
        </w:rPr>
        <w:t>Participant retention</w:t>
      </w:r>
    </w:p>
    <w:p w14:paraId="283B2B5D" w14:textId="77777777" w:rsidR="009A4E63" w:rsidRPr="007422DE" w:rsidRDefault="009A4E63" w:rsidP="000B46EA">
      <w:pPr>
        <w:spacing w:line="360" w:lineRule="auto"/>
      </w:pPr>
    </w:p>
    <w:p w14:paraId="2D5A2D42" w14:textId="52EF63D8" w:rsidR="00186ABF" w:rsidRPr="007422DE" w:rsidRDefault="00186ABF" w:rsidP="000B46EA">
      <w:pPr>
        <w:spacing w:line="360" w:lineRule="auto"/>
      </w:pPr>
      <w:r w:rsidRPr="007422DE">
        <w:t>Retention and data collection in the individualised arm of the trial was considerably more successful than that of th</w:t>
      </w:r>
      <w:r w:rsidR="004B3C12" w:rsidRPr="007422DE">
        <w:t>e standardised arm. Twenty-four</w:t>
      </w:r>
      <w:r w:rsidRPr="007422DE">
        <w:t xml:space="preserve"> out of the 31 participants (7</w:t>
      </w:r>
      <w:r w:rsidR="004B3C12" w:rsidRPr="007422DE">
        <w:t>7.</w:t>
      </w:r>
      <w:r w:rsidRPr="007422DE">
        <w:t xml:space="preserve">4%) completed the trial </w:t>
      </w:r>
      <w:r w:rsidR="00D91E51" w:rsidRPr="007422DE">
        <w:t>with 4 losses to follow up and 3</w:t>
      </w:r>
      <w:r w:rsidRPr="007422DE">
        <w:t xml:space="preserve"> withdrawals (due to the strong taste of </w:t>
      </w:r>
      <w:r w:rsidR="004B3C12" w:rsidRPr="007422DE">
        <w:t>the herbs (n=1)</w:t>
      </w:r>
      <w:r w:rsidRPr="007422DE">
        <w:t>, commencement of new treatment options (n=1), and one adverse digestive reaction). Data was collected from 24/31 participants (77.4%).</w:t>
      </w:r>
      <w:r w:rsidR="007934EC" w:rsidRPr="007422DE">
        <w:t xml:space="preserve"> This may be due to the practitioner effect and </w:t>
      </w:r>
      <w:r w:rsidR="004B3C12" w:rsidRPr="007422DE">
        <w:t xml:space="preserve">the </w:t>
      </w:r>
      <w:r w:rsidR="007934EC" w:rsidRPr="007422DE">
        <w:t>perceived personal interest he had in the recruits</w:t>
      </w:r>
      <w:r w:rsidR="004B3C12" w:rsidRPr="007422DE">
        <w:t>,</w:t>
      </w:r>
      <w:r w:rsidR="007934EC" w:rsidRPr="007422DE">
        <w:t xml:space="preserve"> which is clearly lacking in a standardised</w:t>
      </w:r>
      <w:r w:rsidR="004B3C12" w:rsidRPr="007422DE">
        <w:t xml:space="preserve"> mixture delivered by a nurse or</w:t>
      </w:r>
      <w:r w:rsidR="007934EC" w:rsidRPr="007422DE">
        <w:t xml:space="preserve"> GP normally perceived as delivering ‘Modern Western Medicine’. </w:t>
      </w:r>
      <w:r w:rsidR="00E311AA" w:rsidRPr="007422DE">
        <w:t>Women recruited from self</w:t>
      </w:r>
      <w:r w:rsidR="00CC2FD9" w:rsidRPr="007422DE">
        <w:t>-</w:t>
      </w:r>
      <w:r w:rsidR="00E311AA" w:rsidRPr="007422DE">
        <w:t>help groups with higher symptom burden may be more motivated to complete and return study materials.</w:t>
      </w:r>
    </w:p>
    <w:p w14:paraId="6B7017CB" w14:textId="77777777" w:rsidR="00C54DF7" w:rsidRPr="007422DE" w:rsidRDefault="00C54DF7" w:rsidP="000B46EA">
      <w:pPr>
        <w:spacing w:line="360" w:lineRule="auto"/>
        <w:rPr>
          <w:b/>
        </w:rPr>
      </w:pPr>
    </w:p>
    <w:p w14:paraId="2FC2376B" w14:textId="01F00270" w:rsidR="00186ABF" w:rsidRPr="007422DE" w:rsidRDefault="008177EA" w:rsidP="00E311AA">
      <w:pPr>
        <w:spacing w:line="360" w:lineRule="auto"/>
        <w:outlineLvl w:val="0"/>
        <w:rPr>
          <w:b/>
        </w:rPr>
      </w:pPr>
      <w:r w:rsidRPr="007422DE">
        <w:rPr>
          <w:b/>
        </w:rPr>
        <w:t>5</w:t>
      </w:r>
      <w:r w:rsidR="00485830" w:rsidRPr="007422DE">
        <w:rPr>
          <w:b/>
        </w:rPr>
        <w:t xml:space="preserve">.6 </w:t>
      </w:r>
      <w:r w:rsidR="00186ABF" w:rsidRPr="007422DE">
        <w:rPr>
          <w:b/>
        </w:rPr>
        <w:t>Outcome measure</w:t>
      </w:r>
      <w:r w:rsidR="00D22510" w:rsidRPr="007422DE">
        <w:rPr>
          <w:b/>
        </w:rPr>
        <w:t>s</w:t>
      </w:r>
    </w:p>
    <w:p w14:paraId="48D4E20E" w14:textId="77777777" w:rsidR="00186ABF" w:rsidRPr="007422DE" w:rsidRDefault="00186ABF" w:rsidP="000B46EA">
      <w:pPr>
        <w:spacing w:line="360" w:lineRule="auto"/>
      </w:pPr>
    </w:p>
    <w:p w14:paraId="086CF520" w14:textId="4E504525" w:rsidR="00D22510" w:rsidRPr="007422DE" w:rsidRDefault="00D22510" w:rsidP="000B46EA">
      <w:pPr>
        <w:spacing w:line="360" w:lineRule="auto"/>
      </w:pPr>
      <w:r w:rsidRPr="007422DE">
        <w:t>To our knowledge</w:t>
      </w:r>
      <w:r w:rsidR="004B117D" w:rsidRPr="007422DE">
        <w:t>,</w:t>
      </w:r>
      <w:r w:rsidRPr="007422DE">
        <w:t xml:space="preserve"> at the outset of the trial</w:t>
      </w:r>
      <w:r w:rsidR="004B117D" w:rsidRPr="007422DE">
        <w:t>,</w:t>
      </w:r>
      <w:r w:rsidRPr="007422DE">
        <w:t xml:space="preserve"> there were no validated measures specifically designed to record changes in the experience of women suffering from recurrent UTIs. This may reflect a lack of awareness about the scale or severity of this co</w:t>
      </w:r>
      <w:r w:rsidR="004B117D" w:rsidRPr="007422DE">
        <w:t xml:space="preserve">ndition. </w:t>
      </w:r>
      <w:r w:rsidR="00F7093E" w:rsidRPr="007422DE">
        <w:t>W</w:t>
      </w:r>
      <w:r w:rsidR="004B117D" w:rsidRPr="007422DE">
        <w:t>e chose to evaluate the potential of</w:t>
      </w:r>
      <w:r w:rsidRPr="007422DE">
        <w:t xml:space="preserve"> patient diaries </w:t>
      </w:r>
      <w:r w:rsidR="004B117D" w:rsidRPr="007422DE">
        <w:t xml:space="preserve">validated for use in acute UTIs, to act </w:t>
      </w:r>
      <w:r w:rsidRPr="007422DE">
        <w:t>as the primary outcome</w:t>
      </w:r>
      <w:r w:rsidR="004B117D" w:rsidRPr="007422DE">
        <w:t xml:space="preserve"> for recurrent UTIs.</w:t>
      </w:r>
    </w:p>
    <w:p w14:paraId="02B930D6" w14:textId="77777777" w:rsidR="004B117D" w:rsidRPr="007422DE" w:rsidRDefault="004B117D" w:rsidP="000B46EA">
      <w:pPr>
        <w:spacing w:line="360" w:lineRule="auto"/>
      </w:pPr>
    </w:p>
    <w:p w14:paraId="763DA150" w14:textId="78798530" w:rsidR="004B117D" w:rsidRPr="007422DE" w:rsidRDefault="0072650B" w:rsidP="000B46EA">
      <w:pPr>
        <w:spacing w:line="360" w:lineRule="auto"/>
      </w:pPr>
      <w:r w:rsidRPr="007422DE">
        <w:t xml:space="preserve">The </w:t>
      </w:r>
      <w:r w:rsidR="004B117D" w:rsidRPr="007422DE">
        <w:t>diary was designed to record symptoms of acute episodic UTIs</w:t>
      </w:r>
      <w:r w:rsidR="001D10D6" w:rsidRPr="007422DE">
        <w:t>. However, given the continuous nature of many of the trial participants</w:t>
      </w:r>
      <w:r w:rsidR="00F7093E" w:rsidRPr="007422DE">
        <w:t>’</w:t>
      </w:r>
      <w:r w:rsidR="001D10D6" w:rsidRPr="007422DE">
        <w:t xml:space="preserve"> symptoms, </w:t>
      </w:r>
      <w:r w:rsidR="004B117D" w:rsidRPr="007422DE">
        <w:t xml:space="preserve">discrete episodes of </w:t>
      </w:r>
      <w:r w:rsidR="001D10D6" w:rsidRPr="007422DE">
        <w:lastRenderedPageBreak/>
        <w:t>infection</w:t>
      </w:r>
      <w:r w:rsidR="004B117D" w:rsidRPr="007422DE">
        <w:t xml:space="preserve"> were not obvious. </w:t>
      </w:r>
      <w:r w:rsidR="001D10D6" w:rsidRPr="007422DE">
        <w:t>This also</w:t>
      </w:r>
      <w:r w:rsidR="004B117D" w:rsidRPr="007422DE">
        <w:t xml:space="preserve"> meant that women with ongoing symptoms were required to provide daily data over the 116 day</w:t>
      </w:r>
      <w:r w:rsidR="001D10D6" w:rsidRPr="007422DE">
        <w:t xml:space="preserve"> duration of the trial which was a</w:t>
      </w:r>
      <w:r w:rsidR="004B117D" w:rsidRPr="007422DE">
        <w:t xml:space="preserve"> demanding </w:t>
      </w:r>
      <w:r w:rsidR="001D10D6" w:rsidRPr="007422DE">
        <w:t xml:space="preserve">task </w:t>
      </w:r>
      <w:r w:rsidR="004B117D" w:rsidRPr="007422DE">
        <w:t>for many of the trial participants</w:t>
      </w:r>
      <w:r w:rsidR="00F7093E" w:rsidRPr="007422DE">
        <w:t>.</w:t>
      </w:r>
      <w:r w:rsidR="004B117D" w:rsidRPr="007422DE">
        <w:t xml:space="preserve"> These </w:t>
      </w:r>
      <w:r w:rsidR="00F7093E" w:rsidRPr="007422DE">
        <w:t xml:space="preserve">two </w:t>
      </w:r>
      <w:r w:rsidR="004B117D" w:rsidRPr="007422DE">
        <w:t xml:space="preserve">factors meant that data from the patient diaries could not be </w:t>
      </w:r>
      <w:r w:rsidR="001D10D6" w:rsidRPr="007422DE">
        <w:t xml:space="preserve">meaningfully </w:t>
      </w:r>
      <w:r w:rsidR="004B117D" w:rsidRPr="007422DE">
        <w:t xml:space="preserve">used to evaluate any changes occurring during the trial. </w:t>
      </w:r>
    </w:p>
    <w:p w14:paraId="5E1578E1" w14:textId="77777777" w:rsidR="004B117D" w:rsidRPr="007422DE" w:rsidRDefault="004B117D" w:rsidP="000B46EA">
      <w:pPr>
        <w:spacing w:line="360" w:lineRule="auto"/>
      </w:pPr>
    </w:p>
    <w:p w14:paraId="68B65C67" w14:textId="1C62ABCD" w:rsidR="000C59F8" w:rsidRPr="007422DE" w:rsidRDefault="004B117D" w:rsidP="000B46EA">
      <w:pPr>
        <w:spacing w:line="360" w:lineRule="auto"/>
      </w:pPr>
      <w:r w:rsidRPr="007422DE">
        <w:t xml:space="preserve">By contrast </w:t>
      </w:r>
      <w:r w:rsidR="00307A8E" w:rsidRPr="007422DE">
        <w:t>the CRF 7</w:t>
      </w:r>
      <w:r w:rsidRPr="007422DE">
        <w:t xml:space="preserve"> end of trial outcome measure t</w:t>
      </w:r>
      <w:r w:rsidR="001D10D6" w:rsidRPr="007422DE">
        <w:t xml:space="preserve">hat asked women to score </w:t>
      </w:r>
      <w:r w:rsidRPr="007422DE">
        <w:t>changes in symptom severity, numbers and severity of infections, and use of antibiotics during the trial proved easy to complete and provided some interesting data</w:t>
      </w:r>
      <w:r w:rsidR="000C59F8" w:rsidRPr="007422DE">
        <w:t>.</w:t>
      </w:r>
      <w:r w:rsidR="001D10D6" w:rsidRPr="007422DE">
        <w:t xml:space="preserve"> An adapted version of this outcome measure was used to provide data for the 6-12 month follow up. </w:t>
      </w:r>
      <w:r w:rsidR="000C59F8" w:rsidRPr="007422DE">
        <w:t xml:space="preserve"> For future studies in recurrent UTIs it is recommended that this approach is utilised</w:t>
      </w:r>
      <w:r w:rsidR="001D10D6" w:rsidRPr="007422DE">
        <w:t>, developed,</w:t>
      </w:r>
      <w:r w:rsidR="000C59F8" w:rsidRPr="007422DE">
        <w:t xml:space="preserve"> and validated. Using these measures as a monthly assessment tool would be a practical way of capturing data on symptom change and antibiotic use during the course of a trial.</w:t>
      </w:r>
    </w:p>
    <w:p w14:paraId="78ADEC97" w14:textId="77777777" w:rsidR="00AF2EF8" w:rsidRPr="007422DE" w:rsidRDefault="00AF2EF8" w:rsidP="000B46EA">
      <w:pPr>
        <w:spacing w:line="360" w:lineRule="auto"/>
      </w:pPr>
    </w:p>
    <w:p w14:paraId="435A5F3B" w14:textId="7D04365E" w:rsidR="00AF2EF8" w:rsidRPr="007422DE" w:rsidRDefault="00AF2EF8" w:rsidP="000B46EA">
      <w:pPr>
        <w:spacing w:line="360" w:lineRule="auto"/>
      </w:pPr>
      <w:r w:rsidRPr="007422DE">
        <w:t>Data was collected successfully via the EQ5D outcome measure but the sample size was considered too small to undertake a meaningful analysis of these data.</w:t>
      </w:r>
    </w:p>
    <w:p w14:paraId="74EAFECB" w14:textId="77777777" w:rsidR="004B117D" w:rsidRPr="007422DE" w:rsidRDefault="004B117D" w:rsidP="000B46EA">
      <w:pPr>
        <w:spacing w:line="360" w:lineRule="auto"/>
        <w:rPr>
          <w:vertAlign w:val="superscript"/>
        </w:rPr>
      </w:pPr>
    </w:p>
    <w:p w14:paraId="4EC6D246" w14:textId="0BCBE789" w:rsidR="002D00F1" w:rsidRPr="007422DE" w:rsidRDefault="008177EA" w:rsidP="00E311AA">
      <w:pPr>
        <w:spacing w:line="360" w:lineRule="auto"/>
        <w:outlineLvl w:val="0"/>
        <w:rPr>
          <w:b/>
        </w:rPr>
      </w:pPr>
      <w:r w:rsidRPr="007422DE">
        <w:rPr>
          <w:b/>
        </w:rPr>
        <w:t>5</w:t>
      </w:r>
      <w:r w:rsidR="00B2416B" w:rsidRPr="007422DE">
        <w:rPr>
          <w:b/>
        </w:rPr>
        <w:t xml:space="preserve">.7 </w:t>
      </w:r>
      <w:r w:rsidR="002D00F1" w:rsidRPr="007422DE">
        <w:rPr>
          <w:b/>
        </w:rPr>
        <w:t>Safety</w:t>
      </w:r>
      <w:r w:rsidR="00AF3307" w:rsidRPr="007422DE">
        <w:rPr>
          <w:b/>
        </w:rPr>
        <w:t xml:space="preserve"> monitoring</w:t>
      </w:r>
    </w:p>
    <w:p w14:paraId="3C7DA71D" w14:textId="77777777" w:rsidR="002D00F1" w:rsidRPr="007422DE" w:rsidRDefault="002D00F1" w:rsidP="000B46EA">
      <w:pPr>
        <w:spacing w:line="360" w:lineRule="auto"/>
      </w:pPr>
    </w:p>
    <w:p w14:paraId="3B80DBA7" w14:textId="5F4BE977" w:rsidR="002D00F1" w:rsidRPr="007422DE" w:rsidRDefault="002D00F1" w:rsidP="000B46EA">
      <w:pPr>
        <w:widowControl w:val="0"/>
        <w:autoSpaceDE w:val="0"/>
        <w:autoSpaceDN w:val="0"/>
        <w:adjustRightInd w:val="0"/>
        <w:spacing w:line="360" w:lineRule="auto"/>
        <w:rPr>
          <w:i/>
        </w:rPr>
      </w:pPr>
      <w:r w:rsidRPr="007422DE">
        <w:t xml:space="preserve">Chinese herbs are strong tasting and it is expected that they will cause mild and transient nausea and loose </w:t>
      </w:r>
      <w:r w:rsidR="00D1086E" w:rsidRPr="007422DE">
        <w:t>stools</w:t>
      </w:r>
      <w:r w:rsidRPr="007422DE">
        <w:t>. One participant in the standardised arm withdrew because of persistent nausea and one woman in the individualised arm withdrew because she could not tolerate the taste of the herbs. One woman in the individualised arm of the trial had to withdraw at week 13 after experiencing severe gastric pain that was diagnosed by her GP as acute gastritis. She had a pre-existing intolerance to anti-inflammatory drugs. Her gastritis resolved after a few weeks off the herbs and there was no report of any lasting problems with regular follow</w:t>
      </w:r>
      <w:r w:rsidR="00D1086E" w:rsidRPr="007422DE">
        <w:t>-</w:t>
      </w:r>
      <w:r w:rsidRPr="007422DE">
        <w:t xml:space="preserve">up over the course of a year. Interestingly she has not experienced any bladder symptoms </w:t>
      </w:r>
      <w:r w:rsidR="00AF2EF8" w:rsidRPr="007422DE">
        <w:t xml:space="preserve">since completing the trial. </w:t>
      </w:r>
    </w:p>
    <w:p w14:paraId="53BEB9C3" w14:textId="77777777" w:rsidR="002D00F1" w:rsidRPr="007422DE" w:rsidRDefault="002D00F1" w:rsidP="000B46EA">
      <w:pPr>
        <w:spacing w:line="360" w:lineRule="auto"/>
      </w:pPr>
    </w:p>
    <w:p w14:paraId="46BA03AE" w14:textId="5BAF76CB" w:rsidR="00994619" w:rsidRPr="007422DE" w:rsidRDefault="00D1086E" w:rsidP="000B46EA">
      <w:pPr>
        <w:spacing w:line="360" w:lineRule="auto"/>
        <w:rPr>
          <w:b/>
        </w:rPr>
      </w:pPr>
      <w:r w:rsidRPr="007422DE">
        <w:t>B</w:t>
      </w:r>
      <w:r w:rsidR="00D91E51" w:rsidRPr="007422DE">
        <w:t xml:space="preserve">lood </w:t>
      </w:r>
      <w:r w:rsidR="002D00F1" w:rsidRPr="007422DE">
        <w:t xml:space="preserve">tests were </w:t>
      </w:r>
      <w:r w:rsidR="00AF3307" w:rsidRPr="007422DE">
        <w:t xml:space="preserve">successfully collected </w:t>
      </w:r>
      <w:r w:rsidR="002D00F1" w:rsidRPr="007422DE">
        <w:t>at weeks 0, 4 &amp; 16</w:t>
      </w:r>
      <w:r w:rsidR="00AF2EF8" w:rsidRPr="007422DE">
        <w:t xml:space="preserve"> using the </w:t>
      </w:r>
      <w:proofErr w:type="spellStart"/>
      <w:r w:rsidR="00AF2EF8" w:rsidRPr="007422DE">
        <w:t>Reflotron</w:t>
      </w:r>
      <w:proofErr w:type="spellEnd"/>
      <w:r w:rsidR="00A82FB2" w:rsidRPr="007422DE">
        <w:rPr>
          <w:vertAlign w:val="superscript"/>
        </w:rPr>
        <w:t>®</w:t>
      </w:r>
      <w:r w:rsidR="00AF2EF8" w:rsidRPr="007422DE">
        <w:t xml:space="preserve"> desk top blood analyser</w:t>
      </w:r>
      <w:r w:rsidR="002D00F1" w:rsidRPr="007422DE">
        <w:t xml:space="preserve">. There were no abnormal </w:t>
      </w:r>
      <w:r w:rsidRPr="007422DE">
        <w:t xml:space="preserve">ALT </w:t>
      </w:r>
      <w:r w:rsidR="002D00F1" w:rsidRPr="007422DE">
        <w:t xml:space="preserve">or </w:t>
      </w:r>
      <w:r w:rsidRPr="007422DE">
        <w:t>creatinine levels</w:t>
      </w:r>
      <w:r w:rsidR="002D00F1" w:rsidRPr="007422DE">
        <w:t xml:space="preserve"> reported in </w:t>
      </w:r>
      <w:r w:rsidR="002D00F1" w:rsidRPr="007422DE">
        <w:lastRenderedPageBreak/>
        <w:t xml:space="preserve">either group during the trial. One woman </w:t>
      </w:r>
      <w:r w:rsidR="00994619" w:rsidRPr="007422DE">
        <w:t xml:space="preserve">who presented </w:t>
      </w:r>
      <w:r w:rsidR="002D00F1" w:rsidRPr="007422DE">
        <w:t>with mildly raised ALT found these levels declined during the time she took the CHM.</w:t>
      </w:r>
    </w:p>
    <w:p w14:paraId="516A6D33" w14:textId="77777777" w:rsidR="002D00F1" w:rsidRPr="007422DE" w:rsidRDefault="002D00F1" w:rsidP="000B46EA">
      <w:pPr>
        <w:spacing w:line="360" w:lineRule="auto"/>
        <w:rPr>
          <w:b/>
        </w:rPr>
      </w:pPr>
    </w:p>
    <w:p w14:paraId="3CBBECB9" w14:textId="3EC83A05" w:rsidR="0004629B" w:rsidRPr="007422DE" w:rsidRDefault="00D91E51" w:rsidP="00AF3307">
      <w:pPr>
        <w:spacing w:line="360" w:lineRule="auto"/>
      </w:pPr>
      <w:r w:rsidRPr="007422DE">
        <w:t>The RUTI trial wa</w:t>
      </w:r>
      <w:r w:rsidR="00994619" w:rsidRPr="007422DE">
        <w:t xml:space="preserve">s a feasibility study and </w:t>
      </w:r>
      <w:r w:rsidRPr="007422DE">
        <w:t>wa</w:t>
      </w:r>
      <w:r w:rsidR="002D00F1" w:rsidRPr="007422DE">
        <w:t xml:space="preserve">s not powered to </w:t>
      </w:r>
      <w:r w:rsidR="00D1086E" w:rsidRPr="007422DE">
        <w:t>detect efficacy</w:t>
      </w:r>
      <w:r w:rsidR="002D00F1" w:rsidRPr="007422DE">
        <w:t xml:space="preserve">. </w:t>
      </w:r>
      <w:r w:rsidR="00410218" w:rsidRPr="007422DE">
        <w:t xml:space="preserve">These limitations are compounded by the poor provision of data from the standardised arm of the trial and the placebo failure in the individualised arm. </w:t>
      </w:r>
      <w:r w:rsidR="00994619" w:rsidRPr="007422DE">
        <w:t>D</w:t>
      </w:r>
      <w:r w:rsidR="00410218" w:rsidRPr="007422DE">
        <w:t>ata from the global outcomes measure taken at the end of the trial</w:t>
      </w:r>
      <w:r w:rsidR="00994619" w:rsidRPr="007422DE">
        <w:t xml:space="preserve"> was generally positive for both groups. Antibiotic use </w:t>
      </w:r>
      <w:r w:rsidR="000F7245" w:rsidRPr="007422DE">
        <w:t xml:space="preserve">during the trial </w:t>
      </w:r>
      <w:r w:rsidR="00994619" w:rsidRPr="007422DE">
        <w:t xml:space="preserve">declined in both groups Given the high prevalence of antibiotic use for recurrent UTIs and the importance of preventing antimicrobial resistance this is an interesting finding that </w:t>
      </w:r>
      <w:r w:rsidR="00AF56A2" w:rsidRPr="007422DE">
        <w:t>is</w:t>
      </w:r>
      <w:r w:rsidR="00994619" w:rsidRPr="007422DE">
        <w:t xml:space="preserve"> worthy of further investigation.</w:t>
      </w:r>
    </w:p>
    <w:p w14:paraId="4701CBFD" w14:textId="77777777" w:rsidR="0004629B" w:rsidRPr="007422DE" w:rsidRDefault="0004629B" w:rsidP="000B46EA">
      <w:pPr>
        <w:spacing w:line="360" w:lineRule="auto"/>
      </w:pPr>
    </w:p>
    <w:p w14:paraId="0C91DFE9" w14:textId="2D958E99" w:rsidR="0004629B" w:rsidRPr="007422DE" w:rsidRDefault="0004629B" w:rsidP="000B46EA">
      <w:pPr>
        <w:spacing w:line="360" w:lineRule="auto"/>
      </w:pPr>
      <w:r w:rsidRPr="007422DE">
        <w:t xml:space="preserve">The 6 month follow up data </w:t>
      </w:r>
      <w:r w:rsidR="00994619" w:rsidRPr="007422DE">
        <w:t xml:space="preserve">from 13/22 (59.1%) of women in the active individualised group </w:t>
      </w:r>
      <w:r w:rsidRPr="007422DE">
        <w:t>sugg</w:t>
      </w:r>
      <w:r w:rsidR="00994619" w:rsidRPr="007422DE">
        <w:t>ests that women reported persistent</w:t>
      </w:r>
      <w:r w:rsidRPr="007422DE">
        <w:t xml:space="preserve"> benefits in symptom reduction subsequent to the trial.  </w:t>
      </w:r>
    </w:p>
    <w:p w14:paraId="5347A1DE" w14:textId="77777777" w:rsidR="0004629B" w:rsidRPr="007422DE" w:rsidRDefault="0004629B" w:rsidP="000B46EA">
      <w:pPr>
        <w:spacing w:line="360" w:lineRule="auto"/>
      </w:pPr>
      <w:r w:rsidRPr="007422DE">
        <w:t xml:space="preserve"> </w:t>
      </w:r>
    </w:p>
    <w:p w14:paraId="7E19B2A3" w14:textId="7A29FA71" w:rsidR="0004629B" w:rsidRPr="007422DE" w:rsidRDefault="0004629B" w:rsidP="000B46EA">
      <w:pPr>
        <w:spacing w:line="360" w:lineRule="auto"/>
      </w:pPr>
      <w:r w:rsidRPr="007422DE">
        <w:t xml:space="preserve">Antibiotic use </w:t>
      </w:r>
      <w:r w:rsidR="003110B3" w:rsidRPr="007422DE">
        <w:t xml:space="preserve">also </w:t>
      </w:r>
      <w:r w:rsidRPr="007422DE">
        <w:t>declined markedly in this follow up group with 11/13 (84.6%) of women reporting a reduction</w:t>
      </w:r>
      <w:r w:rsidR="001A6A7E" w:rsidRPr="007422DE">
        <w:t>,</w:t>
      </w:r>
      <w:r w:rsidRPr="007422DE">
        <w:t xml:space="preserve"> and 7/13 (53.5%) reporting that they completely stopped antibiotics. This should be seen in </w:t>
      </w:r>
      <w:r w:rsidR="001A6A7E" w:rsidRPr="007422DE">
        <w:t>the context of</w:t>
      </w:r>
      <w:r w:rsidRPr="007422DE">
        <w:t xml:space="preserve"> studies </w:t>
      </w:r>
      <w:r w:rsidR="00FE2D77" w:rsidRPr="007422DE">
        <w:t>report</w:t>
      </w:r>
      <w:r w:rsidR="001A6A7E" w:rsidRPr="007422DE">
        <w:t>ing</w:t>
      </w:r>
      <w:r w:rsidR="00FE2D77" w:rsidRPr="007422DE">
        <w:t xml:space="preserve"> that 60</w:t>
      </w:r>
      <w:r w:rsidRPr="007422DE">
        <w:t xml:space="preserve">% of women will re-use antibiotics within just 3 months of stopping </w:t>
      </w:r>
      <w:r w:rsidR="001A6A7E" w:rsidRPr="007422DE">
        <w:t xml:space="preserve">long term (&gt; 6 month) antibiotic </w:t>
      </w:r>
      <w:r w:rsidRPr="007422DE">
        <w:t>prophylaxis (</w:t>
      </w:r>
      <w:r w:rsidR="00CC2FD9" w:rsidRPr="007422DE">
        <w:rPr>
          <w:lang w:val="en-US"/>
        </w:rPr>
        <w:t>Car and Sheikh 2003)</w:t>
      </w:r>
      <w:r w:rsidRPr="007422DE">
        <w:t xml:space="preserve">. </w:t>
      </w:r>
    </w:p>
    <w:p w14:paraId="3AE7141F" w14:textId="77777777" w:rsidR="0004629B" w:rsidRPr="007422DE" w:rsidRDefault="0004629B" w:rsidP="000B46EA">
      <w:pPr>
        <w:spacing w:line="360" w:lineRule="auto"/>
      </w:pPr>
    </w:p>
    <w:p w14:paraId="4DFBBB4F" w14:textId="0F78946D" w:rsidR="0004629B" w:rsidRPr="007422DE" w:rsidRDefault="0004629B">
      <w:pPr>
        <w:spacing w:line="360" w:lineRule="auto"/>
      </w:pPr>
      <w:r w:rsidRPr="007422DE">
        <w:t>These data are obviously limited by small numbers, by the differently sourced populations for individualised and standardised arms, and by the non</w:t>
      </w:r>
      <w:r w:rsidR="00D1086E" w:rsidRPr="007422DE">
        <w:t>-</w:t>
      </w:r>
      <w:r w:rsidRPr="007422DE">
        <w:t xml:space="preserve">validated status of the outcomes measures used to collect them. It is not possible to provide a meaningful comparison of active and placebo interventions, </w:t>
      </w:r>
    </w:p>
    <w:p w14:paraId="54F34686" w14:textId="77777777" w:rsidR="00B077B3" w:rsidRPr="007422DE" w:rsidRDefault="00B077B3">
      <w:pPr>
        <w:spacing w:line="360" w:lineRule="auto"/>
        <w:rPr>
          <w:b/>
        </w:rPr>
      </w:pPr>
    </w:p>
    <w:p w14:paraId="0A941D81" w14:textId="0D4B7102" w:rsidR="00A132B3" w:rsidRPr="007422DE" w:rsidRDefault="00A132B3" w:rsidP="008177EA">
      <w:pPr>
        <w:pStyle w:val="ListParagraph"/>
        <w:numPr>
          <w:ilvl w:val="0"/>
          <w:numId w:val="41"/>
        </w:numPr>
        <w:spacing w:line="360" w:lineRule="auto"/>
        <w:outlineLvl w:val="0"/>
        <w:rPr>
          <w:b/>
        </w:rPr>
      </w:pPr>
      <w:r w:rsidRPr="007422DE">
        <w:rPr>
          <w:b/>
        </w:rPr>
        <w:t>Implications for future research</w:t>
      </w:r>
    </w:p>
    <w:p w14:paraId="29CF01A8" w14:textId="77777777" w:rsidR="00AF2EF8" w:rsidRPr="007422DE" w:rsidRDefault="00AF2EF8">
      <w:pPr>
        <w:spacing w:line="360" w:lineRule="auto"/>
        <w:rPr>
          <w:b/>
        </w:rPr>
      </w:pPr>
    </w:p>
    <w:p w14:paraId="6F3C8C2B" w14:textId="5D6EA637" w:rsidR="00A132B3" w:rsidRPr="007422DE" w:rsidRDefault="00A132B3">
      <w:pPr>
        <w:spacing w:line="360" w:lineRule="auto"/>
      </w:pPr>
      <w:r w:rsidRPr="007422DE">
        <w:t xml:space="preserve">Although standardised CHM treatment would seem </w:t>
      </w:r>
      <w:r w:rsidR="00914A44" w:rsidRPr="007422DE">
        <w:t xml:space="preserve">cheaper and </w:t>
      </w:r>
      <w:r w:rsidRPr="007422DE">
        <w:t xml:space="preserve">easier to scale up in the NHS, this study shows that recruitment of patients by GPs </w:t>
      </w:r>
      <w:r w:rsidR="00914A44" w:rsidRPr="007422DE">
        <w:t xml:space="preserve">to a trial of TCM and retention of those patients over a prolonged period </w:t>
      </w:r>
      <w:r w:rsidRPr="007422DE">
        <w:t xml:space="preserve">is </w:t>
      </w:r>
      <w:r w:rsidR="00914A44" w:rsidRPr="007422DE">
        <w:t xml:space="preserve">actually </w:t>
      </w:r>
      <w:r w:rsidRPr="007422DE">
        <w:t>very challenging</w:t>
      </w:r>
      <w:r w:rsidR="00914A44" w:rsidRPr="007422DE">
        <w:t xml:space="preserve">, and </w:t>
      </w:r>
      <w:r w:rsidR="00E311AA" w:rsidRPr="007422DE">
        <w:t>possibly</w:t>
      </w:r>
      <w:r w:rsidR="00914A44" w:rsidRPr="007422DE">
        <w:t xml:space="preserve"> not feasibl</w:t>
      </w:r>
      <w:r w:rsidR="00E311AA" w:rsidRPr="007422DE">
        <w:t>e</w:t>
      </w:r>
      <w:r w:rsidRPr="007422DE">
        <w:t xml:space="preserve">. Paradoxically, it was much easier to recruit and retain patients from self-help groups and from private TCM practices, even though these patients were taking </w:t>
      </w:r>
      <w:proofErr w:type="gramStart"/>
      <w:r w:rsidRPr="007422DE">
        <w:t>a</w:t>
      </w:r>
      <w:proofErr w:type="gramEnd"/>
      <w:r w:rsidRPr="007422DE">
        <w:t xml:space="preserve"> herbal decoction, whose taste is unpleasant (compared to standardised </w:t>
      </w:r>
      <w:r w:rsidRPr="007422DE">
        <w:lastRenderedPageBreak/>
        <w:t xml:space="preserve">capsules). The patients under the care of a TCM practitioner, receiving </w:t>
      </w:r>
      <w:proofErr w:type="gramStart"/>
      <w:r w:rsidRPr="007422DE">
        <w:t>a</w:t>
      </w:r>
      <w:proofErr w:type="gramEnd"/>
      <w:r w:rsidRPr="007422DE">
        <w:t xml:space="preserve"> herbal decoction, seemed to experience benefits from this treatment, although most of them </w:t>
      </w:r>
      <w:r w:rsidR="00914A44" w:rsidRPr="007422DE">
        <w:t>had</w:t>
      </w:r>
      <w:r w:rsidRPr="007422DE">
        <w:t xml:space="preserve"> already </w:t>
      </w:r>
      <w:r w:rsidR="00914A44" w:rsidRPr="007422DE">
        <w:t xml:space="preserve">been </w:t>
      </w:r>
      <w:r w:rsidRPr="007422DE">
        <w:t>under the care of a specialist</w:t>
      </w:r>
      <w:r w:rsidR="00914A44" w:rsidRPr="007422DE">
        <w:t xml:space="preserve"> for some time</w:t>
      </w:r>
      <w:r w:rsidRPr="007422DE">
        <w:t xml:space="preserve">. Individualised CHM treatment is dependent upon the availability of trained herbal practitioners and is considerably more expensive to deploy than standardised herbal capsules which can be prescribed by GPs, practice nurses, or in time, made available as over the counter remedies. In a future trial, it will be important to include an economic </w:t>
      </w:r>
      <w:r w:rsidR="00914A44" w:rsidRPr="007422DE">
        <w:t>analysis</w:t>
      </w:r>
      <w:r w:rsidRPr="007422DE">
        <w:t xml:space="preserve">, </w:t>
      </w:r>
      <w:r w:rsidR="00914A44" w:rsidRPr="007422DE">
        <w:t xml:space="preserve">to evaluate the cost-effectiveness of this approach. Although the cost is greater than the standardised treatment delivered by GPs, it is possible that this is still cost-effective for patients with severe and recurrent urinary tract infections, who experience severe symptoms and consume large quantities of antibiotics and of specialist time. </w:t>
      </w:r>
    </w:p>
    <w:p w14:paraId="44D55868" w14:textId="77777777" w:rsidR="0004629B" w:rsidRPr="007422DE" w:rsidRDefault="0004629B" w:rsidP="000B46EA">
      <w:pPr>
        <w:spacing w:line="360" w:lineRule="auto"/>
      </w:pPr>
    </w:p>
    <w:p w14:paraId="44AAC5B8" w14:textId="682BFE85" w:rsidR="00995AE3" w:rsidRPr="007422DE" w:rsidRDefault="0004629B" w:rsidP="008177EA">
      <w:pPr>
        <w:pStyle w:val="ListParagraph"/>
        <w:numPr>
          <w:ilvl w:val="0"/>
          <w:numId w:val="41"/>
        </w:numPr>
        <w:spacing w:line="360" w:lineRule="auto"/>
        <w:rPr>
          <w:b/>
        </w:rPr>
      </w:pPr>
      <w:r w:rsidRPr="007422DE">
        <w:rPr>
          <w:b/>
        </w:rPr>
        <w:t>Conclusion</w:t>
      </w:r>
    </w:p>
    <w:p w14:paraId="4D4D9B91" w14:textId="77777777" w:rsidR="0004629B" w:rsidRPr="007422DE" w:rsidRDefault="0004629B" w:rsidP="000B46EA">
      <w:pPr>
        <w:spacing w:line="360" w:lineRule="auto"/>
        <w:rPr>
          <w:b/>
        </w:rPr>
      </w:pPr>
    </w:p>
    <w:p w14:paraId="3BF1C605" w14:textId="1CB73532" w:rsidR="0004629B" w:rsidRPr="007422DE" w:rsidRDefault="0004629B" w:rsidP="000B46EA">
      <w:pPr>
        <w:spacing w:line="360" w:lineRule="auto"/>
      </w:pPr>
      <w:r w:rsidRPr="007422DE">
        <w:t>The RUTI trial has demonstrated that it is feasible</w:t>
      </w:r>
      <w:r w:rsidR="007934EC" w:rsidRPr="007422DE">
        <w:t>,</w:t>
      </w:r>
      <w:r w:rsidRPr="007422DE">
        <w:t xml:space="preserve"> but challenging</w:t>
      </w:r>
      <w:r w:rsidR="007934EC" w:rsidRPr="007422DE">
        <w:t>,</w:t>
      </w:r>
      <w:r w:rsidRPr="007422DE">
        <w:t xml:space="preserve"> to conduct a CTIMP trial on Chinese herbal medicine. It has </w:t>
      </w:r>
      <w:r w:rsidR="007934EC" w:rsidRPr="007422DE">
        <w:t>established</w:t>
      </w:r>
      <w:r w:rsidRPr="007422DE">
        <w:t xml:space="preserve"> regulatory pathways that can be followed by subsequent research</w:t>
      </w:r>
      <w:r w:rsidR="00C04B12" w:rsidRPr="007422DE">
        <w:t>,</w:t>
      </w:r>
      <w:r w:rsidRPr="007422DE">
        <w:t xml:space="preserve"> and highlighted difficulties when dealing with herbal suppliers who are trial-naïve, and with recruiters and participants who </w:t>
      </w:r>
      <w:r w:rsidR="007934EC" w:rsidRPr="007422DE">
        <w:t xml:space="preserve">are unfamiliar with herbal products. </w:t>
      </w:r>
      <w:r w:rsidR="00914A44" w:rsidRPr="007422DE">
        <w:t>It was not possible to recruit or retain sufficient numbers of patients through GPs to receive a standardised preparation of TCM. However</w:t>
      </w:r>
      <w:r w:rsidR="00E70C25" w:rsidRPr="007422DE">
        <w:t>,</w:t>
      </w:r>
      <w:r w:rsidR="00914A44" w:rsidRPr="007422DE">
        <w:t xml:space="preserve"> it was feasible to recruit patients through self-help networks and private TCM clinics, to be seen by a TCM practitioner. There were acceptable rates of retention and preliminary results suggest that it would be worth testing this approach in a full trial. </w:t>
      </w:r>
    </w:p>
    <w:p w14:paraId="51563476" w14:textId="77777777" w:rsidR="008C7AB2" w:rsidRPr="007422DE" w:rsidRDefault="008C7AB2" w:rsidP="000B46EA">
      <w:pPr>
        <w:pBdr>
          <w:bottom w:val="single" w:sz="6" w:space="1" w:color="auto"/>
        </w:pBdr>
        <w:spacing w:line="360" w:lineRule="auto"/>
      </w:pPr>
    </w:p>
    <w:p w14:paraId="2966C134" w14:textId="77777777" w:rsidR="004C245D" w:rsidRPr="007422DE" w:rsidRDefault="004C245D" w:rsidP="006B7AF4">
      <w:pPr>
        <w:spacing w:line="360" w:lineRule="auto"/>
        <w:jc w:val="center"/>
      </w:pPr>
    </w:p>
    <w:p w14:paraId="4B28E5ED" w14:textId="6564936D" w:rsidR="008C7AB2" w:rsidRPr="007422DE" w:rsidRDefault="00944C9D" w:rsidP="000B46EA">
      <w:pPr>
        <w:spacing w:line="360" w:lineRule="auto"/>
      </w:pPr>
      <w:r w:rsidRPr="007422DE">
        <w:t xml:space="preserve">Funding: </w:t>
      </w:r>
      <w:r w:rsidR="008C7AB2" w:rsidRPr="007422DE">
        <w:t>Andrew Flower was funded as a National Institute of Health Research (NIHR</w:t>
      </w:r>
      <w:r w:rsidRPr="007422DE">
        <w:t xml:space="preserve">) </w:t>
      </w:r>
      <w:proofErr w:type="spellStart"/>
      <w:r w:rsidRPr="007422DE">
        <w:t>post doctoral</w:t>
      </w:r>
      <w:proofErr w:type="spellEnd"/>
      <w:r w:rsidRPr="007422DE">
        <w:t xml:space="preserve"> Research Fellow (PDF-2011-04-027). </w:t>
      </w:r>
      <w:r w:rsidR="008C7AB2" w:rsidRPr="007422DE">
        <w:t>Additional funding for the trial was received from the Department of Primary Care and Population Sciences, University of Southampton.</w:t>
      </w:r>
      <w:r w:rsidR="00551F8A" w:rsidRPr="007422DE">
        <w:t xml:space="preserve"> The funder and Sponsor had no input into the study design; in the collection, analysis and interpretation of data; in the writing of the report; and in the decision to submit the article for publication.</w:t>
      </w:r>
    </w:p>
    <w:p w14:paraId="2BE76CE3" w14:textId="77777777" w:rsidR="008C7AB2" w:rsidRPr="007422DE" w:rsidRDefault="008C7AB2" w:rsidP="000B46EA">
      <w:pPr>
        <w:spacing w:line="360" w:lineRule="auto"/>
      </w:pPr>
    </w:p>
    <w:p w14:paraId="788DC9B1" w14:textId="50235DFD" w:rsidR="005439B5" w:rsidRPr="007422DE" w:rsidRDefault="005439B5" w:rsidP="005439B5">
      <w:pPr>
        <w:spacing w:line="360" w:lineRule="auto"/>
      </w:pPr>
      <w:r w:rsidRPr="007422DE">
        <w:lastRenderedPageBreak/>
        <w:t xml:space="preserve">Acknowledgements: Andrew Flower </w:t>
      </w:r>
      <w:r w:rsidR="00EA62F3" w:rsidRPr="007422DE">
        <w:t xml:space="preserve">(senior Research Fellow) </w:t>
      </w:r>
      <w:r w:rsidRPr="007422DE">
        <w:t>as Principal Investigator was responsible for the overall design of the trial, and the writing of the background, methods, results and discussion sections of the report.</w:t>
      </w:r>
    </w:p>
    <w:p w14:paraId="3291A0C5" w14:textId="2E4EDD6E" w:rsidR="005439B5" w:rsidRPr="007422DE" w:rsidRDefault="005439B5" w:rsidP="00EA62F3">
      <w:pPr>
        <w:spacing w:line="360" w:lineRule="auto"/>
      </w:pPr>
      <w:r w:rsidRPr="007422DE">
        <w:t xml:space="preserve">Kim Harman </w:t>
      </w:r>
      <w:r w:rsidR="00EA62F3" w:rsidRPr="007422DE">
        <w:t>(research Trial Manager) was the lead for trial management and co-ordination of trial implementation and regional recruitment, c</w:t>
      </w:r>
      <w:r w:rsidRPr="007422DE">
        <w:t>o-writing the statistical analysis plan</w:t>
      </w:r>
      <w:r w:rsidR="00EA62F3" w:rsidRPr="007422DE">
        <w:t xml:space="preserve">, compilation and </w:t>
      </w:r>
      <w:r w:rsidRPr="007422DE">
        <w:t>formatting the manuscript</w:t>
      </w:r>
      <w:r w:rsidR="009B327A" w:rsidRPr="007422DE">
        <w:t>.</w:t>
      </w:r>
    </w:p>
    <w:p w14:paraId="67046F67" w14:textId="4B18E60C" w:rsidR="005439B5" w:rsidRPr="007422DE" w:rsidRDefault="005439B5" w:rsidP="005439B5">
      <w:pPr>
        <w:spacing w:line="360" w:lineRule="auto"/>
      </w:pPr>
      <w:r w:rsidRPr="007422DE">
        <w:t xml:space="preserve">Merlin Willcox </w:t>
      </w:r>
      <w:r w:rsidR="00EA62F3" w:rsidRPr="007422DE">
        <w:t xml:space="preserve">(GP and Academic Clinical Lecturer) </w:t>
      </w:r>
      <w:r w:rsidRPr="007422DE">
        <w:t>contributed to the writing of the methods and results sections of the report</w:t>
      </w:r>
      <w:r w:rsidR="00183FEB" w:rsidRPr="007422DE">
        <w:t xml:space="preserve">. He was the Chief Investigator in the last stages of the trial. </w:t>
      </w:r>
    </w:p>
    <w:p w14:paraId="3032B9EE" w14:textId="229180E8" w:rsidR="005439B5" w:rsidRPr="007422DE" w:rsidRDefault="005439B5" w:rsidP="000B46EA">
      <w:pPr>
        <w:spacing w:line="360" w:lineRule="auto"/>
      </w:pPr>
      <w:r w:rsidRPr="007422DE">
        <w:t>Michael Moore</w:t>
      </w:r>
      <w:r w:rsidR="00EA62F3" w:rsidRPr="007422DE">
        <w:t xml:space="preserve"> (GP and Professor in Primary Health Care Research) </w:t>
      </w:r>
      <w:r w:rsidRPr="007422DE">
        <w:t>provided expert advice on running the trial and contributed to the writing of the methods and results sections of the report</w:t>
      </w:r>
      <w:r w:rsidR="009B327A" w:rsidRPr="007422DE">
        <w:t>.</w:t>
      </w:r>
    </w:p>
    <w:p w14:paraId="7F17C365" w14:textId="430B03BF" w:rsidR="005439B5" w:rsidRPr="007422DE" w:rsidRDefault="005439B5" w:rsidP="000B46EA">
      <w:pPr>
        <w:spacing w:line="360" w:lineRule="auto"/>
      </w:pPr>
      <w:r w:rsidRPr="007422DE">
        <w:t xml:space="preserve">Beth Stuart </w:t>
      </w:r>
      <w:r w:rsidR="00EA62F3" w:rsidRPr="007422DE">
        <w:t xml:space="preserve">(senior Research Fellow) </w:t>
      </w:r>
      <w:r w:rsidRPr="007422DE">
        <w:t>was responsible for co-writing the statistical analysis plan and providing statistical support</w:t>
      </w:r>
      <w:r w:rsidR="009B327A" w:rsidRPr="007422DE">
        <w:t>.</w:t>
      </w:r>
    </w:p>
    <w:p w14:paraId="54DF650B" w14:textId="77777777" w:rsidR="00B66524" w:rsidRPr="007422DE" w:rsidRDefault="00B66524" w:rsidP="000B46EA">
      <w:pPr>
        <w:spacing w:line="360" w:lineRule="auto"/>
      </w:pPr>
    </w:p>
    <w:p w14:paraId="565DC133" w14:textId="2CA1EE09" w:rsidR="008C7AB2" w:rsidRPr="007422DE" w:rsidRDefault="008C7AB2" w:rsidP="000B46EA">
      <w:pPr>
        <w:spacing w:line="360" w:lineRule="auto"/>
      </w:pPr>
      <w:r w:rsidRPr="007422DE">
        <w:t>Sadly, just before the completion of this trial, the Chief Investigator, Professor George Lewith died unexpectedly. Professor Lewith was integral to this and many other research projects and his death was a personal tragedy for his friends and colleagues, and an irreplaceable loss to research into Complementary Therapies.</w:t>
      </w:r>
    </w:p>
    <w:p w14:paraId="7B852BC2" w14:textId="77777777" w:rsidR="00EB2FCB" w:rsidRPr="007422DE" w:rsidRDefault="00EB2FCB" w:rsidP="000B46EA">
      <w:pPr>
        <w:spacing w:line="360" w:lineRule="auto"/>
      </w:pPr>
    </w:p>
    <w:p w14:paraId="3EECA158" w14:textId="4E3D2C6A" w:rsidR="00EB2FCB" w:rsidRPr="007422DE" w:rsidRDefault="005439B5" w:rsidP="000B46EA">
      <w:pPr>
        <w:spacing w:line="360" w:lineRule="auto"/>
      </w:pPr>
      <w:r w:rsidRPr="007422DE">
        <w:t>Data sharing statement: any request for data should be made in writing to the corresponding author Dr Andrew Flower</w:t>
      </w:r>
      <w:r w:rsidR="008177EA" w:rsidRPr="007422DE">
        <w:t>.</w:t>
      </w:r>
    </w:p>
    <w:p w14:paraId="691679B3" w14:textId="77777777" w:rsidR="005439B5" w:rsidRPr="007422DE" w:rsidRDefault="005439B5" w:rsidP="000B46EA">
      <w:pPr>
        <w:spacing w:line="360" w:lineRule="auto"/>
      </w:pPr>
    </w:p>
    <w:p w14:paraId="3F3A262F" w14:textId="77777777" w:rsidR="00274D21" w:rsidRPr="007422DE" w:rsidRDefault="00274D21" w:rsidP="000B46EA">
      <w:pPr>
        <w:spacing w:line="360" w:lineRule="auto"/>
      </w:pPr>
    </w:p>
    <w:p w14:paraId="4A2FEB64" w14:textId="39E323FA" w:rsidR="00CD3C49" w:rsidRPr="007422DE" w:rsidRDefault="00656BF2" w:rsidP="000B46EA">
      <w:pPr>
        <w:spacing w:line="360" w:lineRule="auto"/>
      </w:pPr>
      <w:r w:rsidRPr="007422DE">
        <w:rPr>
          <w:rFonts w:ascii="Arial" w:eastAsia="Times New Roman" w:hAnsi="Arial" w:cs="Arial"/>
          <w:sz w:val="20"/>
          <w:szCs w:val="20"/>
          <w:shd w:val="clear" w:color="auto" w:fill="EFEFEF"/>
        </w:rPr>
        <w:t>References:</w:t>
      </w:r>
    </w:p>
    <w:p w14:paraId="3ECCB699" w14:textId="77777777" w:rsidR="00AC6ECC" w:rsidRPr="007422DE" w:rsidRDefault="002642F5" w:rsidP="00AC6ECC">
      <w:pPr>
        <w:pStyle w:val="EndNoteBibliography"/>
      </w:pPr>
      <w:r w:rsidRPr="007422DE">
        <w:fldChar w:fldCharType="begin"/>
      </w:r>
      <w:r w:rsidRPr="007422DE">
        <w:instrText xml:space="preserve"> ADDIN EN.REFLIST </w:instrText>
      </w:r>
      <w:r w:rsidRPr="007422DE">
        <w:fldChar w:fldCharType="separate"/>
      </w:r>
      <w:r w:rsidR="00AC6ECC" w:rsidRPr="007422DE">
        <w:t xml:space="preserve">Albert, X., I. Huertas, I. Pereiró, J. Sanfélix, V. Gosalbes and C. Perrota (2004). "Antibiotics for preventing recurrent urinary tract infection in non-pregnant women." </w:t>
      </w:r>
      <w:r w:rsidR="00AC6ECC" w:rsidRPr="007422DE">
        <w:rPr>
          <w:u w:val="single"/>
        </w:rPr>
        <w:t>Cochrane Database Syst Rev</w:t>
      </w:r>
      <w:r w:rsidR="00AC6ECC" w:rsidRPr="007422DE">
        <w:t xml:space="preserve"> </w:t>
      </w:r>
      <w:r w:rsidR="00AC6ECC" w:rsidRPr="007422DE">
        <w:rPr>
          <w:b/>
        </w:rPr>
        <w:t>3</w:t>
      </w:r>
      <w:r w:rsidR="00AC6ECC" w:rsidRPr="007422DE">
        <w:t>.</w:t>
      </w:r>
    </w:p>
    <w:p w14:paraId="34CF203B" w14:textId="77777777" w:rsidR="00AC6ECC" w:rsidRPr="007422DE" w:rsidRDefault="00AC6ECC" w:rsidP="00AC6ECC">
      <w:pPr>
        <w:pStyle w:val="EndNoteBibliography"/>
      </w:pPr>
      <w:r w:rsidRPr="007422DE">
        <w:t xml:space="preserve">Aydin, A., K. Ahmed, I. Zaman, M. S. Khan and P. Dasgupta (2015). "Recurrent urinary tract infections in women." </w:t>
      </w:r>
      <w:r w:rsidRPr="007422DE">
        <w:rPr>
          <w:u w:val="single"/>
        </w:rPr>
        <w:t>International Urogynecology Journal</w:t>
      </w:r>
      <w:r w:rsidRPr="007422DE">
        <w:t xml:space="preserve"> </w:t>
      </w:r>
      <w:r w:rsidRPr="007422DE">
        <w:rPr>
          <w:b/>
        </w:rPr>
        <w:t>26</w:t>
      </w:r>
      <w:r w:rsidRPr="007422DE">
        <w:t>(6): 795-804.</w:t>
      </w:r>
    </w:p>
    <w:p w14:paraId="688ACC80" w14:textId="6D8F167A" w:rsidR="00AC6ECC" w:rsidRPr="007422DE" w:rsidRDefault="00AC6ECC" w:rsidP="00AC6ECC">
      <w:pPr>
        <w:pStyle w:val="EndNoteBibliography"/>
        <w:rPr>
          <w:u w:val="single"/>
        </w:rPr>
      </w:pPr>
      <w:r w:rsidRPr="007422DE">
        <w:t>Bensky, D. C</w:t>
      </w:r>
      <w:r w:rsidR="00255335" w:rsidRPr="007422DE">
        <w:t>lavey</w:t>
      </w:r>
      <w:r w:rsidRPr="007422DE">
        <w:t xml:space="preserve">, S.; Stoger, E. (2004). </w:t>
      </w:r>
      <w:r w:rsidRPr="007422DE">
        <w:rPr>
          <w:u w:val="single"/>
        </w:rPr>
        <w:t>Chinese Herbal Medicine: Materia Medica. 3rd Edition.</w:t>
      </w:r>
    </w:p>
    <w:p w14:paraId="3C5CB7BB" w14:textId="27C24E1C" w:rsidR="00AC6ECC" w:rsidRPr="007422DE" w:rsidRDefault="00255335" w:rsidP="00AC6ECC">
      <w:pPr>
        <w:pStyle w:val="EndNoteBibliography"/>
      </w:pPr>
      <w:r w:rsidRPr="007422DE">
        <w:t>Bian, C.-M</w:t>
      </w:r>
      <w:r w:rsidR="00AC6ECC" w:rsidRPr="007422DE">
        <w:t xml:space="preserve">. (2005). "Study on the Anti-microbial Effect of the Extraction Oldenlandia diffusa(Willd) Roxb." </w:t>
      </w:r>
      <w:r w:rsidR="00AC6ECC" w:rsidRPr="007422DE">
        <w:rPr>
          <w:u w:val="single"/>
        </w:rPr>
        <w:t>LiShiZhen Medicine and Materia Medica Research Ethics</w:t>
      </w:r>
      <w:r w:rsidR="00AC6ECC" w:rsidRPr="007422DE">
        <w:t xml:space="preserve"> </w:t>
      </w:r>
      <w:r w:rsidR="00AC6ECC" w:rsidRPr="007422DE">
        <w:rPr>
          <w:b/>
        </w:rPr>
        <w:t>10</w:t>
      </w:r>
      <w:r w:rsidR="00AC6ECC" w:rsidRPr="007422DE">
        <w:t>: 2.</w:t>
      </w:r>
    </w:p>
    <w:p w14:paraId="6924E907" w14:textId="714F51F1" w:rsidR="00AC6ECC" w:rsidRPr="007422DE" w:rsidRDefault="00255335" w:rsidP="00AC6ECC">
      <w:pPr>
        <w:pStyle w:val="EndNoteBibliography"/>
      </w:pPr>
      <w:r w:rsidRPr="007422DE">
        <w:t>Butler, C. C.,</w:t>
      </w:r>
      <w:r w:rsidR="00AC6ECC" w:rsidRPr="007422DE">
        <w:t xml:space="preserve"> Hillier, </w:t>
      </w:r>
      <w:r w:rsidRPr="007422DE">
        <w:t xml:space="preserve">S., </w:t>
      </w:r>
      <w:r w:rsidR="00AC6ECC" w:rsidRPr="007422DE">
        <w:t>Roberts,</w:t>
      </w:r>
      <w:r w:rsidRPr="007422DE">
        <w:t xml:space="preserve"> Z.,</w:t>
      </w:r>
      <w:r w:rsidR="00AC6ECC" w:rsidRPr="007422DE">
        <w:t xml:space="preserve"> Dunstan, </w:t>
      </w:r>
      <w:r w:rsidRPr="007422DE">
        <w:t>F.,</w:t>
      </w:r>
      <w:r w:rsidR="00AC6ECC" w:rsidRPr="007422DE">
        <w:t xml:space="preserve"> Howard </w:t>
      </w:r>
      <w:r w:rsidRPr="007422DE">
        <w:t xml:space="preserve">A. </w:t>
      </w:r>
      <w:r w:rsidR="00AC6ECC" w:rsidRPr="007422DE">
        <w:t xml:space="preserve">and Palmer </w:t>
      </w:r>
      <w:r w:rsidRPr="007422DE">
        <w:t xml:space="preserve">S. </w:t>
      </w:r>
      <w:r w:rsidR="00AC6ECC" w:rsidRPr="007422DE">
        <w:t xml:space="preserve">(2006). "Antibiotic-resistant infections in primary care are symptomatic for longer and </w:t>
      </w:r>
      <w:r w:rsidR="00AC6ECC" w:rsidRPr="007422DE">
        <w:lastRenderedPageBreak/>
        <w:t xml:space="preserve">increase workload: outcomes for patients with E. coli UTIs." </w:t>
      </w:r>
      <w:r w:rsidR="00AC6ECC" w:rsidRPr="007422DE">
        <w:rPr>
          <w:u w:val="single"/>
        </w:rPr>
        <w:t>British Journal of General Practice</w:t>
      </w:r>
      <w:r w:rsidR="00AC6ECC" w:rsidRPr="007422DE">
        <w:t xml:space="preserve"> </w:t>
      </w:r>
      <w:r w:rsidR="00AC6ECC" w:rsidRPr="007422DE">
        <w:rPr>
          <w:b/>
        </w:rPr>
        <w:t>56</w:t>
      </w:r>
      <w:r w:rsidR="00AC6ECC" w:rsidRPr="007422DE">
        <w:t>(530): 686-692.</w:t>
      </w:r>
    </w:p>
    <w:p w14:paraId="24ADBBE1" w14:textId="7AD83F5E" w:rsidR="00AC6ECC" w:rsidRPr="007422DE" w:rsidRDefault="00255335" w:rsidP="00AC6ECC">
      <w:pPr>
        <w:pStyle w:val="EndNoteBibliography"/>
      </w:pPr>
      <w:r w:rsidRPr="007422DE">
        <w:t xml:space="preserve">Car, J. and </w:t>
      </w:r>
      <w:r w:rsidR="00AC6ECC" w:rsidRPr="007422DE">
        <w:t xml:space="preserve">Sheikh </w:t>
      </w:r>
      <w:r w:rsidRPr="007422DE">
        <w:t xml:space="preserve">A. </w:t>
      </w:r>
      <w:r w:rsidR="00AC6ECC" w:rsidRPr="007422DE">
        <w:t xml:space="preserve">(2003). "Recurrent urinary tract infection in women." </w:t>
      </w:r>
      <w:r w:rsidR="00AC6ECC" w:rsidRPr="007422DE">
        <w:rPr>
          <w:u w:val="single"/>
        </w:rPr>
        <w:t>Brit Med J</w:t>
      </w:r>
      <w:r w:rsidR="00AC6ECC" w:rsidRPr="007422DE">
        <w:t xml:space="preserve"> </w:t>
      </w:r>
      <w:r w:rsidR="00AC6ECC" w:rsidRPr="007422DE">
        <w:rPr>
          <w:b/>
        </w:rPr>
        <w:t>327</w:t>
      </w:r>
      <w:r w:rsidR="00AC6ECC" w:rsidRPr="007422DE">
        <w:t>.</w:t>
      </w:r>
    </w:p>
    <w:p w14:paraId="40FAA9F0" w14:textId="13BE4C3D" w:rsidR="00AC6ECC" w:rsidRPr="007422DE" w:rsidRDefault="00AC6ECC" w:rsidP="00AC6ECC">
      <w:pPr>
        <w:pStyle w:val="EndNoteBibliography"/>
      </w:pPr>
      <w:r w:rsidRPr="007422DE">
        <w:t>Chen, J. K. C</w:t>
      </w:r>
      <w:r w:rsidR="00255335" w:rsidRPr="007422DE">
        <w:t>hen</w:t>
      </w:r>
      <w:r w:rsidRPr="007422DE">
        <w:t xml:space="preserve">, T.T. (2004). </w:t>
      </w:r>
      <w:r w:rsidRPr="007422DE">
        <w:rPr>
          <w:u w:val="single"/>
        </w:rPr>
        <w:t>Chinese Medical Herbology &amp; Pharmacology</w:t>
      </w:r>
      <w:r w:rsidRPr="007422DE">
        <w:t>, Art of Medicine Press.</w:t>
      </w:r>
    </w:p>
    <w:p w14:paraId="71889335" w14:textId="5F3EEFFD" w:rsidR="00AC6ECC" w:rsidRPr="007422DE" w:rsidRDefault="003A4CD4" w:rsidP="00AC6ECC">
      <w:pPr>
        <w:pStyle w:val="EndNoteBibliography"/>
      </w:pPr>
      <w:r w:rsidRPr="007422DE">
        <w:t>Chen, L.;</w:t>
      </w:r>
      <w:r w:rsidR="00AC6ECC" w:rsidRPr="007422DE">
        <w:t xml:space="preserve"> Cheng, </w:t>
      </w:r>
      <w:r w:rsidRPr="007422DE">
        <w:t xml:space="preserve">X.; </w:t>
      </w:r>
      <w:r w:rsidR="00AC6ECC" w:rsidRPr="007422DE">
        <w:t xml:space="preserve">Shi, </w:t>
      </w:r>
      <w:r w:rsidRPr="007422DE">
        <w:t xml:space="preserve">W.; </w:t>
      </w:r>
      <w:r w:rsidR="00AC6ECC" w:rsidRPr="007422DE">
        <w:t xml:space="preserve">Lu, </w:t>
      </w:r>
      <w:r w:rsidRPr="007422DE">
        <w:t xml:space="preserve">Q.; </w:t>
      </w:r>
      <w:r w:rsidR="00AC6ECC" w:rsidRPr="007422DE">
        <w:t xml:space="preserve">Go, </w:t>
      </w:r>
      <w:r w:rsidRPr="007422DE">
        <w:t xml:space="preserve">V.L.; </w:t>
      </w:r>
      <w:r w:rsidR="00AC6ECC" w:rsidRPr="007422DE">
        <w:t xml:space="preserve">Heber </w:t>
      </w:r>
      <w:r w:rsidRPr="007422DE">
        <w:t xml:space="preserve">D. </w:t>
      </w:r>
      <w:r w:rsidR="00AC6ECC" w:rsidRPr="007422DE">
        <w:t xml:space="preserve">and Ma </w:t>
      </w:r>
      <w:r w:rsidRPr="007422DE">
        <w:t xml:space="preserve">L. </w:t>
      </w:r>
      <w:r w:rsidR="00AC6ECC" w:rsidRPr="007422DE">
        <w:t xml:space="preserve">(2005). "Inhibition of growth of Streptococcus mutans, methicillin-resistant Staphylococcus aureus, and vancomycin-resistant enterococci by kurarinone, a bioactive flavonoid isolated from Sophora flavescens." </w:t>
      </w:r>
      <w:r w:rsidR="00AC6ECC" w:rsidRPr="007422DE">
        <w:rPr>
          <w:u w:val="single"/>
        </w:rPr>
        <w:t>Journal of clinical microbiology</w:t>
      </w:r>
      <w:r w:rsidR="00AC6ECC" w:rsidRPr="007422DE">
        <w:t xml:space="preserve"> </w:t>
      </w:r>
      <w:r w:rsidR="00AC6ECC" w:rsidRPr="007422DE">
        <w:rPr>
          <w:b/>
        </w:rPr>
        <w:t>43</w:t>
      </w:r>
      <w:r w:rsidR="00AC6ECC" w:rsidRPr="007422DE">
        <w:t>(7): 3574-3575.</w:t>
      </w:r>
    </w:p>
    <w:p w14:paraId="10955A86" w14:textId="697B2881" w:rsidR="00AC6ECC" w:rsidRPr="007422DE" w:rsidRDefault="00AC6ECC" w:rsidP="00AC6ECC">
      <w:pPr>
        <w:pStyle w:val="EndNoteBibliography"/>
      </w:pPr>
      <w:r w:rsidRPr="007422DE">
        <w:t>Chen, M. L., Xian,</w:t>
      </w:r>
      <w:r w:rsidR="00255335" w:rsidRPr="007422DE">
        <w:t xml:space="preserve"> Y.F., </w:t>
      </w:r>
      <w:r w:rsidRPr="007422DE">
        <w:t xml:space="preserve">Ip, </w:t>
      </w:r>
      <w:r w:rsidR="00255335" w:rsidRPr="007422DE">
        <w:t xml:space="preserve">S.P., </w:t>
      </w:r>
      <w:r w:rsidRPr="007422DE">
        <w:t xml:space="preserve">Tsai, </w:t>
      </w:r>
      <w:r w:rsidR="00255335" w:rsidRPr="007422DE">
        <w:t>S.H.,</w:t>
      </w:r>
      <w:r w:rsidRPr="007422DE">
        <w:t xml:space="preserve">Yang </w:t>
      </w:r>
      <w:r w:rsidR="00255335" w:rsidRPr="007422DE">
        <w:t xml:space="preserve">J.Y. </w:t>
      </w:r>
      <w:r w:rsidRPr="007422DE">
        <w:t xml:space="preserve">and Che </w:t>
      </w:r>
      <w:r w:rsidR="00255335" w:rsidRPr="007422DE">
        <w:t xml:space="preserve">C.T. </w:t>
      </w:r>
      <w:r w:rsidRPr="007422DE">
        <w:t xml:space="preserve">(2010). "Chemical and biological differentiation of Cortex Phellodendri Chinensis and Cortex Phellodendri Amurensis." </w:t>
      </w:r>
      <w:r w:rsidRPr="007422DE">
        <w:rPr>
          <w:u w:val="single"/>
        </w:rPr>
        <w:t>Planta Med</w:t>
      </w:r>
      <w:r w:rsidRPr="007422DE">
        <w:t xml:space="preserve"> </w:t>
      </w:r>
      <w:r w:rsidRPr="007422DE">
        <w:rPr>
          <w:b/>
        </w:rPr>
        <w:t>76</w:t>
      </w:r>
      <w:r w:rsidRPr="007422DE">
        <w:t>(14): 1530-1535.</w:t>
      </w:r>
    </w:p>
    <w:p w14:paraId="0D470E83" w14:textId="77777777" w:rsidR="00AC6ECC" w:rsidRPr="007422DE" w:rsidRDefault="00AC6ECC" w:rsidP="00AC6ECC">
      <w:pPr>
        <w:pStyle w:val="EndNoteBibliography"/>
      </w:pPr>
      <w:r w:rsidRPr="007422DE">
        <w:t xml:space="preserve">Cho, W. C. and K. N. Leung (2007). "In vitro and in vivo immunomodulating and immunorestorative effects of Astragalus membranaceus." </w:t>
      </w:r>
      <w:r w:rsidRPr="007422DE">
        <w:rPr>
          <w:u w:val="single"/>
        </w:rPr>
        <w:t>J Ethnopharmacol</w:t>
      </w:r>
      <w:r w:rsidRPr="007422DE">
        <w:t xml:space="preserve"> </w:t>
      </w:r>
      <w:r w:rsidRPr="007422DE">
        <w:rPr>
          <w:b/>
        </w:rPr>
        <w:t>113</w:t>
      </w:r>
      <w:r w:rsidRPr="007422DE">
        <w:t>(1): 132-141.</w:t>
      </w:r>
    </w:p>
    <w:p w14:paraId="500ECE59" w14:textId="2FFEBEE9" w:rsidR="00AC6ECC" w:rsidRPr="007422DE" w:rsidRDefault="00255335" w:rsidP="00AC6ECC">
      <w:pPr>
        <w:pStyle w:val="EndNoteBibliography"/>
      </w:pPr>
      <w:r w:rsidRPr="007422DE">
        <w:t>Falagas, M. E.,</w:t>
      </w:r>
      <w:r w:rsidR="00AC6ECC" w:rsidRPr="007422DE">
        <w:t xml:space="preserve"> Athanasiou, </w:t>
      </w:r>
      <w:r w:rsidRPr="007422DE">
        <w:t>S.,</w:t>
      </w:r>
      <w:r w:rsidR="00AC6ECC" w:rsidRPr="007422DE">
        <w:t xml:space="preserve"> Iavazzo, </w:t>
      </w:r>
      <w:r w:rsidRPr="007422DE">
        <w:t>C.,</w:t>
      </w:r>
      <w:r w:rsidR="00AC6ECC" w:rsidRPr="007422DE">
        <w:t xml:space="preserve">Tokas </w:t>
      </w:r>
      <w:r w:rsidRPr="007422DE">
        <w:t xml:space="preserve">T. and </w:t>
      </w:r>
      <w:r w:rsidR="00AC6ECC" w:rsidRPr="007422DE">
        <w:t>Antsaklis</w:t>
      </w:r>
      <w:r w:rsidRPr="007422DE">
        <w:t xml:space="preserve"> A.</w:t>
      </w:r>
      <w:r w:rsidR="00AC6ECC" w:rsidRPr="007422DE">
        <w:t xml:space="preserve"> (2008). "Urinary tract infections after pelvic floor gynecological surgery: prevalence and effect of antimicrobial prophylaxis. A systematic review." </w:t>
      </w:r>
      <w:r w:rsidR="00AC6ECC" w:rsidRPr="007422DE">
        <w:rPr>
          <w:u w:val="single"/>
        </w:rPr>
        <w:t>International Urogynecology Journal</w:t>
      </w:r>
      <w:r w:rsidR="00AC6ECC" w:rsidRPr="007422DE">
        <w:t xml:space="preserve"> </w:t>
      </w:r>
      <w:r w:rsidR="00AC6ECC" w:rsidRPr="007422DE">
        <w:rPr>
          <w:b/>
        </w:rPr>
        <w:t>19</w:t>
      </w:r>
      <w:r w:rsidR="00AC6ECC" w:rsidRPr="007422DE">
        <w:t>(8): 1165-1172.</w:t>
      </w:r>
    </w:p>
    <w:p w14:paraId="6847A86E" w14:textId="463A8B5B" w:rsidR="00AC6ECC" w:rsidRPr="007422DE" w:rsidRDefault="00255335" w:rsidP="00AC6ECC">
      <w:pPr>
        <w:pStyle w:val="EndNoteBibliography"/>
      </w:pPr>
      <w:r w:rsidRPr="007422DE">
        <w:t>Flower, A.,</w:t>
      </w:r>
      <w:r w:rsidR="00AC6ECC" w:rsidRPr="007422DE">
        <w:t xml:space="preserve"> Bishop </w:t>
      </w:r>
      <w:r w:rsidRPr="007422DE">
        <w:t xml:space="preserve">F.L. and </w:t>
      </w:r>
      <w:r w:rsidR="00AC6ECC" w:rsidRPr="007422DE">
        <w:t xml:space="preserve">Lewith </w:t>
      </w:r>
      <w:r w:rsidRPr="007422DE">
        <w:t xml:space="preserve">G. </w:t>
      </w:r>
      <w:r w:rsidR="00AC6ECC" w:rsidRPr="007422DE">
        <w:t xml:space="preserve">(2014). "How women manage recurrent urinary tract infections: an analysis of postings on a popular web forum." </w:t>
      </w:r>
      <w:r w:rsidR="00AC6ECC" w:rsidRPr="007422DE">
        <w:rPr>
          <w:u w:val="single"/>
        </w:rPr>
        <w:t>BMC Family Practice</w:t>
      </w:r>
      <w:r w:rsidR="00AC6ECC" w:rsidRPr="007422DE">
        <w:t xml:space="preserve"> </w:t>
      </w:r>
      <w:r w:rsidR="00AC6ECC" w:rsidRPr="007422DE">
        <w:rPr>
          <w:b/>
        </w:rPr>
        <w:t>15</w:t>
      </w:r>
      <w:r w:rsidR="00AC6ECC" w:rsidRPr="007422DE">
        <w:t>(1): 1-8.</w:t>
      </w:r>
    </w:p>
    <w:p w14:paraId="512BE1DF" w14:textId="1F610F34" w:rsidR="00AC6ECC" w:rsidRPr="007422DE" w:rsidRDefault="00255335" w:rsidP="00AC6ECC">
      <w:pPr>
        <w:pStyle w:val="EndNoteBibliography"/>
      </w:pPr>
      <w:r w:rsidRPr="007422DE">
        <w:t xml:space="preserve">Flower, A., </w:t>
      </w:r>
      <w:r w:rsidR="00AC6ECC" w:rsidRPr="007422DE">
        <w:t xml:space="preserve">Lewith, </w:t>
      </w:r>
      <w:r w:rsidRPr="007422DE">
        <w:t>G</w:t>
      </w:r>
      <w:r w:rsidR="00AC6ECC" w:rsidRPr="007422DE">
        <w:t>.</w:t>
      </w:r>
      <w:r w:rsidRPr="007422DE">
        <w:t>,</w:t>
      </w:r>
      <w:r w:rsidR="00AC6ECC" w:rsidRPr="007422DE">
        <w:t xml:space="preserve"> Liu, </w:t>
      </w:r>
      <w:r w:rsidRPr="007422DE">
        <w:t xml:space="preserve">J.P., </w:t>
      </w:r>
      <w:r w:rsidR="00AC6ECC" w:rsidRPr="007422DE">
        <w:t>Gibbs</w:t>
      </w:r>
      <w:r w:rsidRPr="007422DE">
        <w:t xml:space="preserve"> R. and </w:t>
      </w:r>
      <w:r w:rsidR="00AC6ECC" w:rsidRPr="007422DE">
        <w:t>Hicks</w:t>
      </w:r>
      <w:r w:rsidRPr="007422DE">
        <w:t xml:space="preserve"> J.</w:t>
      </w:r>
      <w:r w:rsidR="00AC6ECC" w:rsidRPr="007422DE">
        <w:t xml:space="preserve"> (2016). "Applying the principles of the Five Phase (Wu Xing) model to inform good practice for studies of Chinese herbal medicine." </w:t>
      </w:r>
      <w:r w:rsidR="00AC6ECC" w:rsidRPr="007422DE">
        <w:rPr>
          <w:u w:val="single"/>
        </w:rPr>
        <w:t>European Journal of Integrative Medicine</w:t>
      </w:r>
      <w:r w:rsidR="00AC6ECC" w:rsidRPr="007422DE">
        <w:t xml:space="preserve"> </w:t>
      </w:r>
      <w:r w:rsidR="00AC6ECC" w:rsidRPr="007422DE">
        <w:rPr>
          <w:b/>
        </w:rPr>
        <w:t>8</w:t>
      </w:r>
      <w:r w:rsidR="00AC6ECC" w:rsidRPr="007422DE">
        <w:t>(3): 191-197.</w:t>
      </w:r>
    </w:p>
    <w:p w14:paraId="5ACCC109" w14:textId="49A15922" w:rsidR="00AC6ECC" w:rsidRPr="007422DE" w:rsidRDefault="00AC6ECC" w:rsidP="00AC6ECC">
      <w:pPr>
        <w:pStyle w:val="EndNoteBibliography"/>
      </w:pPr>
      <w:r w:rsidRPr="007422DE">
        <w:t>Flower A, W</w:t>
      </w:r>
      <w:r w:rsidR="00255335" w:rsidRPr="007422DE">
        <w:t>ang</w:t>
      </w:r>
      <w:r w:rsidRPr="007422DE">
        <w:t>. L., Lewith G, Liu J, Li Q</w:t>
      </w:r>
      <w:r w:rsidR="00255335" w:rsidRPr="007422DE">
        <w:t>.</w:t>
      </w:r>
      <w:r w:rsidRPr="007422DE">
        <w:t xml:space="preserve"> (2015). Chinese herbal medicine for treating recureent urinary tract infections. </w:t>
      </w:r>
      <w:r w:rsidRPr="007422DE">
        <w:rPr>
          <w:u w:val="single"/>
        </w:rPr>
        <w:t>Cochrane Database of Systematic Reviews</w:t>
      </w:r>
      <w:r w:rsidRPr="007422DE">
        <w:t>.</w:t>
      </w:r>
    </w:p>
    <w:p w14:paraId="6DB8F1DC" w14:textId="4F0B7D0C" w:rsidR="00AC6ECC" w:rsidRPr="007422DE" w:rsidRDefault="00AC6ECC" w:rsidP="00AC6ECC">
      <w:pPr>
        <w:pStyle w:val="EndNoteBibliography"/>
      </w:pPr>
      <w:r w:rsidRPr="007422DE">
        <w:t>Flower, A. H</w:t>
      </w:r>
      <w:r w:rsidR="00C15600" w:rsidRPr="007422DE">
        <w:t>arman</w:t>
      </w:r>
      <w:r w:rsidRPr="007422DE">
        <w:t>, K</w:t>
      </w:r>
      <w:r w:rsidR="00C15600" w:rsidRPr="007422DE">
        <w:t>.;</w:t>
      </w:r>
      <w:r w:rsidRPr="007422DE">
        <w:t xml:space="preserve"> Lewith, G</w:t>
      </w:r>
      <w:r w:rsidR="00C15600" w:rsidRPr="007422DE">
        <w:t>; Moore, M</w:t>
      </w:r>
      <w:r w:rsidRPr="007422DE">
        <w:t xml:space="preserve">; Bishop, F; Stuart, B; Lampard, N (2016). "Standardised Chinese herbal treatment delivered by GPs compared with individualised treatment administered by practitioners of Chinese herbal medicine for women with recurrent urinary tract infections (RUTI): study protocol for a randomised controlled trial." </w:t>
      </w:r>
      <w:r w:rsidRPr="007422DE">
        <w:rPr>
          <w:u w:val="single"/>
        </w:rPr>
        <w:t>Trials</w:t>
      </w:r>
      <w:r w:rsidRPr="007422DE">
        <w:t xml:space="preserve"> </w:t>
      </w:r>
      <w:r w:rsidRPr="007422DE">
        <w:rPr>
          <w:b/>
        </w:rPr>
        <w:t>17</w:t>
      </w:r>
      <w:r w:rsidRPr="007422DE">
        <w:t>(358).</w:t>
      </w:r>
    </w:p>
    <w:p w14:paraId="4BE687C9" w14:textId="77777777" w:rsidR="00AC6ECC" w:rsidRPr="007422DE" w:rsidRDefault="00AC6ECC" w:rsidP="00AC6ECC">
      <w:pPr>
        <w:pStyle w:val="EndNoteBibliography"/>
      </w:pPr>
      <w:r w:rsidRPr="007422DE">
        <w:t xml:space="preserve">Foxman, B. (2010). "The epidemiology of urinary tract infection." </w:t>
      </w:r>
      <w:r w:rsidRPr="007422DE">
        <w:rPr>
          <w:u w:val="single"/>
        </w:rPr>
        <w:t>Nature Reviews Urology</w:t>
      </w:r>
      <w:r w:rsidRPr="007422DE">
        <w:t xml:space="preserve"> </w:t>
      </w:r>
      <w:r w:rsidRPr="007422DE">
        <w:rPr>
          <w:b/>
        </w:rPr>
        <w:t>7</w:t>
      </w:r>
      <w:r w:rsidRPr="007422DE">
        <w:t>: 653.</w:t>
      </w:r>
    </w:p>
    <w:p w14:paraId="698FC1C3" w14:textId="77777777" w:rsidR="00AC6ECC" w:rsidRPr="007422DE" w:rsidRDefault="00AC6ECC" w:rsidP="00AC6ECC">
      <w:pPr>
        <w:pStyle w:val="EndNoteBibliography"/>
      </w:pPr>
      <w:r w:rsidRPr="007422DE">
        <w:t xml:space="preserve">Franco, A. V. (2005). "Recurrent urinary tract infections." </w:t>
      </w:r>
      <w:r w:rsidRPr="007422DE">
        <w:rPr>
          <w:u w:val="single"/>
        </w:rPr>
        <w:t>Best Pract Res Clin Obstet Gynaecol</w:t>
      </w:r>
      <w:r w:rsidRPr="007422DE">
        <w:t xml:space="preserve"> </w:t>
      </w:r>
      <w:r w:rsidRPr="007422DE">
        <w:rPr>
          <w:b/>
        </w:rPr>
        <w:t>19</w:t>
      </w:r>
      <w:r w:rsidRPr="007422DE">
        <w:t>(6): 861-873.</w:t>
      </w:r>
    </w:p>
    <w:p w14:paraId="3FEED8E7" w14:textId="10B892C8" w:rsidR="00AC6ECC" w:rsidRPr="007422DE" w:rsidRDefault="003A4CD4" w:rsidP="00AC6ECC">
      <w:pPr>
        <w:pStyle w:val="EndNoteBibliography"/>
      </w:pPr>
      <w:r w:rsidRPr="007422DE">
        <w:t xml:space="preserve">Gupta, S.; </w:t>
      </w:r>
      <w:r w:rsidR="00AC6ECC" w:rsidRPr="007422DE">
        <w:t>Zhang,</w:t>
      </w:r>
      <w:r w:rsidRPr="007422DE">
        <w:t xml:space="preserve"> D.;</w:t>
      </w:r>
      <w:r w:rsidR="00AC6ECC" w:rsidRPr="007422DE">
        <w:t xml:space="preserve"> Yi </w:t>
      </w:r>
      <w:r w:rsidRPr="007422DE">
        <w:t xml:space="preserve">J. and </w:t>
      </w:r>
      <w:r w:rsidR="00AC6ECC" w:rsidRPr="007422DE">
        <w:t>Shao</w:t>
      </w:r>
      <w:r w:rsidRPr="007422DE">
        <w:t xml:space="preserve"> J. </w:t>
      </w:r>
      <w:r w:rsidR="00AC6ECC" w:rsidRPr="007422DE">
        <w:t xml:space="preserve">(2004). "Anticancer activities of Oldenlandia diffusa." </w:t>
      </w:r>
      <w:r w:rsidR="00AC6ECC" w:rsidRPr="007422DE">
        <w:rPr>
          <w:u w:val="single"/>
        </w:rPr>
        <w:t>J Herb Pharmacother</w:t>
      </w:r>
      <w:r w:rsidR="00AC6ECC" w:rsidRPr="007422DE">
        <w:t xml:space="preserve"> </w:t>
      </w:r>
      <w:r w:rsidR="00AC6ECC" w:rsidRPr="007422DE">
        <w:rPr>
          <w:b/>
        </w:rPr>
        <w:t>4</w:t>
      </w:r>
      <w:r w:rsidR="00AC6ECC" w:rsidRPr="007422DE">
        <w:t>(1): 21-33.</w:t>
      </w:r>
    </w:p>
    <w:p w14:paraId="4DBCF274" w14:textId="5B623CDE" w:rsidR="00AC6ECC" w:rsidRPr="007422DE" w:rsidRDefault="00AC6ECC" w:rsidP="00AC6ECC">
      <w:pPr>
        <w:pStyle w:val="EndNoteBibliography"/>
      </w:pPr>
      <w:r w:rsidRPr="007422DE">
        <w:t xml:space="preserve">Harding, G. K., Ronald, </w:t>
      </w:r>
      <w:r w:rsidR="00134C7E" w:rsidRPr="007422DE">
        <w:t>A.R.,</w:t>
      </w:r>
      <w:r w:rsidRPr="007422DE">
        <w:t xml:space="preserve"> Nicolle, </w:t>
      </w:r>
      <w:r w:rsidR="00134C7E" w:rsidRPr="007422DE">
        <w:t>L.E.,</w:t>
      </w:r>
      <w:r w:rsidRPr="007422DE">
        <w:t xml:space="preserve"> Thomson </w:t>
      </w:r>
      <w:r w:rsidR="00134C7E" w:rsidRPr="007422DE">
        <w:t xml:space="preserve">M.J. </w:t>
      </w:r>
      <w:r w:rsidRPr="007422DE">
        <w:t xml:space="preserve">and Gray </w:t>
      </w:r>
      <w:r w:rsidR="00134C7E" w:rsidRPr="007422DE">
        <w:t xml:space="preserve">G.J. </w:t>
      </w:r>
      <w:r w:rsidRPr="007422DE">
        <w:t xml:space="preserve">(1982). "Long-term antimicrobial prophylaxis for recurrent urinary tract infection in women." </w:t>
      </w:r>
      <w:r w:rsidRPr="007422DE">
        <w:rPr>
          <w:u w:val="single"/>
        </w:rPr>
        <w:t>Rev Infect Dis</w:t>
      </w:r>
      <w:r w:rsidRPr="007422DE">
        <w:t xml:space="preserve"> </w:t>
      </w:r>
      <w:r w:rsidRPr="007422DE">
        <w:rPr>
          <w:b/>
        </w:rPr>
        <w:t>4</w:t>
      </w:r>
      <w:r w:rsidRPr="007422DE">
        <w:t>(2): 438-443.</w:t>
      </w:r>
    </w:p>
    <w:p w14:paraId="5739BE3B" w14:textId="13614E7B" w:rsidR="00AC6ECC" w:rsidRPr="007422DE" w:rsidRDefault="00AC6ECC" w:rsidP="00AC6ECC">
      <w:pPr>
        <w:pStyle w:val="EndNoteBibliography"/>
      </w:pPr>
      <w:r w:rsidRPr="007422DE">
        <w:t>Hooton, T. M.</w:t>
      </w:r>
      <w:r w:rsidR="003A4CD4" w:rsidRPr="007422DE">
        <w:t xml:space="preserve">; </w:t>
      </w:r>
      <w:r w:rsidRPr="007422DE">
        <w:t xml:space="preserve">Scholes, </w:t>
      </w:r>
      <w:r w:rsidR="003A4CD4" w:rsidRPr="007422DE">
        <w:t xml:space="preserve">D.; </w:t>
      </w:r>
      <w:r w:rsidRPr="007422DE">
        <w:t xml:space="preserve">Hughes, </w:t>
      </w:r>
      <w:r w:rsidR="003A4CD4" w:rsidRPr="007422DE">
        <w:t xml:space="preserve">J.P.; </w:t>
      </w:r>
      <w:r w:rsidRPr="007422DE">
        <w:t xml:space="preserve">Winter, </w:t>
      </w:r>
      <w:r w:rsidR="003A4CD4" w:rsidRPr="007422DE">
        <w:t xml:space="preserve">C.; </w:t>
      </w:r>
      <w:r w:rsidRPr="007422DE">
        <w:t xml:space="preserve">Roberts, </w:t>
      </w:r>
      <w:r w:rsidR="003A4CD4" w:rsidRPr="007422DE">
        <w:t xml:space="preserve">P.L.; </w:t>
      </w:r>
      <w:r w:rsidRPr="007422DE">
        <w:t>Stapleton, A</w:t>
      </w:r>
      <w:r w:rsidR="003A4CD4" w:rsidRPr="007422DE">
        <w:t xml:space="preserve"> E.;</w:t>
      </w:r>
      <w:r w:rsidRPr="007422DE">
        <w:t xml:space="preserve">. Stergachis </w:t>
      </w:r>
      <w:r w:rsidR="003A4CD4" w:rsidRPr="007422DE">
        <w:t xml:space="preserve">A. </w:t>
      </w:r>
      <w:r w:rsidRPr="007422DE">
        <w:t xml:space="preserve">and Stamm </w:t>
      </w:r>
      <w:r w:rsidR="003A4CD4" w:rsidRPr="007422DE">
        <w:t xml:space="preserve">W. E. </w:t>
      </w:r>
      <w:r w:rsidRPr="007422DE">
        <w:t xml:space="preserve">(1996). "A prospective study of risk factors for symptomatic urinary tract infection in young women." </w:t>
      </w:r>
      <w:r w:rsidRPr="007422DE">
        <w:rPr>
          <w:u w:val="single"/>
        </w:rPr>
        <w:t>N Engl J Med</w:t>
      </w:r>
      <w:r w:rsidRPr="007422DE">
        <w:t xml:space="preserve"> </w:t>
      </w:r>
      <w:r w:rsidRPr="007422DE">
        <w:rPr>
          <w:b/>
        </w:rPr>
        <w:t>335</w:t>
      </w:r>
      <w:r w:rsidRPr="007422DE">
        <w:t>(7): 468-474.</w:t>
      </w:r>
    </w:p>
    <w:p w14:paraId="0A05E82A" w14:textId="77777777" w:rsidR="00AC6ECC" w:rsidRPr="007422DE" w:rsidRDefault="00AC6ECC" w:rsidP="00AC6ECC">
      <w:pPr>
        <w:pStyle w:val="EndNoteBibliography"/>
      </w:pPr>
      <w:r w:rsidRPr="007422DE">
        <w:t xml:space="preserve">Huang, K. C. (1999). </w:t>
      </w:r>
      <w:r w:rsidRPr="007422DE">
        <w:rPr>
          <w:u w:val="single"/>
        </w:rPr>
        <w:t>The Pharmacology of Chinese herbs</w:t>
      </w:r>
      <w:r w:rsidRPr="007422DE">
        <w:t>. London, CRC Press.</w:t>
      </w:r>
    </w:p>
    <w:p w14:paraId="0286B763" w14:textId="2F5CB618" w:rsidR="00AC6ECC" w:rsidRPr="007422DE" w:rsidRDefault="00AC6ECC" w:rsidP="00AC6ECC">
      <w:pPr>
        <w:pStyle w:val="EndNoteBibliography"/>
      </w:pPr>
      <w:r w:rsidRPr="007422DE">
        <w:t xml:space="preserve">Kim, S. J., Chung, </w:t>
      </w:r>
      <w:r w:rsidR="00134C7E" w:rsidRPr="007422DE">
        <w:t xml:space="preserve">W.S., </w:t>
      </w:r>
      <w:r w:rsidRPr="007422DE">
        <w:t>Kim,</w:t>
      </w:r>
      <w:r w:rsidR="00134C7E" w:rsidRPr="007422DE">
        <w:t xml:space="preserve"> S.S.,</w:t>
      </w:r>
      <w:r w:rsidRPr="007422DE">
        <w:t xml:space="preserve"> Ko </w:t>
      </w:r>
      <w:r w:rsidR="00134C7E" w:rsidRPr="007422DE">
        <w:t xml:space="preserve">S.G. and </w:t>
      </w:r>
      <w:r w:rsidRPr="007422DE">
        <w:t xml:space="preserve">Um </w:t>
      </w:r>
      <w:r w:rsidR="00134C7E" w:rsidRPr="007422DE">
        <w:t xml:space="preserve">J.Y. </w:t>
      </w:r>
      <w:r w:rsidRPr="007422DE">
        <w:t xml:space="preserve">(2011). "Antiinflammatory effect of Oldenlandia diffusa and its constituent, hentriacontane, through suppression </w:t>
      </w:r>
      <w:r w:rsidRPr="007422DE">
        <w:lastRenderedPageBreak/>
        <w:t xml:space="preserve">of caspase-1 activation in mouse peritoneal macrophages." </w:t>
      </w:r>
      <w:r w:rsidRPr="007422DE">
        <w:rPr>
          <w:u w:val="single"/>
        </w:rPr>
        <w:t>Phytother Res</w:t>
      </w:r>
      <w:r w:rsidRPr="007422DE">
        <w:t xml:space="preserve"> </w:t>
      </w:r>
      <w:r w:rsidRPr="007422DE">
        <w:rPr>
          <w:b/>
        </w:rPr>
        <w:t>25</w:t>
      </w:r>
      <w:r w:rsidRPr="007422DE">
        <w:t>(10): 1537-1546.</w:t>
      </w:r>
    </w:p>
    <w:p w14:paraId="5A7DAABB" w14:textId="7339FA3F" w:rsidR="00AC6ECC" w:rsidRPr="007422DE" w:rsidRDefault="00134C7E" w:rsidP="00AC6ECC">
      <w:pPr>
        <w:pStyle w:val="EndNoteBibliography"/>
      </w:pPr>
      <w:r w:rsidRPr="007422DE">
        <w:t xml:space="preserve">Kumarasamy, K. K., </w:t>
      </w:r>
      <w:r w:rsidR="00AC6ECC" w:rsidRPr="007422DE">
        <w:t xml:space="preserve">Toleman, </w:t>
      </w:r>
      <w:r w:rsidRPr="007422DE">
        <w:t>M.A.,</w:t>
      </w:r>
      <w:r w:rsidR="00AC6ECC" w:rsidRPr="007422DE">
        <w:t xml:space="preserve">Walsh, </w:t>
      </w:r>
      <w:r w:rsidRPr="007422DE">
        <w:t xml:space="preserve">T., </w:t>
      </w:r>
      <w:r w:rsidR="00AC6ECC" w:rsidRPr="007422DE">
        <w:t xml:space="preserve">Bagaria, </w:t>
      </w:r>
      <w:r w:rsidRPr="007422DE">
        <w:t xml:space="preserve">J., </w:t>
      </w:r>
      <w:r w:rsidR="00AC6ECC" w:rsidRPr="007422DE">
        <w:t xml:space="preserve">Butt, </w:t>
      </w:r>
      <w:r w:rsidRPr="007422DE">
        <w:t xml:space="preserve">F., </w:t>
      </w:r>
      <w:r w:rsidR="00AC6ECC" w:rsidRPr="007422DE">
        <w:t xml:space="preserve">Balakrishnan, </w:t>
      </w:r>
      <w:r w:rsidRPr="007422DE">
        <w:t>R.,</w:t>
      </w:r>
      <w:r w:rsidR="00AC6ECC" w:rsidRPr="007422DE">
        <w:t xml:space="preserve"> Chaudhary, </w:t>
      </w:r>
      <w:r w:rsidRPr="007422DE">
        <w:t xml:space="preserve">U., </w:t>
      </w:r>
      <w:r w:rsidR="00AC6ECC" w:rsidRPr="007422DE">
        <w:t xml:space="preserve">Doumith, </w:t>
      </w:r>
      <w:r w:rsidRPr="007422DE">
        <w:t>M., Giske, C.G.,and</w:t>
      </w:r>
      <w:r w:rsidR="00AC6ECC" w:rsidRPr="007422DE">
        <w:t xml:space="preserve"> Irfan </w:t>
      </w:r>
      <w:r w:rsidRPr="007422DE">
        <w:t xml:space="preserve">S. </w:t>
      </w:r>
      <w:r w:rsidR="00AC6ECC" w:rsidRPr="007422DE">
        <w:t xml:space="preserve">(2010). "Emergence of a new antibiotic resistance mechanism in India, Pakistan, and the UK: a molecular, biological, and epidemiological study." </w:t>
      </w:r>
      <w:r w:rsidR="00AC6ECC" w:rsidRPr="007422DE">
        <w:rPr>
          <w:u w:val="single"/>
        </w:rPr>
        <w:t>The Lancet infectious diseases</w:t>
      </w:r>
      <w:r w:rsidR="00AC6ECC" w:rsidRPr="007422DE">
        <w:t xml:space="preserve"> </w:t>
      </w:r>
      <w:r w:rsidR="00AC6ECC" w:rsidRPr="007422DE">
        <w:rPr>
          <w:b/>
        </w:rPr>
        <w:t>10</w:t>
      </w:r>
      <w:r w:rsidR="00AC6ECC" w:rsidRPr="007422DE">
        <w:t>(9): 597-602.</w:t>
      </w:r>
    </w:p>
    <w:p w14:paraId="33809825" w14:textId="77777777" w:rsidR="00AC6ECC" w:rsidRPr="007422DE" w:rsidRDefault="00AC6ECC" w:rsidP="00AC6ECC">
      <w:pPr>
        <w:pStyle w:val="EndNoteBibliography"/>
      </w:pPr>
      <w:r w:rsidRPr="007422DE">
        <w:t xml:space="preserve">Kunin, C. M. (1994). "Urinary tract infections in females." </w:t>
      </w:r>
      <w:r w:rsidRPr="007422DE">
        <w:rPr>
          <w:u w:val="single"/>
        </w:rPr>
        <w:t>Clin Infect Dis</w:t>
      </w:r>
      <w:r w:rsidRPr="007422DE">
        <w:t xml:space="preserve"> </w:t>
      </w:r>
      <w:r w:rsidRPr="007422DE">
        <w:rPr>
          <w:b/>
        </w:rPr>
        <w:t>18</w:t>
      </w:r>
      <w:r w:rsidRPr="007422DE">
        <w:t>: 10.</w:t>
      </w:r>
    </w:p>
    <w:p w14:paraId="73A60851" w14:textId="1377D333" w:rsidR="00AC6ECC" w:rsidRPr="007422DE" w:rsidRDefault="00134C7E" w:rsidP="00AC6ECC">
      <w:pPr>
        <w:pStyle w:val="EndNoteBibliography"/>
      </w:pPr>
      <w:r w:rsidRPr="007422DE">
        <w:t xml:space="preserve">Leydon, G., </w:t>
      </w:r>
      <w:r w:rsidR="00AC6ECC" w:rsidRPr="007422DE">
        <w:t xml:space="preserve">Turner, </w:t>
      </w:r>
      <w:r w:rsidRPr="007422DE">
        <w:t xml:space="preserve">S., </w:t>
      </w:r>
      <w:r w:rsidR="00AC6ECC" w:rsidRPr="007422DE">
        <w:t xml:space="preserve">Smith </w:t>
      </w:r>
      <w:r w:rsidRPr="007422DE">
        <w:t>H. and</w:t>
      </w:r>
      <w:r w:rsidR="00AC6ECC" w:rsidRPr="007422DE">
        <w:t xml:space="preserve"> Little </w:t>
      </w:r>
      <w:r w:rsidRPr="007422DE">
        <w:t>P.</w:t>
      </w:r>
      <w:r w:rsidR="00AC6ECC" w:rsidRPr="007422DE">
        <w:t xml:space="preserve">(2010). "Women’s views about management and cause of urinary tract infection: qualitative interview study." </w:t>
      </w:r>
      <w:r w:rsidR="00AC6ECC" w:rsidRPr="007422DE">
        <w:rPr>
          <w:u w:val="single"/>
        </w:rPr>
        <w:t>BMj</w:t>
      </w:r>
      <w:r w:rsidR="00AC6ECC" w:rsidRPr="007422DE">
        <w:t xml:space="preserve"> </w:t>
      </w:r>
      <w:r w:rsidR="00AC6ECC" w:rsidRPr="007422DE">
        <w:rPr>
          <w:b/>
        </w:rPr>
        <w:t>340</w:t>
      </w:r>
      <w:r w:rsidR="00AC6ECC" w:rsidRPr="007422DE">
        <w:t>.</w:t>
      </w:r>
    </w:p>
    <w:p w14:paraId="438735F8" w14:textId="108F8876" w:rsidR="00AC6ECC" w:rsidRPr="007422DE" w:rsidRDefault="00134C7E" w:rsidP="00AC6ECC">
      <w:pPr>
        <w:pStyle w:val="EndNoteBibliography"/>
      </w:pPr>
      <w:r w:rsidRPr="007422DE">
        <w:t xml:space="preserve">Little, P., </w:t>
      </w:r>
      <w:r w:rsidR="00AC6ECC" w:rsidRPr="007422DE">
        <w:t xml:space="preserve">Merriman, </w:t>
      </w:r>
      <w:r w:rsidRPr="007422DE">
        <w:t>R.,</w:t>
      </w:r>
      <w:r w:rsidR="00AC6ECC" w:rsidRPr="007422DE">
        <w:t xml:space="preserve">Turner, </w:t>
      </w:r>
      <w:r w:rsidRPr="007422DE">
        <w:t>S.,</w:t>
      </w:r>
      <w:r w:rsidR="00AC6ECC" w:rsidRPr="007422DE">
        <w:t xml:space="preserve"> Rumsby, </w:t>
      </w:r>
      <w:r w:rsidRPr="007422DE">
        <w:t>K., W</w:t>
      </w:r>
      <w:r w:rsidR="00AC6ECC" w:rsidRPr="007422DE">
        <w:t xml:space="preserve">arner, </w:t>
      </w:r>
      <w:r w:rsidRPr="007422DE">
        <w:t>G.,</w:t>
      </w:r>
      <w:r w:rsidR="00AC6ECC" w:rsidRPr="007422DE">
        <w:t xml:space="preserve"> Lowes, </w:t>
      </w:r>
      <w:r w:rsidRPr="007422DE">
        <w:t xml:space="preserve">J.A., </w:t>
      </w:r>
      <w:r w:rsidR="00AC6ECC" w:rsidRPr="007422DE">
        <w:t xml:space="preserve">Smith, </w:t>
      </w:r>
      <w:r w:rsidRPr="007422DE">
        <w:t>H.,</w:t>
      </w:r>
      <w:r w:rsidR="00AC6ECC" w:rsidRPr="007422DE">
        <w:t xml:space="preserve"> Hawke,</w:t>
      </w:r>
      <w:r w:rsidRPr="007422DE">
        <w:t xml:space="preserve"> C.,</w:t>
      </w:r>
      <w:r w:rsidR="00AC6ECC" w:rsidRPr="007422DE">
        <w:t xml:space="preserve"> Leydon, </w:t>
      </w:r>
      <w:r w:rsidRPr="007422DE">
        <w:t xml:space="preserve">G., </w:t>
      </w:r>
      <w:r w:rsidR="00AC6ECC" w:rsidRPr="007422DE">
        <w:t xml:space="preserve">Mullee </w:t>
      </w:r>
      <w:r w:rsidRPr="007422DE">
        <w:t xml:space="preserve">M. and </w:t>
      </w:r>
      <w:r w:rsidR="00AC6ECC" w:rsidRPr="007422DE">
        <w:t xml:space="preserve">Moore </w:t>
      </w:r>
      <w:r w:rsidRPr="007422DE">
        <w:t xml:space="preserve">M.V. </w:t>
      </w:r>
      <w:r w:rsidR="00AC6ECC" w:rsidRPr="007422DE">
        <w:t xml:space="preserve">(2010). "Presentation, pattern, and natural course of severe symptoms, and role of antibiotics and antibiotic resistance among patients presenting with suspected uncomplicated urinary tract infection in primary care: observational study." </w:t>
      </w:r>
      <w:r w:rsidR="00AC6ECC" w:rsidRPr="007422DE">
        <w:rPr>
          <w:u w:val="single"/>
        </w:rPr>
        <w:t>Brit Med J</w:t>
      </w:r>
      <w:r w:rsidR="00AC6ECC" w:rsidRPr="007422DE">
        <w:t xml:space="preserve"> </w:t>
      </w:r>
      <w:r w:rsidR="00AC6ECC" w:rsidRPr="007422DE">
        <w:rPr>
          <w:b/>
        </w:rPr>
        <w:t>340</w:t>
      </w:r>
      <w:r w:rsidR="00AC6ECC" w:rsidRPr="007422DE">
        <w:t>.</w:t>
      </w:r>
    </w:p>
    <w:p w14:paraId="6F23B7F9" w14:textId="7B14F238" w:rsidR="00AC6ECC" w:rsidRPr="007422DE" w:rsidRDefault="00AC6ECC" w:rsidP="00AC6ECC">
      <w:pPr>
        <w:pStyle w:val="EndNoteBibliography"/>
      </w:pPr>
      <w:r w:rsidRPr="007422DE">
        <w:t xml:space="preserve">Little, P., Moore, </w:t>
      </w:r>
      <w:r w:rsidR="00134C7E" w:rsidRPr="007422DE">
        <w:t>M.,</w:t>
      </w:r>
      <w:r w:rsidRPr="007422DE">
        <w:t xml:space="preserve"> Turner, </w:t>
      </w:r>
      <w:r w:rsidR="00134C7E" w:rsidRPr="007422DE">
        <w:t>S.,</w:t>
      </w:r>
      <w:r w:rsidRPr="007422DE">
        <w:t xml:space="preserve"> Rumsby, </w:t>
      </w:r>
      <w:r w:rsidR="00134C7E" w:rsidRPr="007422DE">
        <w:t xml:space="preserve">K., </w:t>
      </w:r>
      <w:r w:rsidRPr="007422DE">
        <w:t xml:space="preserve">Warner, </w:t>
      </w:r>
      <w:r w:rsidR="00134C7E" w:rsidRPr="007422DE">
        <w:t xml:space="preserve">G., </w:t>
      </w:r>
      <w:r w:rsidRPr="007422DE">
        <w:t xml:space="preserve">Lowes, </w:t>
      </w:r>
      <w:r w:rsidR="00134C7E" w:rsidRPr="007422DE">
        <w:t xml:space="preserve">J., </w:t>
      </w:r>
      <w:r w:rsidRPr="007422DE">
        <w:t xml:space="preserve">Smith, </w:t>
      </w:r>
      <w:r w:rsidR="00134C7E" w:rsidRPr="007422DE">
        <w:t xml:space="preserve">H., </w:t>
      </w:r>
      <w:r w:rsidRPr="007422DE">
        <w:t xml:space="preserve">Hawke, </w:t>
      </w:r>
      <w:r w:rsidR="00134C7E" w:rsidRPr="007422DE">
        <w:t xml:space="preserve">C., </w:t>
      </w:r>
      <w:r w:rsidRPr="007422DE">
        <w:t xml:space="preserve">Leydon </w:t>
      </w:r>
      <w:r w:rsidR="00134C7E" w:rsidRPr="007422DE">
        <w:t>G. and</w:t>
      </w:r>
      <w:r w:rsidRPr="007422DE">
        <w:t xml:space="preserve"> Arscott</w:t>
      </w:r>
      <w:r w:rsidR="00134C7E" w:rsidRPr="007422DE">
        <w:t>, A.</w:t>
      </w:r>
      <w:r w:rsidRPr="007422DE">
        <w:t xml:space="preserve"> (2010). "Effectiveness of five different approaches in management of urinary tract infection: randomised controlled trial." </w:t>
      </w:r>
      <w:r w:rsidRPr="007422DE">
        <w:rPr>
          <w:u w:val="single"/>
        </w:rPr>
        <w:t>BMJ</w:t>
      </w:r>
      <w:r w:rsidRPr="007422DE">
        <w:t xml:space="preserve"> </w:t>
      </w:r>
      <w:r w:rsidRPr="007422DE">
        <w:rPr>
          <w:b/>
        </w:rPr>
        <w:t>340</w:t>
      </w:r>
      <w:r w:rsidRPr="007422DE">
        <w:t>: c199.</w:t>
      </w:r>
    </w:p>
    <w:p w14:paraId="6DB4BEA8" w14:textId="323EB001" w:rsidR="00AC6ECC" w:rsidRPr="007422DE" w:rsidRDefault="00AC6ECC" w:rsidP="00AC6ECC">
      <w:pPr>
        <w:pStyle w:val="EndNoteBibliography"/>
      </w:pPr>
      <w:r w:rsidRPr="007422DE">
        <w:t xml:space="preserve">Liu, Z. L., Liu, </w:t>
      </w:r>
      <w:r w:rsidR="00134C7E" w:rsidRPr="007422DE">
        <w:t>Z. J.</w:t>
      </w:r>
      <w:r w:rsidRPr="007422DE">
        <w:t xml:space="preserve"> Liu, </w:t>
      </w:r>
      <w:r w:rsidR="00134C7E" w:rsidRPr="007422DE">
        <w:t xml:space="preserve">J. P. </w:t>
      </w:r>
      <w:r w:rsidRPr="007422DE">
        <w:t xml:space="preserve">Yang </w:t>
      </w:r>
      <w:r w:rsidR="00134C7E" w:rsidRPr="007422DE">
        <w:t>M.</w:t>
      </w:r>
      <w:r w:rsidRPr="007422DE">
        <w:t xml:space="preserve">and Kwong </w:t>
      </w:r>
      <w:r w:rsidR="00134C7E" w:rsidRPr="007422DE">
        <w:t xml:space="preserve">J. </w:t>
      </w:r>
      <w:r w:rsidRPr="007422DE">
        <w:t xml:space="preserve">(2010). "Herbal medicines for viral myocarditis." </w:t>
      </w:r>
      <w:r w:rsidRPr="007422DE">
        <w:rPr>
          <w:u w:val="single"/>
        </w:rPr>
        <w:t>The Cochrane database of systematic reviews</w:t>
      </w:r>
      <w:r w:rsidRPr="007422DE">
        <w:t>(7): CD003711-CD003711.</w:t>
      </w:r>
    </w:p>
    <w:p w14:paraId="3B9F87E7" w14:textId="48B00319" w:rsidR="00AC6ECC" w:rsidRPr="007422DE" w:rsidRDefault="00AC6ECC" w:rsidP="00AC6ECC">
      <w:pPr>
        <w:pStyle w:val="EndNoteBibliography"/>
      </w:pPr>
      <w:r w:rsidRPr="007422DE">
        <w:t xml:space="preserve">Luo, Y., Liu, </w:t>
      </w:r>
      <w:r w:rsidR="00134C7E" w:rsidRPr="007422DE">
        <w:t>M.</w:t>
      </w:r>
      <w:r w:rsidRPr="007422DE">
        <w:t xml:space="preserve"> Yao, </w:t>
      </w:r>
      <w:r w:rsidR="00134C7E" w:rsidRPr="007422DE">
        <w:t>X.</w:t>
      </w:r>
      <w:r w:rsidRPr="007422DE">
        <w:t xml:space="preserve"> Xia, </w:t>
      </w:r>
      <w:r w:rsidR="00134C7E" w:rsidRPr="007422DE">
        <w:t>Y.</w:t>
      </w:r>
      <w:r w:rsidRPr="007422DE">
        <w:t xml:space="preserve"> Dai, </w:t>
      </w:r>
      <w:r w:rsidR="00134C7E" w:rsidRPr="007422DE">
        <w:t>Y.</w:t>
      </w:r>
      <w:r w:rsidRPr="007422DE">
        <w:t xml:space="preserve"> Chou </w:t>
      </w:r>
      <w:r w:rsidR="00134C7E" w:rsidRPr="007422DE">
        <w:t>G.</w:t>
      </w:r>
      <w:r w:rsidRPr="007422DE">
        <w:t xml:space="preserve">and Wang </w:t>
      </w:r>
      <w:r w:rsidR="00134C7E" w:rsidRPr="007422DE">
        <w:t xml:space="preserve">Z. </w:t>
      </w:r>
      <w:r w:rsidRPr="007422DE">
        <w:t xml:space="preserve">(2009). "Total alkaloids from Radix Linderae prevent the production of inflammatory mediators in lipopolysaccharide-stimulated RAW 264.7 cells by suppressing NF-kappaB and MAPKs activation." </w:t>
      </w:r>
      <w:r w:rsidRPr="007422DE">
        <w:rPr>
          <w:u w:val="single"/>
        </w:rPr>
        <w:t>Cytokine</w:t>
      </w:r>
      <w:r w:rsidRPr="007422DE">
        <w:t xml:space="preserve"> </w:t>
      </w:r>
      <w:r w:rsidRPr="007422DE">
        <w:rPr>
          <w:b/>
        </w:rPr>
        <w:t>46</w:t>
      </w:r>
      <w:r w:rsidRPr="007422DE">
        <w:t>(1): 104-110.</w:t>
      </w:r>
    </w:p>
    <w:p w14:paraId="5485BA99" w14:textId="1B8F93EF" w:rsidR="00AC6ECC" w:rsidRPr="007422DE" w:rsidRDefault="00AC6ECC" w:rsidP="00AC6ECC">
      <w:pPr>
        <w:pStyle w:val="EndNoteBibliography"/>
      </w:pPr>
      <w:r w:rsidRPr="007422DE">
        <w:t xml:space="preserve">Ma, X., </w:t>
      </w:r>
      <w:r w:rsidR="00171519" w:rsidRPr="007422DE">
        <w:t xml:space="preserve">Zheng, C., Hu, C., Rahman K. and </w:t>
      </w:r>
      <w:r w:rsidRPr="007422DE">
        <w:t xml:space="preserve">Qin </w:t>
      </w:r>
      <w:r w:rsidR="00171519" w:rsidRPr="007422DE">
        <w:t xml:space="preserve">L. </w:t>
      </w:r>
      <w:r w:rsidRPr="007422DE">
        <w:t xml:space="preserve">(2011). "The genus Desmodium (Fabaceae)-traditional uses in Chinese medicine, phytochemistry and pharmacology." </w:t>
      </w:r>
      <w:r w:rsidRPr="007422DE">
        <w:rPr>
          <w:u w:val="single"/>
        </w:rPr>
        <w:t>J Ethnopharmacol</w:t>
      </w:r>
      <w:r w:rsidRPr="007422DE">
        <w:t xml:space="preserve"> </w:t>
      </w:r>
      <w:r w:rsidRPr="007422DE">
        <w:rPr>
          <w:b/>
        </w:rPr>
        <w:t>138</w:t>
      </w:r>
      <w:r w:rsidRPr="007422DE">
        <w:t>(2): 314-332.</w:t>
      </w:r>
    </w:p>
    <w:p w14:paraId="3AABDBAF" w14:textId="77777777" w:rsidR="00AC6ECC" w:rsidRPr="007422DE" w:rsidRDefault="00AC6ECC" w:rsidP="00AC6ECC">
      <w:pPr>
        <w:pStyle w:val="EndNoteBibliography"/>
      </w:pPr>
      <w:r w:rsidRPr="007422DE">
        <w:t xml:space="preserve">Maciocia, G. (1994). </w:t>
      </w:r>
      <w:r w:rsidRPr="007422DE">
        <w:rPr>
          <w:u w:val="single"/>
        </w:rPr>
        <w:t>The practice of Chinese medicine</w:t>
      </w:r>
      <w:r w:rsidRPr="007422DE">
        <w:t>, Churchill Livingstone.</w:t>
      </w:r>
    </w:p>
    <w:p w14:paraId="4559B020" w14:textId="77777777" w:rsidR="00AC6ECC" w:rsidRPr="007422DE" w:rsidRDefault="00AC6ECC" w:rsidP="00AC6ECC">
      <w:pPr>
        <w:pStyle w:val="EndNoteBibliography"/>
      </w:pPr>
      <w:r w:rsidRPr="007422DE">
        <w:t xml:space="preserve">Milo, G. K., Eugene; Paul, Mical; Christiaens, Thierry; Baerheim, Anders; Leibovici, Leonard (2005). "Duration of antibacterial treatment for uncomplicated urinary tract infection in women." </w:t>
      </w:r>
      <w:r w:rsidRPr="007422DE">
        <w:rPr>
          <w:u w:val="single"/>
        </w:rPr>
        <w:t>Cochrane Database of Systematic Reviews</w:t>
      </w:r>
      <w:r w:rsidRPr="007422DE">
        <w:t>(2).</w:t>
      </w:r>
    </w:p>
    <w:p w14:paraId="3981B0DB" w14:textId="70E096E0" w:rsidR="00AC6ECC" w:rsidRPr="007422DE" w:rsidRDefault="00AC6ECC" w:rsidP="00AC6ECC">
      <w:pPr>
        <w:pStyle w:val="EndNoteBibliography"/>
      </w:pPr>
      <w:r w:rsidRPr="007422DE">
        <w:t xml:space="preserve">Ohno, T., G. Takemura, I. Murata, T. Kagawa, S. Akao, S. Minatoguchi, T. Fujiwara and Fujiwara </w:t>
      </w:r>
      <w:r w:rsidR="00171519" w:rsidRPr="007422DE">
        <w:t xml:space="preserve">H. </w:t>
      </w:r>
      <w:r w:rsidRPr="007422DE">
        <w:t xml:space="preserve">(2005). "Water extract of the root of Lindera strychnifolia slows down the progression of diabetic nephropathy in db/db mice." </w:t>
      </w:r>
      <w:r w:rsidRPr="007422DE">
        <w:rPr>
          <w:u w:val="single"/>
        </w:rPr>
        <w:t>Life Sci</w:t>
      </w:r>
      <w:r w:rsidRPr="007422DE">
        <w:t xml:space="preserve"> </w:t>
      </w:r>
      <w:r w:rsidRPr="007422DE">
        <w:rPr>
          <w:b/>
        </w:rPr>
        <w:t>77</w:t>
      </w:r>
      <w:r w:rsidRPr="007422DE">
        <w:t>(12): 1391-1403.</w:t>
      </w:r>
    </w:p>
    <w:p w14:paraId="3ADA69A4" w14:textId="32774D39" w:rsidR="00AC6ECC" w:rsidRPr="007422DE" w:rsidRDefault="00AC6ECC" w:rsidP="00AC6ECC">
      <w:pPr>
        <w:pStyle w:val="EndNoteBibliography"/>
      </w:pPr>
      <w:r w:rsidRPr="007422DE">
        <w:t xml:space="preserve">Park, E. K., Rhee, </w:t>
      </w:r>
      <w:r w:rsidR="00171519" w:rsidRPr="007422DE">
        <w:t xml:space="preserve">H. I., </w:t>
      </w:r>
      <w:r w:rsidRPr="007422DE">
        <w:t>Jung</w:t>
      </w:r>
      <w:r w:rsidR="00171519" w:rsidRPr="007422DE">
        <w:t xml:space="preserve"> H. S.</w:t>
      </w:r>
      <w:r w:rsidRPr="007422DE">
        <w:t xml:space="preserve">, Ju, </w:t>
      </w:r>
      <w:r w:rsidR="00171519" w:rsidRPr="007422DE">
        <w:t>S. M.,</w:t>
      </w:r>
      <w:r w:rsidRPr="007422DE">
        <w:t xml:space="preserve"> Lee, </w:t>
      </w:r>
      <w:r w:rsidR="00171519" w:rsidRPr="007422DE">
        <w:t xml:space="preserve">Y. A., </w:t>
      </w:r>
      <w:r w:rsidRPr="007422DE">
        <w:t xml:space="preserve">Lee, </w:t>
      </w:r>
      <w:r w:rsidR="00171519" w:rsidRPr="007422DE">
        <w:t>S. H.,</w:t>
      </w:r>
      <w:r w:rsidRPr="007422DE">
        <w:t xml:space="preserve"> Hong, </w:t>
      </w:r>
      <w:r w:rsidR="00171519" w:rsidRPr="007422DE">
        <w:t xml:space="preserve">S. J., </w:t>
      </w:r>
      <w:r w:rsidRPr="007422DE">
        <w:t xml:space="preserve">Yang, </w:t>
      </w:r>
      <w:r w:rsidR="00171519" w:rsidRPr="007422DE">
        <w:t xml:space="preserve">H. I., </w:t>
      </w:r>
      <w:r w:rsidRPr="007422DE">
        <w:t xml:space="preserve">Yoo </w:t>
      </w:r>
      <w:r w:rsidR="00171519" w:rsidRPr="007422DE">
        <w:t xml:space="preserve">M. C. </w:t>
      </w:r>
      <w:r w:rsidRPr="007422DE">
        <w:t xml:space="preserve">and Kim </w:t>
      </w:r>
      <w:r w:rsidR="00171519" w:rsidRPr="007422DE">
        <w:t xml:space="preserve">K. S. </w:t>
      </w:r>
      <w:r w:rsidRPr="007422DE">
        <w:t xml:space="preserve">(2007). "Antiinflammatory effects of a combined herbal preparation (RAH13) of Phellodendron amurense and Coptis chinensis in animal models of inflammation." </w:t>
      </w:r>
      <w:r w:rsidRPr="007422DE">
        <w:rPr>
          <w:u w:val="single"/>
        </w:rPr>
        <w:t>Phytother Res</w:t>
      </w:r>
      <w:r w:rsidRPr="007422DE">
        <w:t xml:space="preserve"> </w:t>
      </w:r>
      <w:r w:rsidRPr="007422DE">
        <w:rPr>
          <w:b/>
        </w:rPr>
        <w:t>21</w:t>
      </w:r>
      <w:r w:rsidRPr="007422DE">
        <w:t>(8): 746-750.</w:t>
      </w:r>
    </w:p>
    <w:p w14:paraId="68E0192A" w14:textId="3AD4C7F1" w:rsidR="00AC6ECC" w:rsidRPr="007422DE" w:rsidRDefault="00171519" w:rsidP="00AC6ECC">
      <w:pPr>
        <w:pStyle w:val="EndNoteBibliography"/>
      </w:pPr>
      <w:r w:rsidRPr="007422DE">
        <w:t>Peng, B. L. Q</w:t>
      </w:r>
      <w:r w:rsidR="00AC6ECC" w:rsidRPr="007422DE">
        <w:t xml:space="preserve">.; Hou, J.; Zhou, S.C. (2011). "Lysimachia Christinae Hance Tablet in treatment of urinary tract infection:a randomized,multicenter,controlled clinical study." </w:t>
      </w:r>
      <w:r w:rsidR="00AC6ECC" w:rsidRPr="007422DE">
        <w:rPr>
          <w:u w:val="single"/>
        </w:rPr>
        <w:t>Modern Medicine &amp; Health</w:t>
      </w:r>
      <w:r w:rsidR="00AC6ECC" w:rsidRPr="007422DE">
        <w:t xml:space="preserve"> </w:t>
      </w:r>
      <w:r w:rsidR="00AC6ECC" w:rsidRPr="007422DE">
        <w:rPr>
          <w:b/>
        </w:rPr>
        <w:t>11</w:t>
      </w:r>
      <w:r w:rsidR="00AC6ECC" w:rsidRPr="007422DE">
        <w:t>.</w:t>
      </w:r>
    </w:p>
    <w:p w14:paraId="4ABF3EF2" w14:textId="77777777" w:rsidR="00AC6ECC" w:rsidRPr="007422DE" w:rsidRDefault="00AC6ECC" w:rsidP="00AC6ECC">
      <w:pPr>
        <w:pStyle w:val="EndNoteBibliography"/>
      </w:pPr>
      <w:r w:rsidRPr="007422DE">
        <w:t xml:space="preserve">Renard, J., S. Ballarini, T. Mascarenhas, M. Zahran, E. Quimper, J. Choucair and C. E. Iselin (2014). "Recurrent Lower Urinary Tract Infections Have a Detrimental Effect on Patient Quality of Life: a Prospective, Observational Study." </w:t>
      </w:r>
      <w:r w:rsidRPr="007422DE">
        <w:rPr>
          <w:u w:val="single"/>
        </w:rPr>
        <w:t>Infect Dis Ther</w:t>
      </w:r>
      <w:r w:rsidRPr="007422DE">
        <w:t>.</w:t>
      </w:r>
    </w:p>
    <w:p w14:paraId="68AA5B61" w14:textId="77777777" w:rsidR="00AC6ECC" w:rsidRPr="007422DE" w:rsidRDefault="00AC6ECC" w:rsidP="00AC6ECC">
      <w:pPr>
        <w:pStyle w:val="EndNoteBibliography"/>
      </w:pPr>
      <w:r w:rsidRPr="007422DE">
        <w:lastRenderedPageBreak/>
        <w:t xml:space="preserve">Sanford, J. P. (1975). "Urinary tract symptoms and infections." </w:t>
      </w:r>
      <w:r w:rsidRPr="007422DE">
        <w:rPr>
          <w:u w:val="single"/>
        </w:rPr>
        <w:t>Annual review of medicine</w:t>
      </w:r>
      <w:r w:rsidRPr="007422DE">
        <w:t xml:space="preserve"> </w:t>
      </w:r>
      <w:r w:rsidRPr="007422DE">
        <w:rPr>
          <w:b/>
        </w:rPr>
        <w:t>26</w:t>
      </w:r>
      <w:r w:rsidRPr="007422DE">
        <w:t>(1): 485-498.</w:t>
      </w:r>
    </w:p>
    <w:p w14:paraId="3D8FBE72" w14:textId="6C056010" w:rsidR="00AC6ECC" w:rsidRPr="007422DE" w:rsidRDefault="00AC6ECC" w:rsidP="00AC6ECC">
      <w:pPr>
        <w:pStyle w:val="EndNoteBibliography"/>
      </w:pPr>
      <w:r w:rsidRPr="007422DE">
        <w:t xml:space="preserve">Shon, Y. H., Kim </w:t>
      </w:r>
      <w:r w:rsidR="00171519" w:rsidRPr="007422DE">
        <w:t>J. H.</w:t>
      </w:r>
      <w:r w:rsidRPr="007422DE">
        <w:t xml:space="preserve">and Nam </w:t>
      </w:r>
      <w:r w:rsidR="00171519" w:rsidRPr="007422DE">
        <w:t xml:space="preserve">K. S. </w:t>
      </w:r>
      <w:r w:rsidRPr="007422DE">
        <w:t xml:space="preserve">(2002). "Effect of Astragali radix extract on lipopolysaccharide-induced inflammation in human amnion." </w:t>
      </w:r>
      <w:r w:rsidRPr="007422DE">
        <w:rPr>
          <w:u w:val="single"/>
        </w:rPr>
        <w:t>Biol Pharm Bull</w:t>
      </w:r>
      <w:r w:rsidRPr="007422DE">
        <w:t xml:space="preserve"> </w:t>
      </w:r>
      <w:r w:rsidRPr="007422DE">
        <w:rPr>
          <w:b/>
        </w:rPr>
        <w:t>25</w:t>
      </w:r>
      <w:r w:rsidRPr="007422DE">
        <w:t>(1): 77-80.</w:t>
      </w:r>
    </w:p>
    <w:p w14:paraId="7F1CB828" w14:textId="1E13E44C" w:rsidR="00AC6ECC" w:rsidRPr="007422DE" w:rsidRDefault="00AC6ECC" w:rsidP="00AC6ECC">
      <w:pPr>
        <w:pStyle w:val="EndNoteBibliography"/>
      </w:pPr>
      <w:r w:rsidRPr="007422DE">
        <w:t>Silverman, J. S</w:t>
      </w:r>
      <w:r w:rsidR="00171519" w:rsidRPr="007422DE">
        <w:t>chreiber</w:t>
      </w:r>
      <w:r w:rsidRPr="007422DE">
        <w:t xml:space="preserve">, HL 4th; Hooton, TM; Hultgren, SJ. (2013). "From physiology to pharmacy: developments in the pathogenesis and treatment of recurrent urinary tract infection." </w:t>
      </w:r>
      <w:r w:rsidRPr="007422DE">
        <w:rPr>
          <w:u w:val="single"/>
        </w:rPr>
        <w:t>Curr Urol Rep</w:t>
      </w:r>
      <w:r w:rsidRPr="007422DE">
        <w:t xml:space="preserve"> </w:t>
      </w:r>
      <w:r w:rsidRPr="007422DE">
        <w:rPr>
          <w:b/>
        </w:rPr>
        <w:t>Oct;14</w:t>
      </w:r>
      <w:r w:rsidRPr="007422DE">
        <w:t>(5): 9.</w:t>
      </w:r>
    </w:p>
    <w:p w14:paraId="0B5025AC" w14:textId="77777777" w:rsidR="00AC6ECC" w:rsidRPr="007422DE" w:rsidRDefault="00AC6ECC" w:rsidP="00AC6ECC">
      <w:pPr>
        <w:pStyle w:val="EndNoteBibliography"/>
      </w:pPr>
      <w:r w:rsidRPr="007422DE">
        <w:t xml:space="preserve">Spelman, K., J. Burns, D. Nichols, N. Winters, S. Ottersberg and M. Tenborg (2006). "Modulation of cytokine expression by traditional medicines: a review of herbal immunomodulators." </w:t>
      </w:r>
      <w:r w:rsidRPr="007422DE">
        <w:rPr>
          <w:u w:val="single"/>
        </w:rPr>
        <w:t>Altern Med Rev</w:t>
      </w:r>
      <w:r w:rsidRPr="007422DE">
        <w:t xml:space="preserve"> </w:t>
      </w:r>
      <w:r w:rsidRPr="007422DE">
        <w:rPr>
          <w:b/>
        </w:rPr>
        <w:t>11</w:t>
      </w:r>
      <w:r w:rsidRPr="007422DE">
        <w:t>(2): 128-150.</w:t>
      </w:r>
    </w:p>
    <w:p w14:paraId="186B2983" w14:textId="77777777" w:rsidR="00AC6ECC" w:rsidRPr="007422DE" w:rsidRDefault="00AC6ECC" w:rsidP="00AC6ECC">
      <w:pPr>
        <w:pStyle w:val="EndNoteBibliography"/>
      </w:pPr>
      <w:r w:rsidRPr="007422DE">
        <w:t xml:space="preserve">Stapleton, A. (1999). Host factors in susceptibility to urinary tract infections. </w:t>
      </w:r>
      <w:r w:rsidRPr="007422DE">
        <w:rPr>
          <w:u w:val="single"/>
        </w:rPr>
        <w:t>Advances in Bladder Research</w:t>
      </w:r>
      <w:r w:rsidRPr="007422DE">
        <w:t>, Springer</w:t>
      </w:r>
      <w:r w:rsidRPr="007422DE">
        <w:rPr>
          <w:b/>
        </w:rPr>
        <w:t xml:space="preserve">: </w:t>
      </w:r>
      <w:r w:rsidRPr="007422DE">
        <w:t>351-358.</w:t>
      </w:r>
    </w:p>
    <w:p w14:paraId="0FD32599" w14:textId="657D7F3E" w:rsidR="00AC6ECC" w:rsidRPr="007422DE" w:rsidRDefault="00AC6ECC" w:rsidP="00AC6ECC">
      <w:pPr>
        <w:pStyle w:val="EndNoteBibliography"/>
      </w:pPr>
      <w:r w:rsidRPr="007422DE">
        <w:t xml:space="preserve">Tan, B. K. andVanitha </w:t>
      </w:r>
      <w:r w:rsidR="00171519" w:rsidRPr="007422DE">
        <w:t xml:space="preserve">J. </w:t>
      </w:r>
      <w:r w:rsidRPr="007422DE">
        <w:t xml:space="preserve">(2004). "Immunomodulatory and antimicrobial effects of some traditional chinese medicinal herbs: a review." </w:t>
      </w:r>
      <w:r w:rsidRPr="007422DE">
        <w:rPr>
          <w:u w:val="single"/>
        </w:rPr>
        <w:t>Curr Med Chem</w:t>
      </w:r>
      <w:r w:rsidRPr="007422DE">
        <w:t xml:space="preserve"> </w:t>
      </w:r>
      <w:r w:rsidRPr="007422DE">
        <w:rPr>
          <w:b/>
        </w:rPr>
        <w:t>11</w:t>
      </w:r>
      <w:r w:rsidRPr="007422DE">
        <w:t>(11): 1423-1430.</w:t>
      </w:r>
    </w:p>
    <w:p w14:paraId="4C1DBE7C" w14:textId="68CC3B0B" w:rsidR="00AC6ECC" w:rsidRPr="007422DE" w:rsidRDefault="00AC6ECC" w:rsidP="00AC6ECC">
      <w:pPr>
        <w:pStyle w:val="EndNoteBibliography"/>
      </w:pPr>
      <w:r w:rsidRPr="007422DE">
        <w:t>Trill, J. S</w:t>
      </w:r>
      <w:r w:rsidR="00C15600" w:rsidRPr="007422DE">
        <w:t>impson</w:t>
      </w:r>
      <w:r w:rsidRPr="007422DE">
        <w:t xml:space="preserve">., C.; Webley, F.; Radford, M.; Stanton, L.; Maishman, T.; Galanopoulou, A.; Flower, A.; Eyles, C.; Willcox, M.; Hay, A.; Griffiths, G.; Little, P.; Lewith, G.; Moore, M. (2017). "Uva-ursi extract and ibuprofen as alternative treatments of adult female urinary tract infection (ATAFUTI): study protocol for a randomised controlled trial." </w:t>
      </w:r>
      <w:r w:rsidRPr="007422DE">
        <w:rPr>
          <w:u w:val="single"/>
        </w:rPr>
        <w:t>Trials</w:t>
      </w:r>
      <w:r w:rsidRPr="007422DE">
        <w:t xml:space="preserve"> </w:t>
      </w:r>
      <w:r w:rsidRPr="007422DE">
        <w:rPr>
          <w:b/>
        </w:rPr>
        <w:t>18</w:t>
      </w:r>
      <w:r w:rsidRPr="007422DE">
        <w:t>(421).</w:t>
      </w:r>
    </w:p>
    <w:p w14:paraId="2836B934" w14:textId="08010532" w:rsidR="00AC6ECC" w:rsidRPr="007422DE" w:rsidRDefault="00171519" w:rsidP="00AC6ECC">
      <w:pPr>
        <w:pStyle w:val="EndNoteBibliography"/>
      </w:pPr>
      <w:r w:rsidRPr="007422DE">
        <w:t>Wong, C. K. M.</w:t>
      </w:r>
      <w:r w:rsidR="00AC6ECC" w:rsidRPr="007422DE">
        <w:t>, K</w:t>
      </w:r>
      <w:r w:rsidRPr="007422DE">
        <w:t>ung, K.</w:t>
      </w:r>
      <w:r w:rsidR="00AC6ECC" w:rsidRPr="007422DE">
        <w:t xml:space="preserve">; Au-Doung, P.L.W.; Ip, M.; Lee, N.; Fung, N.; Wong, S.Y.S (2017). "Antibiotic resistance rates and physician antibiotic prescription patterns of uncomplicated urinary tract infections in southern Chinese primary care." </w:t>
      </w:r>
      <w:r w:rsidR="00AC6ECC" w:rsidRPr="007422DE">
        <w:rPr>
          <w:u w:val="single"/>
        </w:rPr>
        <w:t>PLoS ONE</w:t>
      </w:r>
      <w:r w:rsidR="00AC6ECC" w:rsidRPr="007422DE">
        <w:t xml:space="preserve"> </w:t>
      </w:r>
      <w:r w:rsidR="00AC6ECC" w:rsidRPr="007422DE">
        <w:rPr>
          <w:b/>
        </w:rPr>
        <w:t>13</w:t>
      </w:r>
      <w:r w:rsidR="00AC6ECC" w:rsidRPr="007422DE">
        <w:t>(2).</w:t>
      </w:r>
    </w:p>
    <w:p w14:paraId="3E98B61E" w14:textId="526A4930" w:rsidR="00AC6ECC" w:rsidRPr="007422DE" w:rsidRDefault="00AC6ECC" w:rsidP="00AC6ECC">
      <w:pPr>
        <w:pStyle w:val="EndNoteBibliography"/>
      </w:pPr>
      <w:r w:rsidRPr="007422DE">
        <w:t>Wong, C. K. M</w:t>
      </w:r>
      <w:r w:rsidR="00171519" w:rsidRPr="007422DE">
        <w:t>,. Kung</w:t>
      </w:r>
      <w:r w:rsidRPr="007422DE">
        <w:t xml:space="preserve"> K.; Au-Doung, P.L.W.; Ip, M.; Lee, N.; Fung, N.; Wong, S.Y.S (2018). "Correction: Antibiotic resistance rates and physician antibiotic prescription patterns of uncomplicated urinary tract infections in southern Chinese primary care." </w:t>
      </w:r>
      <w:r w:rsidRPr="007422DE">
        <w:rPr>
          <w:u w:val="single"/>
        </w:rPr>
        <w:t>PLoS ONE</w:t>
      </w:r>
      <w:r w:rsidRPr="007422DE">
        <w:t xml:space="preserve"> </w:t>
      </w:r>
      <w:r w:rsidRPr="007422DE">
        <w:rPr>
          <w:b/>
        </w:rPr>
        <w:t>13</w:t>
      </w:r>
      <w:r w:rsidRPr="007422DE">
        <w:t>(2).</w:t>
      </w:r>
    </w:p>
    <w:p w14:paraId="47E433A0" w14:textId="4966D04F" w:rsidR="00AC6ECC" w:rsidRPr="007422DE" w:rsidRDefault="00AC6ECC" w:rsidP="00AC6ECC">
      <w:pPr>
        <w:pStyle w:val="EndNoteBibliography"/>
      </w:pPr>
      <w:r w:rsidRPr="007422DE">
        <w:t xml:space="preserve">Yan, </w:t>
      </w:r>
      <w:r w:rsidR="003A4CD4" w:rsidRPr="007422DE">
        <w:t>R.;</w:t>
      </w:r>
      <w:r w:rsidRPr="007422DE">
        <w:t xml:space="preserve"> Yang, </w:t>
      </w:r>
      <w:r w:rsidR="00171519" w:rsidRPr="007422DE">
        <w:t>Y.</w:t>
      </w:r>
      <w:r w:rsidR="003A4CD4" w:rsidRPr="007422DE">
        <w:t>;</w:t>
      </w:r>
      <w:r w:rsidR="00171519" w:rsidRPr="007422DE">
        <w:t xml:space="preserve"> </w:t>
      </w:r>
      <w:r w:rsidRPr="007422DE">
        <w:t xml:space="preserve">Zeng </w:t>
      </w:r>
      <w:r w:rsidR="00171519" w:rsidRPr="007422DE">
        <w:t>Y.</w:t>
      </w:r>
      <w:r w:rsidR="003A4CD4" w:rsidRPr="007422DE">
        <w:t xml:space="preserve"> </w:t>
      </w:r>
      <w:r w:rsidRPr="007422DE">
        <w:t xml:space="preserve">and Zou </w:t>
      </w:r>
      <w:r w:rsidR="00171519" w:rsidRPr="007422DE">
        <w:t xml:space="preserve">G. </w:t>
      </w:r>
      <w:r w:rsidRPr="007422DE">
        <w:t xml:space="preserve">(2009). "Cytotoxicity and antibacterial activity of Lindera strychnifolia essential oils and extracts." </w:t>
      </w:r>
      <w:r w:rsidRPr="007422DE">
        <w:rPr>
          <w:u w:val="single"/>
        </w:rPr>
        <w:t>J Ethnopharmacol</w:t>
      </w:r>
      <w:r w:rsidRPr="007422DE">
        <w:t xml:space="preserve"> </w:t>
      </w:r>
      <w:r w:rsidRPr="007422DE">
        <w:rPr>
          <w:b/>
        </w:rPr>
        <w:t>121</w:t>
      </w:r>
      <w:r w:rsidRPr="007422DE">
        <w:t>(3): 451-455.</w:t>
      </w:r>
    </w:p>
    <w:p w14:paraId="6A46E9EA" w14:textId="77777777" w:rsidR="00AC6ECC" w:rsidRPr="007422DE" w:rsidRDefault="00AC6ECC" w:rsidP="00AC6ECC">
      <w:pPr>
        <w:pStyle w:val="EndNoteBibliography"/>
      </w:pPr>
      <w:r w:rsidRPr="007422DE">
        <w:t xml:space="preserve">Yesilada, E., E. Bedir, I. Calis, Y. Takaishi and Y. Ohmoto (2005). "Effects of triterpene saponins from Astragalus species on in vitro cytokine release." </w:t>
      </w:r>
      <w:r w:rsidRPr="007422DE">
        <w:rPr>
          <w:u w:val="single"/>
        </w:rPr>
        <w:t>J Ethnopharmacol</w:t>
      </w:r>
      <w:r w:rsidRPr="007422DE">
        <w:t xml:space="preserve"> </w:t>
      </w:r>
      <w:r w:rsidRPr="007422DE">
        <w:rPr>
          <w:b/>
        </w:rPr>
        <w:t>96</w:t>
      </w:r>
      <w:r w:rsidRPr="007422DE">
        <w:t>(1-2): 71-77.</w:t>
      </w:r>
    </w:p>
    <w:p w14:paraId="3BCC2657" w14:textId="77777777" w:rsidR="00AC6ECC" w:rsidRPr="007422DE" w:rsidRDefault="00AC6ECC" w:rsidP="00AC6ECC">
      <w:pPr>
        <w:pStyle w:val="EndNoteBibliography"/>
      </w:pPr>
      <w:r w:rsidRPr="007422DE">
        <w:t xml:space="preserve">Yin, X., L. Chen, Y. Liu, J. Yang, C. Ma, Z. Yao, L. Yang, L. Wei and M. Li (2010). "Enhancement of the innate immune response of bladder epithelial cells by Astragalus polysaccharides through upregulation of TLR4 expression." </w:t>
      </w:r>
      <w:r w:rsidRPr="007422DE">
        <w:rPr>
          <w:u w:val="single"/>
        </w:rPr>
        <w:t>Biochem Biophys Res Commun</w:t>
      </w:r>
      <w:r w:rsidRPr="007422DE">
        <w:t xml:space="preserve"> </w:t>
      </w:r>
      <w:r w:rsidRPr="007422DE">
        <w:rPr>
          <w:b/>
        </w:rPr>
        <w:t>397</w:t>
      </w:r>
      <w:r w:rsidRPr="007422DE">
        <w:t>(2): 232-238.</w:t>
      </w:r>
    </w:p>
    <w:p w14:paraId="45E9DF73" w14:textId="45D97F5D" w:rsidR="00AC6ECC" w:rsidRPr="007422DE" w:rsidRDefault="003A4CD4" w:rsidP="00AC6ECC">
      <w:pPr>
        <w:pStyle w:val="EndNoteBibliography"/>
      </w:pPr>
      <w:r w:rsidRPr="007422DE">
        <w:t>Yu, H. H.;</w:t>
      </w:r>
      <w:r w:rsidR="00AC6ECC" w:rsidRPr="007422DE">
        <w:t xml:space="preserve"> Kim, </w:t>
      </w:r>
      <w:r w:rsidRPr="007422DE">
        <w:t xml:space="preserve">K. J. ; </w:t>
      </w:r>
      <w:r w:rsidR="00AC6ECC" w:rsidRPr="007422DE">
        <w:t xml:space="preserve">Cha, </w:t>
      </w:r>
      <w:r w:rsidRPr="007422DE">
        <w:t xml:space="preserve">J.D.; </w:t>
      </w:r>
      <w:r w:rsidR="00AC6ECC" w:rsidRPr="007422DE">
        <w:t xml:space="preserve">Kim, </w:t>
      </w:r>
      <w:r w:rsidRPr="007422DE">
        <w:t xml:space="preserve">H.K.; </w:t>
      </w:r>
      <w:r w:rsidR="00AC6ECC" w:rsidRPr="007422DE">
        <w:t xml:space="preserve">Lee, </w:t>
      </w:r>
      <w:r w:rsidRPr="007422DE">
        <w:t xml:space="preserve">Y.E.; </w:t>
      </w:r>
      <w:r w:rsidR="00AC6ECC" w:rsidRPr="007422DE">
        <w:t xml:space="preserve">Choi </w:t>
      </w:r>
      <w:r w:rsidRPr="007422DE">
        <w:t xml:space="preserve">N.Y. </w:t>
      </w:r>
      <w:r w:rsidR="00AC6ECC" w:rsidRPr="007422DE">
        <w:t xml:space="preserve">and You </w:t>
      </w:r>
      <w:r w:rsidRPr="007422DE">
        <w:t xml:space="preserve">, Y.O. </w:t>
      </w:r>
      <w:r w:rsidR="00AC6ECC" w:rsidRPr="007422DE">
        <w:t xml:space="preserve">(2005). "Antimicrobial activity of berberine alone and in combination with ampicillin or oxacillin against methicillin-resistant Staphylococcus aureus." </w:t>
      </w:r>
      <w:r w:rsidR="00AC6ECC" w:rsidRPr="007422DE">
        <w:rPr>
          <w:u w:val="single"/>
        </w:rPr>
        <w:t>J Med Food</w:t>
      </w:r>
      <w:r w:rsidR="00AC6ECC" w:rsidRPr="007422DE">
        <w:t xml:space="preserve"> </w:t>
      </w:r>
      <w:r w:rsidR="00AC6ECC" w:rsidRPr="007422DE">
        <w:rPr>
          <w:b/>
        </w:rPr>
        <w:t>8</w:t>
      </w:r>
      <w:r w:rsidR="00AC6ECC" w:rsidRPr="007422DE">
        <w:t>(4): 454-461.</w:t>
      </w:r>
    </w:p>
    <w:p w14:paraId="5D2B0348" w14:textId="36247DAC" w:rsidR="00AC6ECC" w:rsidRPr="007422DE" w:rsidRDefault="003A4CD4" w:rsidP="00AC6ECC">
      <w:pPr>
        <w:pStyle w:val="EndNoteBibliography"/>
      </w:pPr>
      <w:r w:rsidRPr="007422DE">
        <w:t xml:space="preserve">Zhang, C.; </w:t>
      </w:r>
      <w:r w:rsidR="00AC6ECC" w:rsidRPr="007422DE">
        <w:t xml:space="preserve">Zhu, </w:t>
      </w:r>
      <w:r w:rsidRPr="007422DE">
        <w:t>C.; L</w:t>
      </w:r>
      <w:r w:rsidR="00AC6ECC" w:rsidRPr="007422DE">
        <w:t xml:space="preserve">ing, </w:t>
      </w:r>
      <w:r w:rsidRPr="007422DE">
        <w:t xml:space="preserve">Y.; </w:t>
      </w:r>
      <w:r w:rsidR="00AC6ECC" w:rsidRPr="007422DE">
        <w:t xml:space="preserve">Zhou, </w:t>
      </w:r>
      <w:r w:rsidRPr="007422DE">
        <w:t>X.; D</w:t>
      </w:r>
      <w:r w:rsidR="00AC6ECC" w:rsidRPr="007422DE">
        <w:t>ong,</w:t>
      </w:r>
      <w:r w:rsidRPr="007422DE">
        <w:t xml:space="preserve"> C.;</w:t>
      </w:r>
      <w:r w:rsidR="00AC6ECC" w:rsidRPr="007422DE">
        <w:t xml:space="preserve"> Luo </w:t>
      </w:r>
      <w:r w:rsidRPr="007422DE">
        <w:t>J. and</w:t>
      </w:r>
      <w:r w:rsidR="00AC6ECC" w:rsidRPr="007422DE">
        <w:t xml:space="preserve"> Liu </w:t>
      </w:r>
      <w:r w:rsidRPr="007422DE">
        <w:t xml:space="preserve">Y. </w:t>
      </w:r>
      <w:r w:rsidR="00AC6ECC" w:rsidRPr="007422DE">
        <w:t xml:space="preserve">(2013). "The clinical value of Huangqi injection in the treatment of leucopenia: a meta-analysis of clinical controlled trials." </w:t>
      </w:r>
      <w:r w:rsidR="00AC6ECC" w:rsidRPr="007422DE">
        <w:rPr>
          <w:u w:val="single"/>
        </w:rPr>
        <w:t>PloS one</w:t>
      </w:r>
      <w:r w:rsidR="00AC6ECC" w:rsidRPr="007422DE">
        <w:t xml:space="preserve"> </w:t>
      </w:r>
      <w:r w:rsidR="00AC6ECC" w:rsidRPr="007422DE">
        <w:rPr>
          <w:b/>
        </w:rPr>
        <w:t>8</w:t>
      </w:r>
      <w:r w:rsidR="00AC6ECC" w:rsidRPr="007422DE">
        <w:t>(12): e83123-e83123.</w:t>
      </w:r>
    </w:p>
    <w:p w14:paraId="6840E6DB" w14:textId="77777777" w:rsidR="00AC6ECC" w:rsidRPr="007422DE" w:rsidRDefault="00AC6ECC" w:rsidP="00AC6ECC">
      <w:pPr>
        <w:pStyle w:val="EndNoteBibliography"/>
      </w:pPr>
      <w:r w:rsidRPr="007422DE">
        <w:t xml:space="preserve">Zhu, Y. P. (1998). </w:t>
      </w:r>
      <w:r w:rsidRPr="007422DE">
        <w:rPr>
          <w:u w:val="single"/>
        </w:rPr>
        <w:t>Chinese Materia Medica: Chemistry, Pharmacology and Applications</w:t>
      </w:r>
      <w:r w:rsidRPr="007422DE">
        <w:t>, Harwood Academic Publications.</w:t>
      </w:r>
    </w:p>
    <w:p w14:paraId="25B7DEE4" w14:textId="2553F68C" w:rsidR="00D227C8" w:rsidRPr="007422DE" w:rsidRDefault="002642F5" w:rsidP="000B46EA">
      <w:pPr>
        <w:spacing w:line="360" w:lineRule="auto"/>
      </w:pPr>
      <w:r w:rsidRPr="007422DE">
        <w:fldChar w:fldCharType="end"/>
      </w:r>
    </w:p>
    <w:sectPr w:rsidR="00D227C8" w:rsidRPr="007422DE" w:rsidSect="00273DFC">
      <w:pgSz w:w="11900" w:h="16840"/>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FCC599" w14:textId="77777777" w:rsidR="00FD5B72" w:rsidRDefault="00FD5B72" w:rsidP="00CD3C49">
      <w:r>
        <w:separator/>
      </w:r>
    </w:p>
  </w:endnote>
  <w:endnote w:type="continuationSeparator" w:id="0">
    <w:p w14:paraId="524A7FCD" w14:textId="77777777" w:rsidR="00FD5B72" w:rsidRDefault="00FD5B72" w:rsidP="00CD3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charset w:val="00"/>
    <w:family w:val="auto"/>
    <w:pitch w:val="variable"/>
    <w:sig w:usb0="E50002FF" w:usb1="500079DB" w:usb2="00000010" w:usb3="00000000" w:csb0="00000001"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4576D8" w14:textId="77777777" w:rsidR="008D5693" w:rsidRDefault="008D5693" w:rsidP="00882B7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843081" w14:textId="77777777" w:rsidR="008D5693" w:rsidRDefault="008D5693" w:rsidP="005001A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B579E" w14:textId="2F346EA7" w:rsidR="008D5693" w:rsidRDefault="008D5693" w:rsidP="00882B7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22DE">
      <w:rPr>
        <w:rStyle w:val="PageNumber"/>
        <w:noProof/>
      </w:rPr>
      <w:t>33</w:t>
    </w:r>
    <w:r>
      <w:rPr>
        <w:rStyle w:val="PageNumber"/>
      </w:rPr>
      <w:fldChar w:fldCharType="end"/>
    </w:r>
  </w:p>
  <w:p w14:paraId="34A0FE5F" w14:textId="77777777" w:rsidR="008D5693" w:rsidRDefault="008D5693" w:rsidP="005001A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A319E" w14:textId="77777777" w:rsidR="00FD5B72" w:rsidRDefault="00FD5B72" w:rsidP="00CD3C49">
      <w:r>
        <w:separator/>
      </w:r>
    </w:p>
  </w:footnote>
  <w:footnote w:type="continuationSeparator" w:id="0">
    <w:p w14:paraId="094DBD41" w14:textId="77777777" w:rsidR="00FD5B72" w:rsidRDefault="00FD5B72" w:rsidP="00CD3C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D4CAC"/>
    <w:multiLevelType w:val="multilevel"/>
    <w:tmpl w:val="5EEE29F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09A42A4"/>
    <w:multiLevelType w:val="hybridMultilevel"/>
    <w:tmpl w:val="47F87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3447FC"/>
    <w:multiLevelType w:val="multilevel"/>
    <w:tmpl w:val="4AE817FA"/>
    <w:lvl w:ilvl="0">
      <w:start w:val="1"/>
      <w:numFmt w:val="decimal"/>
      <w:lvlText w:val="%1."/>
      <w:lvlJc w:val="left"/>
      <w:pPr>
        <w:ind w:left="720" w:hanging="360"/>
      </w:pPr>
      <w:rPr>
        <w:rFonts w:hint="default"/>
      </w:rPr>
    </w:lvl>
    <w:lvl w:ilvl="1">
      <w:start w:val="2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A0C31DE"/>
    <w:multiLevelType w:val="multilevel"/>
    <w:tmpl w:val="830CD640"/>
    <w:lvl w:ilvl="0">
      <w:start w:val="3"/>
      <w:numFmt w:val="decimal"/>
      <w:lvlText w:val="%1"/>
      <w:lvlJc w:val="left"/>
      <w:pPr>
        <w:ind w:left="480" w:hanging="480"/>
      </w:pPr>
      <w:rPr>
        <w:rFonts w:hint="default"/>
      </w:rPr>
    </w:lvl>
    <w:lvl w:ilvl="1">
      <w:start w:val="3"/>
      <w:numFmt w:val="decimal"/>
      <w:lvlText w:val="%1.%2"/>
      <w:lvlJc w:val="left"/>
      <w:pPr>
        <w:ind w:left="1020" w:hanging="480"/>
      </w:pPr>
      <w:rPr>
        <w:rFonts w:hint="default"/>
      </w:rPr>
    </w:lvl>
    <w:lvl w:ilvl="2">
      <w:start w:val="5"/>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
    <w:nsid w:val="0B2B2221"/>
    <w:multiLevelType w:val="hybridMultilevel"/>
    <w:tmpl w:val="20409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9C18FC"/>
    <w:multiLevelType w:val="multilevel"/>
    <w:tmpl w:val="4B0C732A"/>
    <w:lvl w:ilvl="0">
      <w:start w:val="3"/>
      <w:numFmt w:val="decimal"/>
      <w:lvlText w:val="%1"/>
      <w:lvlJc w:val="left"/>
      <w:pPr>
        <w:ind w:left="480" w:hanging="480"/>
      </w:pPr>
      <w:rPr>
        <w:rFonts w:hint="default"/>
      </w:rPr>
    </w:lvl>
    <w:lvl w:ilvl="1">
      <w:start w:val="3"/>
      <w:numFmt w:val="decimal"/>
      <w:lvlText w:val="%1.%2"/>
      <w:lvlJc w:val="left"/>
      <w:pPr>
        <w:ind w:left="540" w:hanging="480"/>
      </w:pPr>
      <w:rPr>
        <w:rFonts w:hint="default"/>
      </w:rPr>
    </w:lvl>
    <w:lvl w:ilvl="2">
      <w:start w:val="5"/>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6">
    <w:nsid w:val="121B5BC7"/>
    <w:multiLevelType w:val="hybridMultilevel"/>
    <w:tmpl w:val="54581D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159A56D8"/>
    <w:multiLevelType w:val="hybridMultilevel"/>
    <w:tmpl w:val="B77C8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C72623"/>
    <w:multiLevelType w:val="hybridMultilevel"/>
    <w:tmpl w:val="66E0FF18"/>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9">
    <w:nsid w:val="1F983AB4"/>
    <w:multiLevelType w:val="multilevel"/>
    <w:tmpl w:val="ABF8DA4A"/>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nsid w:val="1F9D01B5"/>
    <w:multiLevelType w:val="hybridMultilevel"/>
    <w:tmpl w:val="4C1AD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31E6FCE"/>
    <w:multiLevelType w:val="hybridMultilevel"/>
    <w:tmpl w:val="DE646304"/>
    <w:lvl w:ilvl="0" w:tplc="31525E38">
      <w:start w:val="2"/>
      <w:numFmt w:val="upperLetter"/>
      <w:lvlText w:val="%1P"/>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4116C5"/>
    <w:multiLevelType w:val="hybridMultilevel"/>
    <w:tmpl w:val="788CF3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285F10A6"/>
    <w:multiLevelType w:val="hybridMultilevel"/>
    <w:tmpl w:val="D94EFF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175D5E"/>
    <w:multiLevelType w:val="hybridMultilevel"/>
    <w:tmpl w:val="F9CCD2DA"/>
    <w:lvl w:ilvl="0" w:tplc="EA9048CA">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BAA56DF"/>
    <w:multiLevelType w:val="hybridMultilevel"/>
    <w:tmpl w:val="7D0CA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4E787E"/>
    <w:multiLevelType w:val="hybridMultilevel"/>
    <w:tmpl w:val="A77CB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6E2173"/>
    <w:multiLevelType w:val="multilevel"/>
    <w:tmpl w:val="C02A8D4A"/>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nsid w:val="2EB100CD"/>
    <w:multiLevelType w:val="hybridMultilevel"/>
    <w:tmpl w:val="DC0C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F61B30"/>
    <w:multiLevelType w:val="hybridMultilevel"/>
    <w:tmpl w:val="7D8604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45026EC"/>
    <w:multiLevelType w:val="hybridMultilevel"/>
    <w:tmpl w:val="A5402F8C"/>
    <w:lvl w:ilvl="0" w:tplc="901282A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B927FA1"/>
    <w:multiLevelType w:val="hybridMultilevel"/>
    <w:tmpl w:val="29F28F6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3DA24055"/>
    <w:multiLevelType w:val="multilevel"/>
    <w:tmpl w:val="6A3AC7BC"/>
    <w:lvl w:ilvl="0">
      <w:start w:val="3"/>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3F72409D"/>
    <w:multiLevelType w:val="multilevel"/>
    <w:tmpl w:val="2DB609C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6817F3D"/>
    <w:multiLevelType w:val="hybridMultilevel"/>
    <w:tmpl w:val="AD02A2DA"/>
    <w:lvl w:ilvl="0" w:tplc="08090001">
      <w:start w:val="1"/>
      <w:numFmt w:val="bullet"/>
      <w:lvlText w:val=""/>
      <w:lvlJc w:val="left"/>
      <w:pPr>
        <w:ind w:left="720" w:hanging="360"/>
      </w:pPr>
      <w:rPr>
        <w:rFonts w:ascii="Symbol" w:hAnsi="Symbol" w:hint="default"/>
      </w:rPr>
    </w:lvl>
    <w:lvl w:ilvl="1" w:tplc="FEB2BE38">
      <w:numFmt w:val="bullet"/>
      <w:lvlText w:val="•"/>
      <w:lvlJc w:val="left"/>
      <w:pPr>
        <w:ind w:left="1800" w:hanging="72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7EF51B6"/>
    <w:multiLevelType w:val="hybridMultilevel"/>
    <w:tmpl w:val="EBA6E7C4"/>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6">
    <w:nsid w:val="47FB2951"/>
    <w:multiLevelType w:val="hybridMultilevel"/>
    <w:tmpl w:val="510A7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84B34D0"/>
    <w:multiLevelType w:val="hybridMultilevel"/>
    <w:tmpl w:val="A7CEF5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4D54949"/>
    <w:multiLevelType w:val="hybridMultilevel"/>
    <w:tmpl w:val="857EB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1237B0"/>
    <w:multiLevelType w:val="hybridMultilevel"/>
    <w:tmpl w:val="3B42CCD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61A244FC"/>
    <w:multiLevelType w:val="hybridMultilevel"/>
    <w:tmpl w:val="5CD6E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6040FD"/>
    <w:multiLevelType w:val="multilevel"/>
    <w:tmpl w:val="C55E4536"/>
    <w:lvl w:ilvl="0">
      <w:start w:val="66"/>
      <w:numFmt w:val="decimal"/>
      <w:lvlText w:val="%1"/>
      <w:lvlJc w:val="left"/>
      <w:pPr>
        <w:ind w:left="640" w:hanging="640"/>
      </w:pPr>
      <w:rPr>
        <w:rFonts w:ascii="Helvetica Neue" w:hAnsi="Helvetica Neue" w:hint="default"/>
        <w:color w:val="000000"/>
        <w:sz w:val="26"/>
      </w:rPr>
    </w:lvl>
    <w:lvl w:ilvl="1">
      <w:start w:val="75"/>
      <w:numFmt w:val="decimal"/>
      <w:lvlText w:val="%1.%2"/>
      <w:lvlJc w:val="left"/>
      <w:pPr>
        <w:ind w:left="640" w:hanging="640"/>
      </w:pPr>
      <w:rPr>
        <w:rFonts w:ascii="Helvetica Neue" w:hAnsi="Helvetica Neue" w:hint="default"/>
        <w:color w:val="000000"/>
        <w:sz w:val="26"/>
      </w:rPr>
    </w:lvl>
    <w:lvl w:ilvl="2">
      <w:start w:val="1"/>
      <w:numFmt w:val="decimal"/>
      <w:lvlText w:val="%1.%2.%3"/>
      <w:lvlJc w:val="left"/>
      <w:pPr>
        <w:ind w:left="720" w:hanging="720"/>
      </w:pPr>
      <w:rPr>
        <w:rFonts w:ascii="Helvetica Neue" w:hAnsi="Helvetica Neue" w:hint="default"/>
        <w:color w:val="000000"/>
        <w:sz w:val="26"/>
      </w:rPr>
    </w:lvl>
    <w:lvl w:ilvl="3">
      <w:start w:val="1"/>
      <w:numFmt w:val="decimal"/>
      <w:lvlText w:val="%1.%2.%3.%4"/>
      <w:lvlJc w:val="left"/>
      <w:pPr>
        <w:ind w:left="720" w:hanging="720"/>
      </w:pPr>
      <w:rPr>
        <w:rFonts w:ascii="Helvetica Neue" w:hAnsi="Helvetica Neue" w:hint="default"/>
        <w:color w:val="000000"/>
        <w:sz w:val="26"/>
      </w:rPr>
    </w:lvl>
    <w:lvl w:ilvl="4">
      <w:start w:val="1"/>
      <w:numFmt w:val="decimal"/>
      <w:lvlText w:val="%1.%2.%3.%4.%5"/>
      <w:lvlJc w:val="left"/>
      <w:pPr>
        <w:ind w:left="1080" w:hanging="1080"/>
      </w:pPr>
      <w:rPr>
        <w:rFonts w:ascii="Helvetica Neue" w:hAnsi="Helvetica Neue" w:hint="default"/>
        <w:color w:val="000000"/>
        <w:sz w:val="26"/>
      </w:rPr>
    </w:lvl>
    <w:lvl w:ilvl="5">
      <w:start w:val="1"/>
      <w:numFmt w:val="decimal"/>
      <w:lvlText w:val="%1.%2.%3.%4.%5.%6"/>
      <w:lvlJc w:val="left"/>
      <w:pPr>
        <w:ind w:left="1080" w:hanging="1080"/>
      </w:pPr>
      <w:rPr>
        <w:rFonts w:ascii="Helvetica Neue" w:hAnsi="Helvetica Neue" w:hint="default"/>
        <w:color w:val="000000"/>
        <w:sz w:val="26"/>
      </w:rPr>
    </w:lvl>
    <w:lvl w:ilvl="6">
      <w:start w:val="1"/>
      <w:numFmt w:val="decimal"/>
      <w:lvlText w:val="%1.%2.%3.%4.%5.%6.%7"/>
      <w:lvlJc w:val="left"/>
      <w:pPr>
        <w:ind w:left="1440" w:hanging="1440"/>
      </w:pPr>
      <w:rPr>
        <w:rFonts w:ascii="Helvetica Neue" w:hAnsi="Helvetica Neue" w:hint="default"/>
        <w:color w:val="000000"/>
        <w:sz w:val="26"/>
      </w:rPr>
    </w:lvl>
    <w:lvl w:ilvl="7">
      <w:start w:val="1"/>
      <w:numFmt w:val="decimal"/>
      <w:lvlText w:val="%1.%2.%3.%4.%5.%6.%7.%8"/>
      <w:lvlJc w:val="left"/>
      <w:pPr>
        <w:ind w:left="1440" w:hanging="1440"/>
      </w:pPr>
      <w:rPr>
        <w:rFonts w:ascii="Helvetica Neue" w:hAnsi="Helvetica Neue" w:hint="default"/>
        <w:color w:val="000000"/>
        <w:sz w:val="26"/>
      </w:rPr>
    </w:lvl>
    <w:lvl w:ilvl="8">
      <w:start w:val="1"/>
      <w:numFmt w:val="decimal"/>
      <w:lvlText w:val="%1.%2.%3.%4.%5.%6.%7.%8.%9"/>
      <w:lvlJc w:val="left"/>
      <w:pPr>
        <w:ind w:left="1800" w:hanging="1800"/>
      </w:pPr>
      <w:rPr>
        <w:rFonts w:ascii="Helvetica Neue" w:hAnsi="Helvetica Neue" w:hint="default"/>
        <w:color w:val="000000"/>
        <w:sz w:val="26"/>
      </w:rPr>
    </w:lvl>
  </w:abstractNum>
  <w:abstractNum w:abstractNumId="32">
    <w:nsid w:val="674C15D3"/>
    <w:multiLevelType w:val="hybridMultilevel"/>
    <w:tmpl w:val="A7CEF5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95E0762"/>
    <w:multiLevelType w:val="hybridMultilevel"/>
    <w:tmpl w:val="792C32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CB05D31"/>
    <w:multiLevelType w:val="multilevel"/>
    <w:tmpl w:val="B7247260"/>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5">
    <w:nsid w:val="6D7C0FAD"/>
    <w:multiLevelType w:val="hybridMultilevel"/>
    <w:tmpl w:val="07C0A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FBB32F3"/>
    <w:multiLevelType w:val="hybridMultilevel"/>
    <w:tmpl w:val="829402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3B653AF"/>
    <w:multiLevelType w:val="hybridMultilevel"/>
    <w:tmpl w:val="98882D16"/>
    <w:lvl w:ilvl="0" w:tplc="0809000F">
      <w:start w:val="2"/>
      <w:numFmt w:val="decimal"/>
      <w:lvlText w:val="%1."/>
      <w:lvlJc w:val="left"/>
      <w:pPr>
        <w:ind w:left="64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64E4F49"/>
    <w:multiLevelType w:val="hybridMultilevel"/>
    <w:tmpl w:val="DE981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893719B"/>
    <w:multiLevelType w:val="hybridMultilevel"/>
    <w:tmpl w:val="52BC4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E81489"/>
    <w:multiLevelType w:val="hybridMultilevel"/>
    <w:tmpl w:val="D924DE6A"/>
    <w:lvl w:ilvl="0" w:tplc="44164E62">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9"/>
  </w:num>
  <w:num w:numId="3">
    <w:abstractNumId w:val="15"/>
  </w:num>
  <w:num w:numId="4">
    <w:abstractNumId w:val="28"/>
  </w:num>
  <w:num w:numId="5">
    <w:abstractNumId w:val="18"/>
  </w:num>
  <w:num w:numId="6">
    <w:abstractNumId w:val="7"/>
  </w:num>
  <w:num w:numId="7">
    <w:abstractNumId w:val="16"/>
  </w:num>
  <w:num w:numId="8">
    <w:abstractNumId w:val="25"/>
  </w:num>
  <w:num w:numId="9">
    <w:abstractNumId w:val="38"/>
  </w:num>
  <w:num w:numId="10">
    <w:abstractNumId w:val="35"/>
  </w:num>
  <w:num w:numId="11">
    <w:abstractNumId w:val="1"/>
  </w:num>
  <w:num w:numId="12">
    <w:abstractNumId w:val="37"/>
  </w:num>
  <w:num w:numId="13">
    <w:abstractNumId w:val="33"/>
  </w:num>
  <w:num w:numId="14">
    <w:abstractNumId w:val="13"/>
  </w:num>
  <w:num w:numId="15">
    <w:abstractNumId w:val="30"/>
  </w:num>
  <w:num w:numId="16">
    <w:abstractNumId w:val="4"/>
  </w:num>
  <w:num w:numId="17">
    <w:abstractNumId w:val="32"/>
  </w:num>
  <w:num w:numId="18">
    <w:abstractNumId w:val="23"/>
  </w:num>
  <w:num w:numId="19">
    <w:abstractNumId w:val="20"/>
  </w:num>
  <w:num w:numId="20">
    <w:abstractNumId w:val="11"/>
  </w:num>
  <w:num w:numId="21">
    <w:abstractNumId w:val="22"/>
  </w:num>
  <w:num w:numId="22">
    <w:abstractNumId w:val="31"/>
  </w:num>
  <w:num w:numId="23">
    <w:abstractNumId w:val="17"/>
  </w:num>
  <w:num w:numId="24">
    <w:abstractNumId w:val="3"/>
  </w:num>
  <w:num w:numId="25">
    <w:abstractNumId w:val="5"/>
  </w:num>
  <w:num w:numId="26">
    <w:abstractNumId w:val="24"/>
  </w:num>
  <w:num w:numId="27">
    <w:abstractNumId w:val="19"/>
  </w:num>
  <w:num w:numId="28">
    <w:abstractNumId w:val="26"/>
  </w:num>
  <w:num w:numId="29">
    <w:abstractNumId w:val="36"/>
  </w:num>
  <w:num w:numId="30">
    <w:abstractNumId w:val="29"/>
  </w:num>
  <w:num w:numId="31">
    <w:abstractNumId w:val="12"/>
  </w:num>
  <w:num w:numId="32">
    <w:abstractNumId w:val="6"/>
  </w:num>
  <w:num w:numId="33">
    <w:abstractNumId w:val="10"/>
  </w:num>
  <w:num w:numId="34">
    <w:abstractNumId w:val="9"/>
  </w:num>
  <w:num w:numId="35">
    <w:abstractNumId w:val="34"/>
  </w:num>
  <w:num w:numId="36">
    <w:abstractNumId w:val="27"/>
  </w:num>
  <w:num w:numId="37">
    <w:abstractNumId w:val="14"/>
  </w:num>
  <w:num w:numId="38">
    <w:abstractNumId w:val="8"/>
  </w:num>
  <w:num w:numId="39">
    <w:abstractNumId w:val="21"/>
  </w:num>
  <w:num w:numId="40">
    <w:abstractNumId w:val="0"/>
  </w:num>
  <w:num w:numId="41">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r20zp8xe0ene2sacxa5pixvpttrrs5zef&quot;&gt;My EndNote Library&lt;record-ids&gt;&lt;item&gt;45&lt;/item&gt;&lt;item&gt;48&lt;/item&gt;&lt;item&gt;53&lt;/item&gt;&lt;item&gt;59&lt;/item&gt;&lt;item&gt;61&lt;/item&gt;&lt;item&gt;63&lt;/item&gt;&lt;item&gt;68&lt;/item&gt;&lt;item&gt;71&lt;/item&gt;&lt;item&gt;90&lt;/item&gt;&lt;item&gt;91&lt;/item&gt;&lt;item&gt;92&lt;/item&gt;&lt;item&gt;97&lt;/item&gt;&lt;item&gt;126&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0E54F3"/>
    <w:rsid w:val="00004191"/>
    <w:rsid w:val="00004C42"/>
    <w:rsid w:val="0000741D"/>
    <w:rsid w:val="000127CA"/>
    <w:rsid w:val="00027106"/>
    <w:rsid w:val="000349CD"/>
    <w:rsid w:val="00040333"/>
    <w:rsid w:val="0004629B"/>
    <w:rsid w:val="00046358"/>
    <w:rsid w:val="000468BB"/>
    <w:rsid w:val="000474FF"/>
    <w:rsid w:val="000508B6"/>
    <w:rsid w:val="00052289"/>
    <w:rsid w:val="00054B5B"/>
    <w:rsid w:val="00067B5C"/>
    <w:rsid w:val="00074C16"/>
    <w:rsid w:val="00076599"/>
    <w:rsid w:val="00076E58"/>
    <w:rsid w:val="00087496"/>
    <w:rsid w:val="000A55CF"/>
    <w:rsid w:val="000A7222"/>
    <w:rsid w:val="000B148C"/>
    <w:rsid w:val="000B3C6A"/>
    <w:rsid w:val="000B3DD1"/>
    <w:rsid w:val="000B46EA"/>
    <w:rsid w:val="000B5951"/>
    <w:rsid w:val="000C3B82"/>
    <w:rsid w:val="000C59F8"/>
    <w:rsid w:val="000C6FFE"/>
    <w:rsid w:val="000E024F"/>
    <w:rsid w:val="000E4247"/>
    <w:rsid w:val="000E4BB3"/>
    <w:rsid w:val="000E54F3"/>
    <w:rsid w:val="000F18C2"/>
    <w:rsid w:val="000F4E0D"/>
    <w:rsid w:val="000F56DA"/>
    <w:rsid w:val="000F5F34"/>
    <w:rsid w:val="000F7245"/>
    <w:rsid w:val="001022F8"/>
    <w:rsid w:val="00102C79"/>
    <w:rsid w:val="00102CA5"/>
    <w:rsid w:val="00110799"/>
    <w:rsid w:val="00117097"/>
    <w:rsid w:val="00134C7E"/>
    <w:rsid w:val="001371D5"/>
    <w:rsid w:val="00145474"/>
    <w:rsid w:val="00145A0E"/>
    <w:rsid w:val="0014620B"/>
    <w:rsid w:val="0015361F"/>
    <w:rsid w:val="001568F4"/>
    <w:rsid w:val="001605D9"/>
    <w:rsid w:val="00166B07"/>
    <w:rsid w:val="00171519"/>
    <w:rsid w:val="0017697C"/>
    <w:rsid w:val="001812CE"/>
    <w:rsid w:val="001829DF"/>
    <w:rsid w:val="00183FEB"/>
    <w:rsid w:val="00186ABF"/>
    <w:rsid w:val="00196A11"/>
    <w:rsid w:val="001A6A7E"/>
    <w:rsid w:val="001B416A"/>
    <w:rsid w:val="001C77FF"/>
    <w:rsid w:val="001D00F4"/>
    <w:rsid w:val="001D10D6"/>
    <w:rsid w:val="001D7C08"/>
    <w:rsid w:val="001E1A30"/>
    <w:rsid w:val="001F23C8"/>
    <w:rsid w:val="00222E0F"/>
    <w:rsid w:val="00240A27"/>
    <w:rsid w:val="00246B70"/>
    <w:rsid w:val="002502F3"/>
    <w:rsid w:val="00251AE6"/>
    <w:rsid w:val="002546C6"/>
    <w:rsid w:val="00255335"/>
    <w:rsid w:val="00261986"/>
    <w:rsid w:val="00263887"/>
    <w:rsid w:val="002642F5"/>
    <w:rsid w:val="00265AA8"/>
    <w:rsid w:val="00273DFC"/>
    <w:rsid w:val="0027453E"/>
    <w:rsid w:val="00274D21"/>
    <w:rsid w:val="00274E02"/>
    <w:rsid w:val="00283524"/>
    <w:rsid w:val="00285C07"/>
    <w:rsid w:val="00291859"/>
    <w:rsid w:val="002A58E6"/>
    <w:rsid w:val="002A7AEA"/>
    <w:rsid w:val="002B2471"/>
    <w:rsid w:val="002B62BA"/>
    <w:rsid w:val="002C4082"/>
    <w:rsid w:val="002D00F1"/>
    <w:rsid w:val="002E082A"/>
    <w:rsid w:val="002F3E80"/>
    <w:rsid w:val="003023AD"/>
    <w:rsid w:val="00305E53"/>
    <w:rsid w:val="00307A8E"/>
    <w:rsid w:val="003110B3"/>
    <w:rsid w:val="00311EDA"/>
    <w:rsid w:val="0031308B"/>
    <w:rsid w:val="003130F3"/>
    <w:rsid w:val="00321C1E"/>
    <w:rsid w:val="00333A65"/>
    <w:rsid w:val="0034257E"/>
    <w:rsid w:val="00347ADA"/>
    <w:rsid w:val="0036472D"/>
    <w:rsid w:val="00364C95"/>
    <w:rsid w:val="00365E21"/>
    <w:rsid w:val="00371670"/>
    <w:rsid w:val="00372B7F"/>
    <w:rsid w:val="00374D8E"/>
    <w:rsid w:val="003904C0"/>
    <w:rsid w:val="00394A51"/>
    <w:rsid w:val="00396EC2"/>
    <w:rsid w:val="003971D9"/>
    <w:rsid w:val="003A4CD4"/>
    <w:rsid w:val="003A5DF4"/>
    <w:rsid w:val="003B6565"/>
    <w:rsid w:val="003C0452"/>
    <w:rsid w:val="003C3087"/>
    <w:rsid w:val="003D20FF"/>
    <w:rsid w:val="003E233A"/>
    <w:rsid w:val="003F08DF"/>
    <w:rsid w:val="003F3CA2"/>
    <w:rsid w:val="00400B0A"/>
    <w:rsid w:val="00404778"/>
    <w:rsid w:val="00410218"/>
    <w:rsid w:val="00410866"/>
    <w:rsid w:val="004110A6"/>
    <w:rsid w:val="0043654F"/>
    <w:rsid w:val="00452856"/>
    <w:rsid w:val="00455D67"/>
    <w:rsid w:val="00467F8E"/>
    <w:rsid w:val="00470C23"/>
    <w:rsid w:val="00485830"/>
    <w:rsid w:val="0048755E"/>
    <w:rsid w:val="004954C3"/>
    <w:rsid w:val="00497A0D"/>
    <w:rsid w:val="004A5506"/>
    <w:rsid w:val="004B117D"/>
    <w:rsid w:val="004B20A0"/>
    <w:rsid w:val="004B3C12"/>
    <w:rsid w:val="004C245D"/>
    <w:rsid w:val="004C7F62"/>
    <w:rsid w:val="004D3071"/>
    <w:rsid w:val="004D3CA5"/>
    <w:rsid w:val="004D6562"/>
    <w:rsid w:val="004D7FC9"/>
    <w:rsid w:val="004E6774"/>
    <w:rsid w:val="004F5682"/>
    <w:rsid w:val="004F5C91"/>
    <w:rsid w:val="005001A1"/>
    <w:rsid w:val="0050403E"/>
    <w:rsid w:val="005349BE"/>
    <w:rsid w:val="0054159C"/>
    <w:rsid w:val="005439B5"/>
    <w:rsid w:val="00545036"/>
    <w:rsid w:val="00551D37"/>
    <w:rsid w:val="00551F8A"/>
    <w:rsid w:val="0057310F"/>
    <w:rsid w:val="00575163"/>
    <w:rsid w:val="0057524D"/>
    <w:rsid w:val="0058275D"/>
    <w:rsid w:val="005965BA"/>
    <w:rsid w:val="005A1933"/>
    <w:rsid w:val="005A2075"/>
    <w:rsid w:val="005B516B"/>
    <w:rsid w:val="005C0FD3"/>
    <w:rsid w:val="005E0BA2"/>
    <w:rsid w:val="005F62A9"/>
    <w:rsid w:val="00601CBE"/>
    <w:rsid w:val="00601D76"/>
    <w:rsid w:val="00601FFF"/>
    <w:rsid w:val="00612FFA"/>
    <w:rsid w:val="00620C1F"/>
    <w:rsid w:val="00626317"/>
    <w:rsid w:val="006403F9"/>
    <w:rsid w:val="00643028"/>
    <w:rsid w:val="00645767"/>
    <w:rsid w:val="006461F0"/>
    <w:rsid w:val="006462E7"/>
    <w:rsid w:val="00647388"/>
    <w:rsid w:val="00653D39"/>
    <w:rsid w:val="00656BF2"/>
    <w:rsid w:val="006570C4"/>
    <w:rsid w:val="00664B69"/>
    <w:rsid w:val="0066509A"/>
    <w:rsid w:val="00671678"/>
    <w:rsid w:val="00681048"/>
    <w:rsid w:val="006878FD"/>
    <w:rsid w:val="00697F60"/>
    <w:rsid w:val="006A3DA0"/>
    <w:rsid w:val="006B7AF4"/>
    <w:rsid w:val="006C0ED5"/>
    <w:rsid w:val="006D26C6"/>
    <w:rsid w:val="006E5644"/>
    <w:rsid w:val="00720407"/>
    <w:rsid w:val="0072650B"/>
    <w:rsid w:val="00741079"/>
    <w:rsid w:val="00741106"/>
    <w:rsid w:val="007422DE"/>
    <w:rsid w:val="007452DC"/>
    <w:rsid w:val="00750015"/>
    <w:rsid w:val="007602D8"/>
    <w:rsid w:val="00773EF1"/>
    <w:rsid w:val="00786BF0"/>
    <w:rsid w:val="00787737"/>
    <w:rsid w:val="00787FDD"/>
    <w:rsid w:val="007934EC"/>
    <w:rsid w:val="007A0F94"/>
    <w:rsid w:val="007B0B71"/>
    <w:rsid w:val="007B5EF9"/>
    <w:rsid w:val="007B6989"/>
    <w:rsid w:val="007C0BDF"/>
    <w:rsid w:val="007C15D4"/>
    <w:rsid w:val="007C6886"/>
    <w:rsid w:val="007D08D0"/>
    <w:rsid w:val="007E7BEC"/>
    <w:rsid w:val="007F31E1"/>
    <w:rsid w:val="007F530B"/>
    <w:rsid w:val="008125BD"/>
    <w:rsid w:val="008177EA"/>
    <w:rsid w:val="00835A25"/>
    <w:rsid w:val="00836BF2"/>
    <w:rsid w:val="00842E80"/>
    <w:rsid w:val="00847D86"/>
    <w:rsid w:val="00853985"/>
    <w:rsid w:val="00857086"/>
    <w:rsid w:val="00857F31"/>
    <w:rsid w:val="00863ABF"/>
    <w:rsid w:val="008706BD"/>
    <w:rsid w:val="00872123"/>
    <w:rsid w:val="0088130F"/>
    <w:rsid w:val="00882B70"/>
    <w:rsid w:val="00885FCF"/>
    <w:rsid w:val="008909D7"/>
    <w:rsid w:val="008A40BF"/>
    <w:rsid w:val="008A7BDE"/>
    <w:rsid w:val="008B0ADA"/>
    <w:rsid w:val="008B193A"/>
    <w:rsid w:val="008C1AD6"/>
    <w:rsid w:val="008C2C00"/>
    <w:rsid w:val="008C4AD9"/>
    <w:rsid w:val="008C7AB2"/>
    <w:rsid w:val="008D5693"/>
    <w:rsid w:val="008D6567"/>
    <w:rsid w:val="008F5975"/>
    <w:rsid w:val="009018C0"/>
    <w:rsid w:val="009107DA"/>
    <w:rsid w:val="009131E2"/>
    <w:rsid w:val="00914A44"/>
    <w:rsid w:val="00920187"/>
    <w:rsid w:val="009271F1"/>
    <w:rsid w:val="0093267F"/>
    <w:rsid w:val="009332DF"/>
    <w:rsid w:val="00944C9D"/>
    <w:rsid w:val="0095069C"/>
    <w:rsid w:val="00956EAD"/>
    <w:rsid w:val="00962B38"/>
    <w:rsid w:val="009635E6"/>
    <w:rsid w:val="00965AFF"/>
    <w:rsid w:val="00966EC1"/>
    <w:rsid w:val="009726ED"/>
    <w:rsid w:val="00972EDB"/>
    <w:rsid w:val="00986C7A"/>
    <w:rsid w:val="00992C85"/>
    <w:rsid w:val="00994619"/>
    <w:rsid w:val="00995AE3"/>
    <w:rsid w:val="00995C5F"/>
    <w:rsid w:val="009A020D"/>
    <w:rsid w:val="009A4A75"/>
    <w:rsid w:val="009A4E63"/>
    <w:rsid w:val="009B31A9"/>
    <w:rsid w:val="009B327A"/>
    <w:rsid w:val="009C5929"/>
    <w:rsid w:val="009C7EF4"/>
    <w:rsid w:val="009F77AE"/>
    <w:rsid w:val="00A113B4"/>
    <w:rsid w:val="00A132B3"/>
    <w:rsid w:val="00A160E3"/>
    <w:rsid w:val="00A1722A"/>
    <w:rsid w:val="00A2252D"/>
    <w:rsid w:val="00A54025"/>
    <w:rsid w:val="00A54A66"/>
    <w:rsid w:val="00A66F1E"/>
    <w:rsid w:val="00A7114D"/>
    <w:rsid w:val="00A737BF"/>
    <w:rsid w:val="00A74933"/>
    <w:rsid w:val="00A754B6"/>
    <w:rsid w:val="00A76616"/>
    <w:rsid w:val="00A8027E"/>
    <w:rsid w:val="00A82FB2"/>
    <w:rsid w:val="00A90537"/>
    <w:rsid w:val="00A9136C"/>
    <w:rsid w:val="00A91B02"/>
    <w:rsid w:val="00AB3821"/>
    <w:rsid w:val="00AC2D29"/>
    <w:rsid w:val="00AC6ECC"/>
    <w:rsid w:val="00AD36D1"/>
    <w:rsid w:val="00AE00D8"/>
    <w:rsid w:val="00AE225A"/>
    <w:rsid w:val="00AE5484"/>
    <w:rsid w:val="00AF2EF8"/>
    <w:rsid w:val="00AF3307"/>
    <w:rsid w:val="00AF56A2"/>
    <w:rsid w:val="00B02B42"/>
    <w:rsid w:val="00B033C6"/>
    <w:rsid w:val="00B077B3"/>
    <w:rsid w:val="00B13256"/>
    <w:rsid w:val="00B138BA"/>
    <w:rsid w:val="00B240DC"/>
    <w:rsid w:val="00B2416B"/>
    <w:rsid w:val="00B336AF"/>
    <w:rsid w:val="00B414B0"/>
    <w:rsid w:val="00B66524"/>
    <w:rsid w:val="00B9408C"/>
    <w:rsid w:val="00B96FB3"/>
    <w:rsid w:val="00BA6A02"/>
    <w:rsid w:val="00BB5847"/>
    <w:rsid w:val="00BC19F1"/>
    <w:rsid w:val="00BC1AFC"/>
    <w:rsid w:val="00BC204A"/>
    <w:rsid w:val="00BC3EEB"/>
    <w:rsid w:val="00BC6936"/>
    <w:rsid w:val="00BC72FD"/>
    <w:rsid w:val="00BC7559"/>
    <w:rsid w:val="00BF795B"/>
    <w:rsid w:val="00C04B12"/>
    <w:rsid w:val="00C11BE3"/>
    <w:rsid w:val="00C129A2"/>
    <w:rsid w:val="00C15600"/>
    <w:rsid w:val="00C16E58"/>
    <w:rsid w:val="00C21B0F"/>
    <w:rsid w:val="00C27308"/>
    <w:rsid w:val="00C27B49"/>
    <w:rsid w:val="00C369E0"/>
    <w:rsid w:val="00C37CD6"/>
    <w:rsid w:val="00C50506"/>
    <w:rsid w:val="00C53DEE"/>
    <w:rsid w:val="00C54A3B"/>
    <w:rsid w:val="00C54DF7"/>
    <w:rsid w:val="00C55826"/>
    <w:rsid w:val="00C662DC"/>
    <w:rsid w:val="00C71EB3"/>
    <w:rsid w:val="00C73F1B"/>
    <w:rsid w:val="00C77AA5"/>
    <w:rsid w:val="00C84820"/>
    <w:rsid w:val="00C871AF"/>
    <w:rsid w:val="00C96F7E"/>
    <w:rsid w:val="00CA0BA0"/>
    <w:rsid w:val="00CA2664"/>
    <w:rsid w:val="00CA3DFA"/>
    <w:rsid w:val="00CA4DFD"/>
    <w:rsid w:val="00CA7711"/>
    <w:rsid w:val="00CB5017"/>
    <w:rsid w:val="00CC2FD9"/>
    <w:rsid w:val="00CD1AEF"/>
    <w:rsid w:val="00CD3C49"/>
    <w:rsid w:val="00CD7204"/>
    <w:rsid w:val="00D00A08"/>
    <w:rsid w:val="00D1086E"/>
    <w:rsid w:val="00D17599"/>
    <w:rsid w:val="00D17FB5"/>
    <w:rsid w:val="00D20564"/>
    <w:rsid w:val="00D22510"/>
    <w:rsid w:val="00D227C8"/>
    <w:rsid w:val="00D525AE"/>
    <w:rsid w:val="00D55680"/>
    <w:rsid w:val="00D56C62"/>
    <w:rsid w:val="00D57BF2"/>
    <w:rsid w:val="00D62A1C"/>
    <w:rsid w:val="00D83192"/>
    <w:rsid w:val="00D91E51"/>
    <w:rsid w:val="00D92BC9"/>
    <w:rsid w:val="00DA04A8"/>
    <w:rsid w:val="00DA0ADC"/>
    <w:rsid w:val="00DC3DF3"/>
    <w:rsid w:val="00DD0E09"/>
    <w:rsid w:val="00DE01EC"/>
    <w:rsid w:val="00DE6C56"/>
    <w:rsid w:val="00DF2133"/>
    <w:rsid w:val="00DF549F"/>
    <w:rsid w:val="00DF57BD"/>
    <w:rsid w:val="00E06F9A"/>
    <w:rsid w:val="00E07351"/>
    <w:rsid w:val="00E0742D"/>
    <w:rsid w:val="00E10782"/>
    <w:rsid w:val="00E15578"/>
    <w:rsid w:val="00E231A3"/>
    <w:rsid w:val="00E24E63"/>
    <w:rsid w:val="00E257D2"/>
    <w:rsid w:val="00E311AA"/>
    <w:rsid w:val="00E3289C"/>
    <w:rsid w:val="00E411B8"/>
    <w:rsid w:val="00E6163B"/>
    <w:rsid w:val="00E63EC8"/>
    <w:rsid w:val="00E70C25"/>
    <w:rsid w:val="00E74C55"/>
    <w:rsid w:val="00E77431"/>
    <w:rsid w:val="00E86946"/>
    <w:rsid w:val="00E9380B"/>
    <w:rsid w:val="00EA62F3"/>
    <w:rsid w:val="00EB0BBF"/>
    <w:rsid w:val="00EB2FCB"/>
    <w:rsid w:val="00EC16D1"/>
    <w:rsid w:val="00EC4D02"/>
    <w:rsid w:val="00EE074B"/>
    <w:rsid w:val="00EE297F"/>
    <w:rsid w:val="00EF59BE"/>
    <w:rsid w:val="00EF708C"/>
    <w:rsid w:val="00F01BA5"/>
    <w:rsid w:val="00F05AF2"/>
    <w:rsid w:val="00F22F21"/>
    <w:rsid w:val="00F42293"/>
    <w:rsid w:val="00F579A3"/>
    <w:rsid w:val="00F57A00"/>
    <w:rsid w:val="00F609F8"/>
    <w:rsid w:val="00F7093E"/>
    <w:rsid w:val="00F75AED"/>
    <w:rsid w:val="00F767FB"/>
    <w:rsid w:val="00F872C7"/>
    <w:rsid w:val="00F9010A"/>
    <w:rsid w:val="00F92D3D"/>
    <w:rsid w:val="00FA2132"/>
    <w:rsid w:val="00FA2C09"/>
    <w:rsid w:val="00FC1ABC"/>
    <w:rsid w:val="00FC3265"/>
    <w:rsid w:val="00FD5B72"/>
    <w:rsid w:val="00FE1183"/>
    <w:rsid w:val="00FE2D77"/>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543FE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452"/>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54F3"/>
    <w:pPr>
      <w:ind w:left="720"/>
      <w:contextualSpacing/>
    </w:pPr>
    <w:rPr>
      <w:lang w:eastAsia="en-US"/>
    </w:rPr>
  </w:style>
  <w:style w:type="table" w:styleId="TableGrid">
    <w:name w:val="Table Grid"/>
    <w:basedOn w:val="TableNormal"/>
    <w:uiPriority w:val="59"/>
    <w:rsid w:val="003F3C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3C49"/>
    <w:pPr>
      <w:spacing w:before="100" w:beforeAutospacing="1" w:after="100" w:afterAutospacing="1"/>
    </w:pPr>
  </w:style>
  <w:style w:type="paragraph" w:styleId="Header">
    <w:name w:val="header"/>
    <w:basedOn w:val="Normal"/>
    <w:link w:val="HeaderChar"/>
    <w:uiPriority w:val="99"/>
    <w:unhideWhenUsed/>
    <w:rsid w:val="00CD3C49"/>
    <w:pPr>
      <w:tabs>
        <w:tab w:val="center" w:pos="4513"/>
        <w:tab w:val="right" w:pos="9026"/>
      </w:tabs>
    </w:pPr>
    <w:rPr>
      <w:lang w:eastAsia="en-US"/>
    </w:rPr>
  </w:style>
  <w:style w:type="character" w:customStyle="1" w:styleId="HeaderChar">
    <w:name w:val="Header Char"/>
    <w:basedOn w:val="DefaultParagraphFont"/>
    <w:link w:val="Header"/>
    <w:uiPriority w:val="99"/>
    <w:rsid w:val="00CD3C49"/>
    <w:rPr>
      <w:sz w:val="24"/>
      <w:szCs w:val="24"/>
      <w:lang w:eastAsia="en-US"/>
    </w:rPr>
  </w:style>
  <w:style w:type="paragraph" w:styleId="Footer">
    <w:name w:val="footer"/>
    <w:basedOn w:val="Normal"/>
    <w:link w:val="FooterChar"/>
    <w:uiPriority w:val="99"/>
    <w:unhideWhenUsed/>
    <w:rsid w:val="00CD3C49"/>
    <w:pPr>
      <w:tabs>
        <w:tab w:val="center" w:pos="4513"/>
        <w:tab w:val="right" w:pos="9026"/>
      </w:tabs>
    </w:pPr>
    <w:rPr>
      <w:lang w:eastAsia="en-US"/>
    </w:rPr>
  </w:style>
  <w:style w:type="character" w:customStyle="1" w:styleId="FooterChar">
    <w:name w:val="Footer Char"/>
    <w:basedOn w:val="DefaultParagraphFont"/>
    <w:link w:val="Footer"/>
    <w:uiPriority w:val="99"/>
    <w:rsid w:val="00CD3C49"/>
    <w:rPr>
      <w:sz w:val="24"/>
      <w:szCs w:val="24"/>
      <w:lang w:eastAsia="en-US"/>
    </w:rPr>
  </w:style>
  <w:style w:type="character" w:styleId="CommentReference">
    <w:name w:val="annotation reference"/>
    <w:basedOn w:val="DefaultParagraphFont"/>
    <w:uiPriority w:val="99"/>
    <w:semiHidden/>
    <w:unhideWhenUsed/>
    <w:rsid w:val="005001A1"/>
    <w:rPr>
      <w:sz w:val="18"/>
      <w:szCs w:val="18"/>
    </w:rPr>
  </w:style>
  <w:style w:type="paragraph" w:styleId="CommentText">
    <w:name w:val="annotation text"/>
    <w:basedOn w:val="Normal"/>
    <w:link w:val="CommentTextChar"/>
    <w:uiPriority w:val="99"/>
    <w:semiHidden/>
    <w:unhideWhenUsed/>
    <w:rsid w:val="005001A1"/>
    <w:rPr>
      <w:lang w:eastAsia="en-US"/>
    </w:rPr>
  </w:style>
  <w:style w:type="character" w:customStyle="1" w:styleId="CommentTextChar">
    <w:name w:val="Comment Text Char"/>
    <w:basedOn w:val="DefaultParagraphFont"/>
    <w:link w:val="CommentText"/>
    <w:uiPriority w:val="99"/>
    <w:semiHidden/>
    <w:rsid w:val="005001A1"/>
    <w:rPr>
      <w:lang w:eastAsia="en-US"/>
    </w:rPr>
  </w:style>
  <w:style w:type="paragraph" w:styleId="CommentSubject">
    <w:name w:val="annotation subject"/>
    <w:basedOn w:val="CommentText"/>
    <w:next w:val="CommentText"/>
    <w:link w:val="CommentSubjectChar"/>
    <w:uiPriority w:val="99"/>
    <w:semiHidden/>
    <w:unhideWhenUsed/>
    <w:rsid w:val="005001A1"/>
    <w:rPr>
      <w:b/>
      <w:bCs/>
      <w:sz w:val="20"/>
      <w:szCs w:val="20"/>
    </w:rPr>
  </w:style>
  <w:style w:type="character" w:customStyle="1" w:styleId="CommentSubjectChar">
    <w:name w:val="Comment Subject Char"/>
    <w:basedOn w:val="CommentTextChar"/>
    <w:link w:val="CommentSubject"/>
    <w:uiPriority w:val="99"/>
    <w:semiHidden/>
    <w:rsid w:val="005001A1"/>
    <w:rPr>
      <w:b/>
      <w:bCs/>
      <w:sz w:val="20"/>
      <w:szCs w:val="20"/>
      <w:lang w:eastAsia="en-US"/>
    </w:rPr>
  </w:style>
  <w:style w:type="paragraph" w:styleId="BalloonText">
    <w:name w:val="Balloon Text"/>
    <w:basedOn w:val="Normal"/>
    <w:link w:val="BalloonTextChar"/>
    <w:uiPriority w:val="99"/>
    <w:semiHidden/>
    <w:unhideWhenUsed/>
    <w:rsid w:val="005001A1"/>
    <w:rPr>
      <w:sz w:val="18"/>
      <w:szCs w:val="18"/>
      <w:lang w:eastAsia="en-US"/>
    </w:rPr>
  </w:style>
  <w:style w:type="character" w:customStyle="1" w:styleId="BalloonTextChar">
    <w:name w:val="Balloon Text Char"/>
    <w:basedOn w:val="DefaultParagraphFont"/>
    <w:link w:val="BalloonText"/>
    <w:uiPriority w:val="99"/>
    <w:semiHidden/>
    <w:rsid w:val="005001A1"/>
    <w:rPr>
      <w:sz w:val="18"/>
      <w:szCs w:val="18"/>
      <w:lang w:eastAsia="en-US"/>
    </w:rPr>
  </w:style>
  <w:style w:type="character" w:styleId="PageNumber">
    <w:name w:val="page number"/>
    <w:basedOn w:val="DefaultParagraphFont"/>
    <w:uiPriority w:val="99"/>
    <w:semiHidden/>
    <w:unhideWhenUsed/>
    <w:rsid w:val="005001A1"/>
  </w:style>
  <w:style w:type="character" w:customStyle="1" w:styleId="apple-converted-space">
    <w:name w:val="apple-converted-space"/>
    <w:basedOn w:val="DefaultParagraphFont"/>
    <w:rsid w:val="004D3CA5"/>
  </w:style>
  <w:style w:type="paragraph" w:customStyle="1" w:styleId="Default">
    <w:name w:val="Default"/>
    <w:rsid w:val="00C84820"/>
    <w:pPr>
      <w:autoSpaceDE w:val="0"/>
      <w:autoSpaceDN w:val="0"/>
      <w:adjustRightInd w:val="0"/>
      <w:spacing w:line="276" w:lineRule="auto"/>
    </w:pPr>
    <w:rPr>
      <w:rFonts w:ascii="Arial" w:eastAsia="Times New Roman" w:hAnsi="Arial" w:cs="Arial"/>
      <w:color w:val="000000"/>
      <w:szCs w:val="22"/>
      <w:lang w:eastAsia="en-GB"/>
    </w:rPr>
  </w:style>
  <w:style w:type="character" w:styleId="Hyperlink">
    <w:name w:val="Hyperlink"/>
    <w:basedOn w:val="DefaultParagraphFont"/>
    <w:uiPriority w:val="99"/>
    <w:unhideWhenUsed/>
    <w:rsid w:val="00452856"/>
    <w:rPr>
      <w:color w:val="0000FF"/>
      <w:u w:val="single"/>
    </w:rPr>
  </w:style>
  <w:style w:type="paragraph" w:styleId="Revision">
    <w:name w:val="Revision"/>
    <w:hidden/>
    <w:uiPriority w:val="99"/>
    <w:semiHidden/>
    <w:rsid w:val="00DF2133"/>
    <w:rPr>
      <w:lang w:eastAsia="en-GB"/>
    </w:rPr>
  </w:style>
  <w:style w:type="character" w:styleId="Emphasis">
    <w:name w:val="Emphasis"/>
    <w:basedOn w:val="DefaultParagraphFont"/>
    <w:uiPriority w:val="20"/>
    <w:qFormat/>
    <w:rsid w:val="00321C1E"/>
    <w:rPr>
      <w:i/>
      <w:iCs/>
    </w:rPr>
  </w:style>
  <w:style w:type="paragraph" w:customStyle="1" w:styleId="EndNoteBibliographyTitle">
    <w:name w:val="EndNote Bibliography Title"/>
    <w:basedOn w:val="Normal"/>
    <w:link w:val="EndNoteBibliographyTitleChar"/>
    <w:rsid w:val="002642F5"/>
    <w:pPr>
      <w:jc w:val="center"/>
    </w:pPr>
    <w:rPr>
      <w:noProof/>
    </w:rPr>
  </w:style>
  <w:style w:type="character" w:customStyle="1" w:styleId="EndNoteBibliographyTitleChar">
    <w:name w:val="EndNote Bibliography Title Char"/>
    <w:basedOn w:val="DefaultParagraphFont"/>
    <w:link w:val="EndNoteBibliographyTitle"/>
    <w:rsid w:val="002642F5"/>
    <w:rPr>
      <w:noProof/>
      <w:lang w:eastAsia="en-GB"/>
    </w:rPr>
  </w:style>
  <w:style w:type="paragraph" w:customStyle="1" w:styleId="EndNoteBibliography">
    <w:name w:val="EndNote Bibliography"/>
    <w:basedOn w:val="Normal"/>
    <w:link w:val="EndNoteBibliographyChar"/>
    <w:rsid w:val="002642F5"/>
    <w:rPr>
      <w:noProof/>
    </w:rPr>
  </w:style>
  <w:style w:type="character" w:customStyle="1" w:styleId="EndNoteBibliographyChar">
    <w:name w:val="EndNote Bibliography Char"/>
    <w:basedOn w:val="DefaultParagraphFont"/>
    <w:link w:val="EndNoteBibliography"/>
    <w:rsid w:val="002642F5"/>
    <w:rPr>
      <w:noProof/>
      <w:lang w:eastAsia="en-GB"/>
    </w:rPr>
  </w:style>
  <w:style w:type="table" w:customStyle="1" w:styleId="TableGrid1">
    <w:name w:val="Table Grid1"/>
    <w:basedOn w:val="TableNormal"/>
    <w:next w:val="TableGrid"/>
    <w:uiPriority w:val="59"/>
    <w:rsid w:val="00400B0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53DE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53DE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53DE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53DE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F5682"/>
    <w:pPr>
      <w:spacing w:after="200"/>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452"/>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54F3"/>
    <w:pPr>
      <w:ind w:left="720"/>
      <w:contextualSpacing/>
    </w:pPr>
    <w:rPr>
      <w:lang w:eastAsia="en-US"/>
    </w:rPr>
  </w:style>
  <w:style w:type="table" w:styleId="TableGrid">
    <w:name w:val="Table Grid"/>
    <w:basedOn w:val="TableNormal"/>
    <w:uiPriority w:val="59"/>
    <w:rsid w:val="003F3C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3C49"/>
    <w:pPr>
      <w:spacing w:before="100" w:beforeAutospacing="1" w:after="100" w:afterAutospacing="1"/>
    </w:pPr>
  </w:style>
  <w:style w:type="paragraph" w:styleId="Header">
    <w:name w:val="header"/>
    <w:basedOn w:val="Normal"/>
    <w:link w:val="HeaderChar"/>
    <w:uiPriority w:val="99"/>
    <w:unhideWhenUsed/>
    <w:rsid w:val="00CD3C49"/>
    <w:pPr>
      <w:tabs>
        <w:tab w:val="center" w:pos="4513"/>
        <w:tab w:val="right" w:pos="9026"/>
      </w:tabs>
    </w:pPr>
    <w:rPr>
      <w:lang w:eastAsia="en-US"/>
    </w:rPr>
  </w:style>
  <w:style w:type="character" w:customStyle="1" w:styleId="HeaderChar">
    <w:name w:val="Header Char"/>
    <w:basedOn w:val="DefaultParagraphFont"/>
    <w:link w:val="Header"/>
    <w:uiPriority w:val="99"/>
    <w:rsid w:val="00CD3C49"/>
    <w:rPr>
      <w:sz w:val="24"/>
      <w:szCs w:val="24"/>
      <w:lang w:eastAsia="en-US"/>
    </w:rPr>
  </w:style>
  <w:style w:type="paragraph" w:styleId="Footer">
    <w:name w:val="footer"/>
    <w:basedOn w:val="Normal"/>
    <w:link w:val="FooterChar"/>
    <w:uiPriority w:val="99"/>
    <w:unhideWhenUsed/>
    <w:rsid w:val="00CD3C49"/>
    <w:pPr>
      <w:tabs>
        <w:tab w:val="center" w:pos="4513"/>
        <w:tab w:val="right" w:pos="9026"/>
      </w:tabs>
    </w:pPr>
    <w:rPr>
      <w:lang w:eastAsia="en-US"/>
    </w:rPr>
  </w:style>
  <w:style w:type="character" w:customStyle="1" w:styleId="FooterChar">
    <w:name w:val="Footer Char"/>
    <w:basedOn w:val="DefaultParagraphFont"/>
    <w:link w:val="Footer"/>
    <w:uiPriority w:val="99"/>
    <w:rsid w:val="00CD3C49"/>
    <w:rPr>
      <w:sz w:val="24"/>
      <w:szCs w:val="24"/>
      <w:lang w:eastAsia="en-US"/>
    </w:rPr>
  </w:style>
  <w:style w:type="character" w:styleId="CommentReference">
    <w:name w:val="annotation reference"/>
    <w:basedOn w:val="DefaultParagraphFont"/>
    <w:uiPriority w:val="99"/>
    <w:semiHidden/>
    <w:unhideWhenUsed/>
    <w:rsid w:val="005001A1"/>
    <w:rPr>
      <w:sz w:val="18"/>
      <w:szCs w:val="18"/>
    </w:rPr>
  </w:style>
  <w:style w:type="paragraph" w:styleId="CommentText">
    <w:name w:val="annotation text"/>
    <w:basedOn w:val="Normal"/>
    <w:link w:val="CommentTextChar"/>
    <w:uiPriority w:val="99"/>
    <w:semiHidden/>
    <w:unhideWhenUsed/>
    <w:rsid w:val="005001A1"/>
    <w:rPr>
      <w:lang w:eastAsia="en-US"/>
    </w:rPr>
  </w:style>
  <w:style w:type="character" w:customStyle="1" w:styleId="CommentTextChar">
    <w:name w:val="Comment Text Char"/>
    <w:basedOn w:val="DefaultParagraphFont"/>
    <w:link w:val="CommentText"/>
    <w:uiPriority w:val="99"/>
    <w:semiHidden/>
    <w:rsid w:val="005001A1"/>
    <w:rPr>
      <w:lang w:eastAsia="en-US"/>
    </w:rPr>
  </w:style>
  <w:style w:type="paragraph" w:styleId="CommentSubject">
    <w:name w:val="annotation subject"/>
    <w:basedOn w:val="CommentText"/>
    <w:next w:val="CommentText"/>
    <w:link w:val="CommentSubjectChar"/>
    <w:uiPriority w:val="99"/>
    <w:semiHidden/>
    <w:unhideWhenUsed/>
    <w:rsid w:val="005001A1"/>
    <w:rPr>
      <w:b/>
      <w:bCs/>
      <w:sz w:val="20"/>
      <w:szCs w:val="20"/>
    </w:rPr>
  </w:style>
  <w:style w:type="character" w:customStyle="1" w:styleId="CommentSubjectChar">
    <w:name w:val="Comment Subject Char"/>
    <w:basedOn w:val="CommentTextChar"/>
    <w:link w:val="CommentSubject"/>
    <w:uiPriority w:val="99"/>
    <w:semiHidden/>
    <w:rsid w:val="005001A1"/>
    <w:rPr>
      <w:b/>
      <w:bCs/>
      <w:sz w:val="20"/>
      <w:szCs w:val="20"/>
      <w:lang w:eastAsia="en-US"/>
    </w:rPr>
  </w:style>
  <w:style w:type="paragraph" w:styleId="BalloonText">
    <w:name w:val="Balloon Text"/>
    <w:basedOn w:val="Normal"/>
    <w:link w:val="BalloonTextChar"/>
    <w:uiPriority w:val="99"/>
    <w:semiHidden/>
    <w:unhideWhenUsed/>
    <w:rsid w:val="005001A1"/>
    <w:rPr>
      <w:sz w:val="18"/>
      <w:szCs w:val="18"/>
      <w:lang w:eastAsia="en-US"/>
    </w:rPr>
  </w:style>
  <w:style w:type="character" w:customStyle="1" w:styleId="BalloonTextChar">
    <w:name w:val="Balloon Text Char"/>
    <w:basedOn w:val="DefaultParagraphFont"/>
    <w:link w:val="BalloonText"/>
    <w:uiPriority w:val="99"/>
    <w:semiHidden/>
    <w:rsid w:val="005001A1"/>
    <w:rPr>
      <w:sz w:val="18"/>
      <w:szCs w:val="18"/>
      <w:lang w:eastAsia="en-US"/>
    </w:rPr>
  </w:style>
  <w:style w:type="character" w:styleId="PageNumber">
    <w:name w:val="page number"/>
    <w:basedOn w:val="DefaultParagraphFont"/>
    <w:uiPriority w:val="99"/>
    <w:semiHidden/>
    <w:unhideWhenUsed/>
    <w:rsid w:val="005001A1"/>
  </w:style>
  <w:style w:type="character" w:customStyle="1" w:styleId="apple-converted-space">
    <w:name w:val="apple-converted-space"/>
    <w:basedOn w:val="DefaultParagraphFont"/>
    <w:rsid w:val="004D3CA5"/>
  </w:style>
  <w:style w:type="paragraph" w:customStyle="1" w:styleId="Default">
    <w:name w:val="Default"/>
    <w:rsid w:val="00C84820"/>
    <w:pPr>
      <w:autoSpaceDE w:val="0"/>
      <w:autoSpaceDN w:val="0"/>
      <w:adjustRightInd w:val="0"/>
      <w:spacing w:line="276" w:lineRule="auto"/>
    </w:pPr>
    <w:rPr>
      <w:rFonts w:ascii="Arial" w:eastAsia="Times New Roman" w:hAnsi="Arial" w:cs="Arial"/>
      <w:color w:val="000000"/>
      <w:szCs w:val="22"/>
      <w:lang w:eastAsia="en-GB"/>
    </w:rPr>
  </w:style>
  <w:style w:type="character" w:styleId="Hyperlink">
    <w:name w:val="Hyperlink"/>
    <w:basedOn w:val="DefaultParagraphFont"/>
    <w:uiPriority w:val="99"/>
    <w:unhideWhenUsed/>
    <w:rsid w:val="00452856"/>
    <w:rPr>
      <w:color w:val="0000FF"/>
      <w:u w:val="single"/>
    </w:rPr>
  </w:style>
  <w:style w:type="paragraph" w:styleId="Revision">
    <w:name w:val="Revision"/>
    <w:hidden/>
    <w:uiPriority w:val="99"/>
    <w:semiHidden/>
    <w:rsid w:val="00DF2133"/>
    <w:rPr>
      <w:lang w:eastAsia="en-GB"/>
    </w:rPr>
  </w:style>
  <w:style w:type="character" w:styleId="Emphasis">
    <w:name w:val="Emphasis"/>
    <w:basedOn w:val="DefaultParagraphFont"/>
    <w:uiPriority w:val="20"/>
    <w:qFormat/>
    <w:rsid w:val="00321C1E"/>
    <w:rPr>
      <w:i/>
      <w:iCs/>
    </w:rPr>
  </w:style>
  <w:style w:type="paragraph" w:customStyle="1" w:styleId="EndNoteBibliographyTitle">
    <w:name w:val="EndNote Bibliography Title"/>
    <w:basedOn w:val="Normal"/>
    <w:link w:val="EndNoteBibliographyTitleChar"/>
    <w:rsid w:val="002642F5"/>
    <w:pPr>
      <w:jc w:val="center"/>
    </w:pPr>
    <w:rPr>
      <w:noProof/>
    </w:rPr>
  </w:style>
  <w:style w:type="character" w:customStyle="1" w:styleId="EndNoteBibliographyTitleChar">
    <w:name w:val="EndNote Bibliography Title Char"/>
    <w:basedOn w:val="DefaultParagraphFont"/>
    <w:link w:val="EndNoteBibliographyTitle"/>
    <w:rsid w:val="002642F5"/>
    <w:rPr>
      <w:noProof/>
      <w:lang w:eastAsia="en-GB"/>
    </w:rPr>
  </w:style>
  <w:style w:type="paragraph" w:customStyle="1" w:styleId="EndNoteBibliography">
    <w:name w:val="EndNote Bibliography"/>
    <w:basedOn w:val="Normal"/>
    <w:link w:val="EndNoteBibliographyChar"/>
    <w:rsid w:val="002642F5"/>
    <w:rPr>
      <w:noProof/>
    </w:rPr>
  </w:style>
  <w:style w:type="character" w:customStyle="1" w:styleId="EndNoteBibliographyChar">
    <w:name w:val="EndNote Bibliography Char"/>
    <w:basedOn w:val="DefaultParagraphFont"/>
    <w:link w:val="EndNoteBibliography"/>
    <w:rsid w:val="002642F5"/>
    <w:rPr>
      <w:noProof/>
      <w:lang w:eastAsia="en-GB"/>
    </w:rPr>
  </w:style>
  <w:style w:type="table" w:customStyle="1" w:styleId="TableGrid1">
    <w:name w:val="Table Grid1"/>
    <w:basedOn w:val="TableNormal"/>
    <w:next w:val="TableGrid"/>
    <w:uiPriority w:val="59"/>
    <w:rsid w:val="00400B0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53DE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53DE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53DE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53DE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F5682"/>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807288">
      <w:bodyDiv w:val="1"/>
      <w:marLeft w:val="0"/>
      <w:marRight w:val="0"/>
      <w:marTop w:val="0"/>
      <w:marBottom w:val="0"/>
      <w:divBdr>
        <w:top w:val="none" w:sz="0" w:space="0" w:color="auto"/>
        <w:left w:val="none" w:sz="0" w:space="0" w:color="auto"/>
        <w:bottom w:val="none" w:sz="0" w:space="0" w:color="auto"/>
        <w:right w:val="none" w:sz="0" w:space="0" w:color="auto"/>
      </w:divBdr>
    </w:div>
    <w:div w:id="276377738">
      <w:bodyDiv w:val="1"/>
      <w:marLeft w:val="0"/>
      <w:marRight w:val="0"/>
      <w:marTop w:val="0"/>
      <w:marBottom w:val="0"/>
      <w:divBdr>
        <w:top w:val="none" w:sz="0" w:space="0" w:color="auto"/>
        <w:left w:val="none" w:sz="0" w:space="0" w:color="auto"/>
        <w:bottom w:val="none" w:sz="0" w:space="0" w:color="auto"/>
        <w:right w:val="none" w:sz="0" w:space="0" w:color="auto"/>
      </w:divBdr>
    </w:div>
    <w:div w:id="315887010">
      <w:bodyDiv w:val="1"/>
      <w:marLeft w:val="0"/>
      <w:marRight w:val="0"/>
      <w:marTop w:val="0"/>
      <w:marBottom w:val="0"/>
      <w:divBdr>
        <w:top w:val="none" w:sz="0" w:space="0" w:color="auto"/>
        <w:left w:val="none" w:sz="0" w:space="0" w:color="auto"/>
        <w:bottom w:val="none" w:sz="0" w:space="0" w:color="auto"/>
        <w:right w:val="none" w:sz="0" w:space="0" w:color="auto"/>
      </w:divBdr>
    </w:div>
    <w:div w:id="338318377">
      <w:bodyDiv w:val="1"/>
      <w:marLeft w:val="0"/>
      <w:marRight w:val="0"/>
      <w:marTop w:val="0"/>
      <w:marBottom w:val="0"/>
      <w:divBdr>
        <w:top w:val="none" w:sz="0" w:space="0" w:color="auto"/>
        <w:left w:val="none" w:sz="0" w:space="0" w:color="auto"/>
        <w:bottom w:val="none" w:sz="0" w:space="0" w:color="auto"/>
        <w:right w:val="none" w:sz="0" w:space="0" w:color="auto"/>
      </w:divBdr>
    </w:div>
    <w:div w:id="440027781">
      <w:bodyDiv w:val="1"/>
      <w:marLeft w:val="0"/>
      <w:marRight w:val="0"/>
      <w:marTop w:val="0"/>
      <w:marBottom w:val="0"/>
      <w:divBdr>
        <w:top w:val="none" w:sz="0" w:space="0" w:color="auto"/>
        <w:left w:val="none" w:sz="0" w:space="0" w:color="auto"/>
        <w:bottom w:val="none" w:sz="0" w:space="0" w:color="auto"/>
        <w:right w:val="none" w:sz="0" w:space="0" w:color="auto"/>
      </w:divBdr>
    </w:div>
    <w:div w:id="479882238">
      <w:bodyDiv w:val="1"/>
      <w:marLeft w:val="0"/>
      <w:marRight w:val="0"/>
      <w:marTop w:val="0"/>
      <w:marBottom w:val="0"/>
      <w:divBdr>
        <w:top w:val="none" w:sz="0" w:space="0" w:color="auto"/>
        <w:left w:val="none" w:sz="0" w:space="0" w:color="auto"/>
        <w:bottom w:val="none" w:sz="0" w:space="0" w:color="auto"/>
        <w:right w:val="none" w:sz="0" w:space="0" w:color="auto"/>
      </w:divBdr>
    </w:div>
    <w:div w:id="549193986">
      <w:bodyDiv w:val="1"/>
      <w:marLeft w:val="0"/>
      <w:marRight w:val="0"/>
      <w:marTop w:val="0"/>
      <w:marBottom w:val="0"/>
      <w:divBdr>
        <w:top w:val="none" w:sz="0" w:space="0" w:color="auto"/>
        <w:left w:val="none" w:sz="0" w:space="0" w:color="auto"/>
        <w:bottom w:val="none" w:sz="0" w:space="0" w:color="auto"/>
        <w:right w:val="none" w:sz="0" w:space="0" w:color="auto"/>
      </w:divBdr>
    </w:div>
    <w:div w:id="700085754">
      <w:bodyDiv w:val="1"/>
      <w:marLeft w:val="0"/>
      <w:marRight w:val="0"/>
      <w:marTop w:val="0"/>
      <w:marBottom w:val="0"/>
      <w:divBdr>
        <w:top w:val="none" w:sz="0" w:space="0" w:color="auto"/>
        <w:left w:val="none" w:sz="0" w:space="0" w:color="auto"/>
        <w:bottom w:val="none" w:sz="0" w:space="0" w:color="auto"/>
        <w:right w:val="none" w:sz="0" w:space="0" w:color="auto"/>
      </w:divBdr>
    </w:div>
    <w:div w:id="731195879">
      <w:bodyDiv w:val="1"/>
      <w:marLeft w:val="0"/>
      <w:marRight w:val="0"/>
      <w:marTop w:val="0"/>
      <w:marBottom w:val="0"/>
      <w:divBdr>
        <w:top w:val="none" w:sz="0" w:space="0" w:color="auto"/>
        <w:left w:val="none" w:sz="0" w:space="0" w:color="auto"/>
        <w:bottom w:val="none" w:sz="0" w:space="0" w:color="auto"/>
        <w:right w:val="none" w:sz="0" w:space="0" w:color="auto"/>
      </w:divBdr>
    </w:div>
    <w:div w:id="743524549">
      <w:bodyDiv w:val="1"/>
      <w:marLeft w:val="0"/>
      <w:marRight w:val="0"/>
      <w:marTop w:val="0"/>
      <w:marBottom w:val="0"/>
      <w:divBdr>
        <w:top w:val="none" w:sz="0" w:space="0" w:color="auto"/>
        <w:left w:val="none" w:sz="0" w:space="0" w:color="auto"/>
        <w:bottom w:val="none" w:sz="0" w:space="0" w:color="auto"/>
        <w:right w:val="none" w:sz="0" w:space="0" w:color="auto"/>
      </w:divBdr>
    </w:div>
    <w:div w:id="868295198">
      <w:bodyDiv w:val="1"/>
      <w:marLeft w:val="0"/>
      <w:marRight w:val="0"/>
      <w:marTop w:val="0"/>
      <w:marBottom w:val="0"/>
      <w:divBdr>
        <w:top w:val="none" w:sz="0" w:space="0" w:color="auto"/>
        <w:left w:val="none" w:sz="0" w:space="0" w:color="auto"/>
        <w:bottom w:val="none" w:sz="0" w:space="0" w:color="auto"/>
        <w:right w:val="none" w:sz="0" w:space="0" w:color="auto"/>
      </w:divBdr>
    </w:div>
    <w:div w:id="886528028">
      <w:bodyDiv w:val="1"/>
      <w:marLeft w:val="0"/>
      <w:marRight w:val="0"/>
      <w:marTop w:val="0"/>
      <w:marBottom w:val="0"/>
      <w:divBdr>
        <w:top w:val="none" w:sz="0" w:space="0" w:color="auto"/>
        <w:left w:val="none" w:sz="0" w:space="0" w:color="auto"/>
        <w:bottom w:val="none" w:sz="0" w:space="0" w:color="auto"/>
        <w:right w:val="none" w:sz="0" w:space="0" w:color="auto"/>
      </w:divBdr>
    </w:div>
    <w:div w:id="915093360">
      <w:bodyDiv w:val="1"/>
      <w:marLeft w:val="0"/>
      <w:marRight w:val="0"/>
      <w:marTop w:val="0"/>
      <w:marBottom w:val="0"/>
      <w:divBdr>
        <w:top w:val="none" w:sz="0" w:space="0" w:color="auto"/>
        <w:left w:val="none" w:sz="0" w:space="0" w:color="auto"/>
        <w:bottom w:val="none" w:sz="0" w:space="0" w:color="auto"/>
        <w:right w:val="none" w:sz="0" w:space="0" w:color="auto"/>
      </w:divBdr>
    </w:div>
    <w:div w:id="923414722">
      <w:bodyDiv w:val="1"/>
      <w:marLeft w:val="0"/>
      <w:marRight w:val="0"/>
      <w:marTop w:val="0"/>
      <w:marBottom w:val="0"/>
      <w:divBdr>
        <w:top w:val="none" w:sz="0" w:space="0" w:color="auto"/>
        <w:left w:val="none" w:sz="0" w:space="0" w:color="auto"/>
        <w:bottom w:val="none" w:sz="0" w:space="0" w:color="auto"/>
        <w:right w:val="none" w:sz="0" w:space="0" w:color="auto"/>
      </w:divBdr>
    </w:div>
    <w:div w:id="956833391">
      <w:bodyDiv w:val="1"/>
      <w:marLeft w:val="0"/>
      <w:marRight w:val="0"/>
      <w:marTop w:val="0"/>
      <w:marBottom w:val="0"/>
      <w:divBdr>
        <w:top w:val="none" w:sz="0" w:space="0" w:color="auto"/>
        <w:left w:val="none" w:sz="0" w:space="0" w:color="auto"/>
        <w:bottom w:val="none" w:sz="0" w:space="0" w:color="auto"/>
        <w:right w:val="none" w:sz="0" w:space="0" w:color="auto"/>
      </w:divBdr>
    </w:div>
    <w:div w:id="963845492">
      <w:bodyDiv w:val="1"/>
      <w:marLeft w:val="0"/>
      <w:marRight w:val="0"/>
      <w:marTop w:val="0"/>
      <w:marBottom w:val="0"/>
      <w:divBdr>
        <w:top w:val="none" w:sz="0" w:space="0" w:color="auto"/>
        <w:left w:val="none" w:sz="0" w:space="0" w:color="auto"/>
        <w:bottom w:val="none" w:sz="0" w:space="0" w:color="auto"/>
        <w:right w:val="none" w:sz="0" w:space="0" w:color="auto"/>
      </w:divBdr>
    </w:div>
    <w:div w:id="964966113">
      <w:bodyDiv w:val="1"/>
      <w:marLeft w:val="0"/>
      <w:marRight w:val="0"/>
      <w:marTop w:val="0"/>
      <w:marBottom w:val="0"/>
      <w:divBdr>
        <w:top w:val="none" w:sz="0" w:space="0" w:color="auto"/>
        <w:left w:val="none" w:sz="0" w:space="0" w:color="auto"/>
        <w:bottom w:val="none" w:sz="0" w:space="0" w:color="auto"/>
        <w:right w:val="none" w:sz="0" w:space="0" w:color="auto"/>
      </w:divBdr>
    </w:div>
    <w:div w:id="1106078285">
      <w:bodyDiv w:val="1"/>
      <w:marLeft w:val="0"/>
      <w:marRight w:val="0"/>
      <w:marTop w:val="0"/>
      <w:marBottom w:val="0"/>
      <w:divBdr>
        <w:top w:val="none" w:sz="0" w:space="0" w:color="auto"/>
        <w:left w:val="none" w:sz="0" w:space="0" w:color="auto"/>
        <w:bottom w:val="none" w:sz="0" w:space="0" w:color="auto"/>
        <w:right w:val="none" w:sz="0" w:space="0" w:color="auto"/>
      </w:divBdr>
    </w:div>
    <w:div w:id="1207521547">
      <w:bodyDiv w:val="1"/>
      <w:marLeft w:val="0"/>
      <w:marRight w:val="0"/>
      <w:marTop w:val="0"/>
      <w:marBottom w:val="0"/>
      <w:divBdr>
        <w:top w:val="none" w:sz="0" w:space="0" w:color="auto"/>
        <w:left w:val="none" w:sz="0" w:space="0" w:color="auto"/>
        <w:bottom w:val="none" w:sz="0" w:space="0" w:color="auto"/>
        <w:right w:val="none" w:sz="0" w:space="0" w:color="auto"/>
      </w:divBdr>
    </w:div>
    <w:div w:id="1447120406">
      <w:bodyDiv w:val="1"/>
      <w:marLeft w:val="0"/>
      <w:marRight w:val="0"/>
      <w:marTop w:val="0"/>
      <w:marBottom w:val="0"/>
      <w:divBdr>
        <w:top w:val="none" w:sz="0" w:space="0" w:color="auto"/>
        <w:left w:val="none" w:sz="0" w:space="0" w:color="auto"/>
        <w:bottom w:val="none" w:sz="0" w:space="0" w:color="auto"/>
        <w:right w:val="none" w:sz="0" w:space="0" w:color="auto"/>
      </w:divBdr>
    </w:div>
    <w:div w:id="1459295025">
      <w:bodyDiv w:val="1"/>
      <w:marLeft w:val="0"/>
      <w:marRight w:val="0"/>
      <w:marTop w:val="0"/>
      <w:marBottom w:val="0"/>
      <w:divBdr>
        <w:top w:val="none" w:sz="0" w:space="0" w:color="auto"/>
        <w:left w:val="none" w:sz="0" w:space="0" w:color="auto"/>
        <w:bottom w:val="none" w:sz="0" w:space="0" w:color="auto"/>
        <w:right w:val="none" w:sz="0" w:space="0" w:color="auto"/>
      </w:divBdr>
    </w:div>
    <w:div w:id="1503886442">
      <w:bodyDiv w:val="1"/>
      <w:marLeft w:val="0"/>
      <w:marRight w:val="0"/>
      <w:marTop w:val="0"/>
      <w:marBottom w:val="0"/>
      <w:divBdr>
        <w:top w:val="none" w:sz="0" w:space="0" w:color="auto"/>
        <w:left w:val="none" w:sz="0" w:space="0" w:color="auto"/>
        <w:bottom w:val="none" w:sz="0" w:space="0" w:color="auto"/>
        <w:right w:val="none" w:sz="0" w:space="0" w:color="auto"/>
      </w:divBdr>
    </w:div>
    <w:div w:id="1549953704">
      <w:bodyDiv w:val="1"/>
      <w:marLeft w:val="0"/>
      <w:marRight w:val="0"/>
      <w:marTop w:val="0"/>
      <w:marBottom w:val="0"/>
      <w:divBdr>
        <w:top w:val="none" w:sz="0" w:space="0" w:color="auto"/>
        <w:left w:val="none" w:sz="0" w:space="0" w:color="auto"/>
        <w:bottom w:val="none" w:sz="0" w:space="0" w:color="auto"/>
        <w:right w:val="none" w:sz="0" w:space="0" w:color="auto"/>
      </w:divBdr>
    </w:div>
    <w:div w:id="1619408052">
      <w:bodyDiv w:val="1"/>
      <w:marLeft w:val="0"/>
      <w:marRight w:val="0"/>
      <w:marTop w:val="0"/>
      <w:marBottom w:val="0"/>
      <w:divBdr>
        <w:top w:val="none" w:sz="0" w:space="0" w:color="auto"/>
        <w:left w:val="none" w:sz="0" w:space="0" w:color="auto"/>
        <w:bottom w:val="none" w:sz="0" w:space="0" w:color="auto"/>
        <w:right w:val="none" w:sz="0" w:space="0" w:color="auto"/>
      </w:divBdr>
    </w:div>
    <w:div w:id="1626891627">
      <w:bodyDiv w:val="1"/>
      <w:marLeft w:val="0"/>
      <w:marRight w:val="0"/>
      <w:marTop w:val="0"/>
      <w:marBottom w:val="0"/>
      <w:divBdr>
        <w:top w:val="none" w:sz="0" w:space="0" w:color="auto"/>
        <w:left w:val="none" w:sz="0" w:space="0" w:color="auto"/>
        <w:bottom w:val="none" w:sz="0" w:space="0" w:color="auto"/>
        <w:right w:val="none" w:sz="0" w:space="0" w:color="auto"/>
      </w:divBdr>
    </w:div>
    <w:div w:id="1629816689">
      <w:bodyDiv w:val="1"/>
      <w:marLeft w:val="0"/>
      <w:marRight w:val="0"/>
      <w:marTop w:val="0"/>
      <w:marBottom w:val="0"/>
      <w:divBdr>
        <w:top w:val="none" w:sz="0" w:space="0" w:color="auto"/>
        <w:left w:val="none" w:sz="0" w:space="0" w:color="auto"/>
        <w:bottom w:val="none" w:sz="0" w:space="0" w:color="auto"/>
        <w:right w:val="none" w:sz="0" w:space="0" w:color="auto"/>
      </w:divBdr>
    </w:div>
    <w:div w:id="1840002760">
      <w:bodyDiv w:val="1"/>
      <w:marLeft w:val="0"/>
      <w:marRight w:val="0"/>
      <w:marTop w:val="0"/>
      <w:marBottom w:val="0"/>
      <w:divBdr>
        <w:top w:val="none" w:sz="0" w:space="0" w:color="auto"/>
        <w:left w:val="none" w:sz="0" w:space="0" w:color="auto"/>
        <w:bottom w:val="none" w:sz="0" w:space="0" w:color="auto"/>
        <w:right w:val="none" w:sz="0" w:space="0" w:color="auto"/>
      </w:divBdr>
    </w:div>
    <w:div w:id="1917738231">
      <w:bodyDiv w:val="1"/>
      <w:marLeft w:val="0"/>
      <w:marRight w:val="0"/>
      <w:marTop w:val="0"/>
      <w:marBottom w:val="0"/>
      <w:divBdr>
        <w:top w:val="none" w:sz="0" w:space="0" w:color="auto"/>
        <w:left w:val="none" w:sz="0" w:space="0" w:color="auto"/>
        <w:bottom w:val="none" w:sz="0" w:space="0" w:color="auto"/>
        <w:right w:val="none" w:sz="0" w:space="0" w:color="auto"/>
      </w:divBdr>
    </w:div>
    <w:div w:id="1935745049">
      <w:bodyDiv w:val="1"/>
      <w:marLeft w:val="0"/>
      <w:marRight w:val="0"/>
      <w:marTop w:val="0"/>
      <w:marBottom w:val="0"/>
      <w:divBdr>
        <w:top w:val="none" w:sz="0" w:space="0" w:color="auto"/>
        <w:left w:val="none" w:sz="0" w:space="0" w:color="auto"/>
        <w:bottom w:val="none" w:sz="0" w:space="0" w:color="auto"/>
        <w:right w:val="none" w:sz="0" w:space="0" w:color="auto"/>
      </w:divBdr>
    </w:div>
    <w:div w:id="1981956808">
      <w:bodyDiv w:val="1"/>
      <w:marLeft w:val="0"/>
      <w:marRight w:val="0"/>
      <w:marTop w:val="0"/>
      <w:marBottom w:val="0"/>
      <w:divBdr>
        <w:top w:val="none" w:sz="0" w:space="0" w:color="auto"/>
        <w:left w:val="none" w:sz="0" w:space="0" w:color="auto"/>
        <w:bottom w:val="none" w:sz="0" w:space="0" w:color="auto"/>
        <w:right w:val="none" w:sz="0" w:space="0" w:color="auto"/>
      </w:divBdr>
    </w:div>
    <w:div w:id="2039547694">
      <w:bodyDiv w:val="1"/>
      <w:marLeft w:val="0"/>
      <w:marRight w:val="0"/>
      <w:marTop w:val="0"/>
      <w:marBottom w:val="0"/>
      <w:divBdr>
        <w:top w:val="none" w:sz="0" w:space="0" w:color="auto"/>
        <w:left w:val="none" w:sz="0" w:space="0" w:color="auto"/>
        <w:bottom w:val="none" w:sz="0" w:space="0" w:color="auto"/>
        <w:right w:val="none" w:sz="0" w:space="0" w:color="auto"/>
      </w:divBdr>
    </w:div>
    <w:div w:id="2055352417">
      <w:bodyDiv w:val="1"/>
      <w:marLeft w:val="0"/>
      <w:marRight w:val="0"/>
      <w:marTop w:val="0"/>
      <w:marBottom w:val="0"/>
      <w:divBdr>
        <w:top w:val="none" w:sz="0" w:space="0" w:color="auto"/>
        <w:left w:val="none" w:sz="0" w:space="0" w:color="auto"/>
        <w:bottom w:val="none" w:sz="0" w:space="0" w:color="auto"/>
        <w:right w:val="none" w:sz="0" w:space="0" w:color="auto"/>
      </w:divBdr>
    </w:div>
    <w:div w:id="2101297329">
      <w:bodyDiv w:val="1"/>
      <w:marLeft w:val="0"/>
      <w:marRight w:val="0"/>
      <w:marTop w:val="0"/>
      <w:marBottom w:val="0"/>
      <w:divBdr>
        <w:top w:val="none" w:sz="0" w:space="0" w:color="auto"/>
        <w:left w:val="none" w:sz="0" w:space="0" w:color="auto"/>
        <w:bottom w:val="none" w:sz="0" w:space="0" w:color="auto"/>
        <w:right w:val="none" w:sz="0" w:space="0" w:color="auto"/>
      </w:divBdr>
    </w:div>
    <w:div w:id="21134291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ls1@soton.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vm198@soton.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l.willcox@soton.ac.uk"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k.harman@soton.ac.uk" TargetMode="External"/><Relationship Id="rId4" Type="http://schemas.microsoft.com/office/2007/relationships/stylesWithEffects" Target="stylesWithEffects.xml"/><Relationship Id="rId9" Type="http://schemas.openxmlformats.org/officeDocument/2006/relationships/hyperlink" Target="mailto:andrew.flower@soton.ac.uk" TargetMode="External"/><Relationship Id="rId14" Type="http://schemas.openxmlformats.org/officeDocument/2006/relationships/hyperlink" Target="mailto:andrew.flower@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lo</b:Tag>
    <b:SourceType>JournalArticle</b:SourceType>
    <b:Guid>{638F6C23-2E59-44F9-AAF9-C2E6A29EDD38}</b:Guid>
    <b:Author>
      <b:Author>
        <b:NameList>
          <b:Person>
            <b:Last>Flower</b:Last>
          </b:Person>
        </b:NameList>
      </b:Author>
    </b:Author>
    <b:RefOrder>1</b:RefOrder>
  </b:Source>
</b:Sources>
</file>

<file path=customXml/itemProps1.xml><?xml version="1.0" encoding="utf-8"?>
<ds:datastoreItem xmlns:ds="http://schemas.openxmlformats.org/officeDocument/2006/customXml" ds:itemID="{6E8FB4BE-AA66-46E9-9A6D-0E480FF5C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8486</Words>
  <Characters>105371</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361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cox M.L.</dc:creator>
  <cp:lastModifiedBy>Willcox M.L.</cp:lastModifiedBy>
  <cp:revision>3</cp:revision>
  <dcterms:created xsi:type="dcterms:W3CDTF">2019-05-16T10:09:00Z</dcterms:created>
  <dcterms:modified xsi:type="dcterms:W3CDTF">2019-05-16T10:10:00Z</dcterms:modified>
</cp:coreProperties>
</file>